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D6E0F7" w14:textId="77777777" w:rsidR="00E6252D" w:rsidRDefault="00E6252D" w:rsidP="002D2F95">
      <w:pPr>
        <w:jc w:val="center"/>
      </w:pPr>
    </w:p>
    <w:p w14:paraId="0E609005" w14:textId="77777777" w:rsidR="00E6252D" w:rsidRDefault="00E6252D" w:rsidP="002D2F95">
      <w:pPr>
        <w:jc w:val="center"/>
      </w:pPr>
    </w:p>
    <w:p w14:paraId="71564F9D" w14:textId="77777777" w:rsidR="00E6252D" w:rsidRDefault="00E6252D" w:rsidP="002D2F95">
      <w:pPr>
        <w:jc w:val="center"/>
      </w:pPr>
    </w:p>
    <w:p w14:paraId="09BE2503" w14:textId="77777777" w:rsidR="00E6252D" w:rsidRDefault="00E6252D" w:rsidP="002D2F95">
      <w:pPr>
        <w:jc w:val="center"/>
      </w:pPr>
    </w:p>
    <w:p w14:paraId="047A0F3E" w14:textId="77777777" w:rsidR="00E6252D" w:rsidRDefault="00E6252D" w:rsidP="002D2F95">
      <w:pPr>
        <w:jc w:val="center"/>
      </w:pPr>
    </w:p>
    <w:p w14:paraId="05035D11" w14:textId="77777777" w:rsidR="00E6252D" w:rsidRDefault="00E6252D" w:rsidP="002D2F95">
      <w:pPr>
        <w:jc w:val="center"/>
      </w:pPr>
    </w:p>
    <w:p w14:paraId="186D3E81" w14:textId="32EF2840" w:rsidR="00F3009F" w:rsidRDefault="002D2F95" w:rsidP="002D2F95">
      <w:pPr>
        <w:jc w:val="center"/>
      </w:pPr>
      <w:r>
        <w:t xml:space="preserve">Why Can’t They Just Look </w:t>
      </w:r>
      <w:r w:rsidR="0003581F">
        <w:t>It</w:t>
      </w:r>
      <w:r>
        <w:t xml:space="preserve"> Up?</w:t>
      </w:r>
      <w:r w:rsidR="00E6252D">
        <w:t xml:space="preserve"> </w:t>
      </w:r>
      <w:r w:rsidR="009857CB">
        <w:t>Utilizing</w:t>
      </w:r>
      <w:r>
        <w:t xml:space="preserve"> Restricted Administrative Data to Overcome </w:t>
      </w:r>
      <w:r w:rsidR="009857CB">
        <w:t xml:space="preserve">the Limitations of Surveys in </w:t>
      </w:r>
      <w:r w:rsidR="007232A1">
        <w:t>Demography</w:t>
      </w:r>
    </w:p>
    <w:p w14:paraId="4AB6D18F" w14:textId="466B2B69" w:rsidR="00E14918" w:rsidRDefault="00F3009F" w:rsidP="00F3009F">
      <w:pPr>
        <w:jc w:val="center"/>
      </w:pPr>
      <w:r>
        <w:t>Paul Scholes</w:t>
      </w:r>
    </w:p>
    <w:p w14:paraId="1BD60709" w14:textId="20CE5606" w:rsidR="00333597" w:rsidRDefault="00333597" w:rsidP="00F3009F">
      <w:pPr>
        <w:jc w:val="center"/>
      </w:pPr>
      <w:r>
        <w:t>3</w:t>
      </w:r>
      <w:r w:rsidRPr="00333597">
        <w:rPr>
          <w:vertAlign w:val="superscript"/>
        </w:rPr>
        <w:t>rd</w:t>
      </w:r>
      <w:r>
        <w:t xml:space="preserve"> Year PhD Student </w:t>
      </w:r>
    </w:p>
    <w:p w14:paraId="151D9745" w14:textId="39FAB948" w:rsidR="00333597" w:rsidRDefault="00333597" w:rsidP="00F3009F">
      <w:pPr>
        <w:jc w:val="center"/>
      </w:pPr>
      <w:r>
        <w:t>Texas A&amp;M Sociology</w:t>
      </w:r>
    </w:p>
    <w:p w14:paraId="36600D4A" w14:textId="408F5F7B" w:rsidR="00333597" w:rsidRDefault="00333597" w:rsidP="00F3009F">
      <w:pPr>
        <w:jc w:val="center"/>
      </w:pPr>
      <w:r>
        <w:t>Projected Dissertation Proposal Defense: Ma</w:t>
      </w:r>
      <w:r w:rsidR="005B148E">
        <w:t>y</w:t>
      </w:r>
      <w:r>
        <w:t xml:space="preserve"> 2025</w:t>
      </w:r>
    </w:p>
    <w:p w14:paraId="49FF7702" w14:textId="688558B9" w:rsidR="005933F7" w:rsidRDefault="005933F7">
      <w:r>
        <w:br w:type="page"/>
      </w:r>
    </w:p>
    <w:p w14:paraId="4753D2C4" w14:textId="6B89794D" w:rsidR="004608E4" w:rsidRPr="008B5152" w:rsidRDefault="004608E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Disaster-related migration is hard to </w:t>
      </w:r>
      <w:r w:rsidR="00CE1399" w:rsidRPr="008B5152">
        <w:rPr>
          <w:rFonts w:ascii="Times New Roman" w:hAnsi="Times New Roman" w:cs="Times New Roman"/>
          <w:sz w:val="24"/>
          <w:szCs w:val="24"/>
        </w:rPr>
        <w:t>measure</w:t>
      </w:r>
      <w:r w:rsidRPr="008B5152">
        <w:rPr>
          <w:rFonts w:ascii="Times New Roman" w:hAnsi="Times New Roman" w:cs="Times New Roman"/>
          <w:sz w:val="24"/>
          <w:szCs w:val="24"/>
        </w:rPr>
        <w:t xml:space="preserve">. Research “often </w:t>
      </w:r>
      <w:proofErr w:type="spellStart"/>
      <w:r w:rsidRPr="008B5152">
        <w:rPr>
          <w:rFonts w:ascii="Times New Roman" w:hAnsi="Times New Roman" w:cs="Times New Roman"/>
          <w:sz w:val="24"/>
          <w:szCs w:val="24"/>
        </w:rPr>
        <w:t>rel</w:t>
      </w:r>
      <w:proofErr w:type="spellEnd"/>
      <w:r w:rsidRPr="008B5152">
        <w:rPr>
          <w:rFonts w:ascii="Times New Roman" w:hAnsi="Times New Roman" w:cs="Times New Roman"/>
          <w:sz w:val="24"/>
          <w:szCs w:val="24"/>
        </w:rPr>
        <w:t>(</w:t>
      </w:r>
      <w:proofErr w:type="spellStart"/>
      <w:r w:rsidRPr="008B5152">
        <w:rPr>
          <w:rFonts w:ascii="Times New Roman" w:hAnsi="Times New Roman" w:cs="Times New Roman"/>
          <w:sz w:val="24"/>
          <w:szCs w:val="24"/>
        </w:rPr>
        <w:t>ies</w:t>
      </w:r>
      <w:proofErr w:type="spellEnd"/>
      <w:r w:rsidRPr="008B5152">
        <w:rPr>
          <w:rFonts w:ascii="Times New Roman" w:hAnsi="Times New Roman" w:cs="Times New Roman"/>
          <w:sz w:val="24"/>
          <w:szCs w:val="24"/>
        </w:rPr>
        <w:t xml:space="preserve">) either on census or survey data”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sjjw1fPP","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erlemann and Steinhardt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ensuses only occur rarely, and the intervals are often too large to differentiate between migration from disasters from migration for other reasons. Administrative records </w:t>
      </w:r>
      <w:r w:rsidR="00926805" w:rsidRPr="008B5152">
        <w:rPr>
          <w:rFonts w:ascii="Times New Roman" w:hAnsi="Times New Roman" w:cs="Times New Roman"/>
          <w:sz w:val="24"/>
          <w:szCs w:val="24"/>
        </w:rPr>
        <w:t>capture</w:t>
      </w:r>
      <w:r w:rsidRPr="008B5152">
        <w:rPr>
          <w:rFonts w:ascii="Times New Roman" w:hAnsi="Times New Roman" w:cs="Times New Roman"/>
          <w:sz w:val="24"/>
          <w:szCs w:val="24"/>
        </w:rPr>
        <w:t xml:space="preserve"> demographic </w:t>
      </w:r>
      <w:r w:rsidR="00926805" w:rsidRPr="008B5152">
        <w:rPr>
          <w:rFonts w:ascii="Times New Roman" w:hAnsi="Times New Roman" w:cs="Times New Roman"/>
          <w:sz w:val="24"/>
          <w:szCs w:val="24"/>
        </w:rPr>
        <w:t>shifts due to disasters, including</w:t>
      </w:r>
      <w:r w:rsidRPr="008B5152">
        <w:rPr>
          <w:rFonts w:ascii="Times New Roman" w:hAnsi="Times New Roman" w:cs="Times New Roman"/>
          <w:sz w:val="24"/>
          <w:szCs w:val="24"/>
        </w:rPr>
        <w:t xml:space="preserve"> deaths, migration, and staying. This project uses administrative data </w:t>
      </w:r>
      <w:r w:rsidR="001D3D41" w:rsidRPr="008B5152">
        <w:rPr>
          <w:rFonts w:ascii="Times New Roman" w:hAnsi="Times New Roman" w:cs="Times New Roman"/>
          <w:sz w:val="24"/>
          <w:szCs w:val="24"/>
        </w:rPr>
        <w:t xml:space="preserve">to further our knowledge </w:t>
      </w:r>
      <w:r w:rsidR="0023654E" w:rsidRPr="008B5152">
        <w:rPr>
          <w:rFonts w:ascii="Times New Roman" w:hAnsi="Times New Roman" w:cs="Times New Roman"/>
          <w:sz w:val="24"/>
          <w:szCs w:val="24"/>
        </w:rPr>
        <w:t>of</w:t>
      </w:r>
      <w:r w:rsidRPr="008B5152">
        <w:rPr>
          <w:rFonts w:ascii="Times New Roman" w:hAnsi="Times New Roman" w:cs="Times New Roman"/>
          <w:sz w:val="24"/>
          <w:szCs w:val="24"/>
        </w:rPr>
        <w:t xml:space="preserve"> disaster</w:t>
      </w:r>
      <w:r w:rsidR="00E85FB3" w:rsidRPr="008B5152">
        <w:rPr>
          <w:rFonts w:ascii="Times New Roman" w:hAnsi="Times New Roman" w:cs="Times New Roman"/>
          <w:sz w:val="24"/>
          <w:szCs w:val="24"/>
        </w:rPr>
        <w:t>-</w:t>
      </w:r>
      <w:r w:rsidRPr="008B5152">
        <w:rPr>
          <w:rFonts w:ascii="Times New Roman" w:hAnsi="Times New Roman" w:cs="Times New Roman"/>
          <w:sz w:val="24"/>
          <w:szCs w:val="24"/>
        </w:rPr>
        <w:t>related migratio</w:t>
      </w:r>
      <w:r w:rsidR="0023654E" w:rsidRPr="008B5152">
        <w:rPr>
          <w:rFonts w:ascii="Times New Roman" w:hAnsi="Times New Roman" w:cs="Times New Roman"/>
          <w:sz w:val="24"/>
          <w:szCs w:val="24"/>
        </w:rPr>
        <w:t>n. Beyond migration, this approach can improve demographic estimates, like life expectancy or fertility, particularly for populations underrepresented in traditional surveys</w:t>
      </w:r>
      <w:r w:rsidR="00926805"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 </w:t>
      </w:r>
    </w:p>
    <w:p w14:paraId="7686D036" w14:textId="03F7BFBD" w:rsidR="00DF307D" w:rsidRPr="008B5152" w:rsidRDefault="00FF3A7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Surveys</w:t>
      </w:r>
      <w:r w:rsidR="005F249F" w:rsidRPr="008B5152">
        <w:rPr>
          <w:rFonts w:ascii="Times New Roman" w:hAnsi="Times New Roman" w:cs="Times New Roman"/>
          <w:sz w:val="24"/>
          <w:szCs w:val="24"/>
        </w:rPr>
        <w:t xml:space="preserve"> and other probability-based data sources</w:t>
      </w:r>
      <w:r w:rsidRPr="008B5152">
        <w:rPr>
          <w:rFonts w:ascii="Times New Roman" w:hAnsi="Times New Roman" w:cs="Times New Roman"/>
          <w:sz w:val="24"/>
          <w:szCs w:val="24"/>
        </w:rPr>
        <w:t xml:space="preserve"> </w:t>
      </w:r>
      <w:r w:rsidR="004F7A47" w:rsidRPr="008B5152">
        <w:rPr>
          <w:rFonts w:ascii="Times New Roman" w:hAnsi="Times New Roman" w:cs="Times New Roman"/>
          <w:sz w:val="24"/>
          <w:szCs w:val="24"/>
        </w:rPr>
        <w:t xml:space="preserve">are often used to generate inferences for a population. </w:t>
      </w:r>
      <w:r w:rsidR="00063FAB" w:rsidRPr="008B5152">
        <w:rPr>
          <w:rFonts w:ascii="Times New Roman" w:hAnsi="Times New Roman" w:cs="Times New Roman"/>
          <w:sz w:val="24"/>
          <w:szCs w:val="24"/>
        </w:rPr>
        <w:t>However, there are drawbacks to this approach and some of them are growing more consequential. A</w:t>
      </w:r>
      <w:r w:rsidR="00EB47C1" w:rsidRPr="008B5152">
        <w:rPr>
          <w:rFonts w:ascii="Times New Roman" w:hAnsi="Times New Roman" w:cs="Times New Roman"/>
          <w:sz w:val="24"/>
          <w:szCs w:val="24"/>
        </w:rPr>
        <w:t xml:space="preserve">s described by leading economists, “the research frontier moves to use administrative data” </w:t>
      </w:r>
      <w:r w:rsidR="00EB47C1" w:rsidRPr="008B5152">
        <w:rPr>
          <w:rFonts w:ascii="Times New Roman" w:hAnsi="Times New Roman" w:cs="Times New Roman"/>
          <w:sz w:val="24"/>
          <w:szCs w:val="24"/>
        </w:rPr>
        <w:fldChar w:fldCharType="begin"/>
      </w:r>
      <w:r w:rsidR="00E57A01" w:rsidRPr="008B5152">
        <w:rPr>
          <w:rFonts w:ascii="Times New Roman" w:hAnsi="Times New Roman" w:cs="Times New Roman"/>
          <w:sz w:val="24"/>
          <w:szCs w:val="24"/>
        </w:rPr>
        <w:instrText xml:space="preserve"> ADDIN ZOTERO_ITEM CSL_CITATION {"citationID":"Dqa9E6s2","properties":{"formattedCitation":"(Card et al. 2010)","plainCitation":"(Card et al. 2010)","dontUpdate":true,"noteIndex":0},"citationItems":[{"id":1399,"uris":["http://zotero.org/users/6152647/items/7GE934JZ"],"itemData":{"id":1399,"type":"article","abstract":"We argue that the development and expansion of direct, secure access to administrative micro-data should be a top priority for the NSF. Administrative data offer much larger sample sizes and have far fewer problems with attrition, non-response, and measurement error than traditional survey data sources. Administrative data are therefore critical for cutting-edge empirical research, and particularly for credible public policy evaluation. Although a number of agencies have successful programs to provide access to administrative data - most notably the Centers for Medicare and Medicaid Services - the United States generally lags far behind other countries in making data available to researchers. We discuss the value of administrative data using examples from recent research in the United States and abroad. We then outline a plan to develop incentives for agencies to broaden data access for scientific research based on competition, transparency, and rewards for producing socially valuable scientific output.","DOI":"10.2139/ssrn.1888586","event-place":"Rochester, NY","genre":"SSRN Scholarly Paper","language":"en","number":"1888586","publisher":"Social Science Research Network","publisher-place":"Rochester, NY","source":"papers.ssrn.com","title":"Expanding Access to Administrative Data for Research in the United States","URL":"https://papers.ssrn.com/abstract=1888586","author":[{"family":"Card","given":"David"},{"family":"Chetty","given":"Raj"},{"family":"Feldstein","given":"Martin S."},{"family":"Saez","given":"Emmanuel"}],"accessed":{"date-parts":[["2025",1,31]]},"issued":{"date-parts":[["2010"]]}}}],"schema":"https://github.com/citation-style-language/schema/raw/master/csl-citation.json"} </w:instrText>
      </w:r>
      <w:r w:rsidR="00EB47C1" w:rsidRPr="008B5152">
        <w:rPr>
          <w:rFonts w:ascii="Times New Roman" w:hAnsi="Times New Roman" w:cs="Times New Roman"/>
          <w:sz w:val="24"/>
          <w:szCs w:val="24"/>
        </w:rPr>
        <w:fldChar w:fldCharType="separate"/>
      </w:r>
      <w:r w:rsidR="00EB47C1" w:rsidRPr="008B5152">
        <w:rPr>
          <w:rFonts w:ascii="Times New Roman" w:hAnsi="Times New Roman" w:cs="Times New Roman"/>
          <w:sz w:val="24"/>
          <w:szCs w:val="24"/>
        </w:rPr>
        <w:t>(Card et al. 2010:1)</w:t>
      </w:r>
      <w:r w:rsidR="00EB47C1" w:rsidRPr="008B5152">
        <w:rPr>
          <w:rFonts w:ascii="Times New Roman" w:hAnsi="Times New Roman" w:cs="Times New Roman"/>
          <w:sz w:val="24"/>
          <w:szCs w:val="24"/>
        </w:rPr>
        <w:fldChar w:fldCharType="end"/>
      </w:r>
      <w:r w:rsidR="00DF307D" w:rsidRPr="008B5152">
        <w:rPr>
          <w:rFonts w:ascii="Times New Roman" w:hAnsi="Times New Roman" w:cs="Times New Roman"/>
          <w:sz w:val="24"/>
          <w:szCs w:val="24"/>
        </w:rPr>
        <w:t xml:space="preserve"> for a couple of reasons. First is t</w:t>
      </w:r>
      <w:r w:rsidR="0003169D" w:rsidRPr="008B5152">
        <w:rPr>
          <w:rFonts w:ascii="Times New Roman" w:hAnsi="Times New Roman" w:cs="Times New Roman"/>
          <w:sz w:val="24"/>
          <w:szCs w:val="24"/>
        </w:rPr>
        <w:t>he cost of sampling and gathering data,</w:t>
      </w:r>
      <w:r w:rsidR="00DF307D" w:rsidRPr="008B5152">
        <w:rPr>
          <w:rFonts w:ascii="Times New Roman" w:hAnsi="Times New Roman" w:cs="Times New Roman"/>
          <w:sz w:val="24"/>
          <w:szCs w:val="24"/>
        </w:rPr>
        <w:t xml:space="preserve"> which is already paid for in administrative data. </w:t>
      </w:r>
      <w:r w:rsidR="0003169D"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Second</w:t>
      </w:r>
      <w:r w:rsidR="00063FAB" w:rsidRPr="008B5152">
        <w:rPr>
          <w:rFonts w:ascii="Times New Roman" w:hAnsi="Times New Roman" w:cs="Times New Roman"/>
          <w:sz w:val="24"/>
          <w:szCs w:val="24"/>
        </w:rPr>
        <w:t xml:space="preserve"> (</w:t>
      </w:r>
      <w:r w:rsidR="00DF307D" w:rsidRPr="008B5152">
        <w:rPr>
          <w:rFonts w:ascii="Times New Roman" w:hAnsi="Times New Roman" w:cs="Times New Roman"/>
          <w:sz w:val="24"/>
          <w:szCs w:val="24"/>
        </w:rPr>
        <w:t xml:space="preserve">and one of the reasons that primary data collection has gotten so expensive </w:t>
      </w:r>
      <w:r w:rsidR="00063FAB" w:rsidRPr="008B5152">
        <w:rPr>
          <w:rFonts w:ascii="Times New Roman" w:hAnsi="Times New Roman" w:cs="Times New Roman"/>
          <w:sz w:val="24"/>
          <w:szCs w:val="24"/>
        </w:rPr>
        <w:t>recently) are the</w:t>
      </w:r>
      <w:r w:rsidR="0003169D"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continually declining</w:t>
      </w:r>
      <w:r w:rsidR="002237BB" w:rsidRPr="008B5152">
        <w:rPr>
          <w:rFonts w:ascii="Times New Roman" w:hAnsi="Times New Roman" w:cs="Times New Roman"/>
          <w:sz w:val="24"/>
          <w:szCs w:val="24"/>
        </w:rPr>
        <w:t xml:space="preserve"> response rates in recent years</w:t>
      </w:r>
      <w:r w:rsidR="0022332A" w:rsidRPr="008B5152">
        <w:rPr>
          <w:rFonts w:ascii="Times New Roman" w:hAnsi="Times New Roman" w:cs="Times New Roman"/>
          <w:sz w:val="24"/>
          <w:szCs w:val="24"/>
        </w:rPr>
        <w:t xml:space="preserve">. </w:t>
      </w:r>
      <w:r w:rsidR="004608E4" w:rsidRPr="008B5152">
        <w:rPr>
          <w:rFonts w:ascii="Times New Roman" w:hAnsi="Times New Roman" w:cs="Times New Roman"/>
          <w:sz w:val="24"/>
          <w:szCs w:val="24"/>
        </w:rPr>
        <w:t>Non-</w:t>
      </w:r>
      <w:r w:rsidR="00534F42" w:rsidRPr="008B5152">
        <w:rPr>
          <w:rFonts w:ascii="Times New Roman" w:hAnsi="Times New Roman" w:cs="Times New Roman"/>
          <w:sz w:val="24"/>
          <w:szCs w:val="24"/>
        </w:rPr>
        <w:t>respond</w:t>
      </w:r>
      <w:r w:rsidR="004608E4" w:rsidRPr="008B5152">
        <w:rPr>
          <w:rFonts w:ascii="Times New Roman" w:hAnsi="Times New Roman" w:cs="Times New Roman"/>
          <w:sz w:val="24"/>
          <w:szCs w:val="24"/>
        </w:rPr>
        <w:t>ents</w:t>
      </w:r>
      <w:r w:rsidR="00534F42" w:rsidRPr="008B5152">
        <w:rPr>
          <w:rFonts w:ascii="Times New Roman" w:hAnsi="Times New Roman" w:cs="Times New Roman"/>
          <w:sz w:val="24"/>
          <w:szCs w:val="24"/>
        </w:rPr>
        <w:t xml:space="preserve"> may be </w:t>
      </w:r>
      <w:r w:rsidR="00C24848" w:rsidRPr="008B5152">
        <w:rPr>
          <w:rFonts w:ascii="Times New Roman" w:hAnsi="Times New Roman" w:cs="Times New Roman"/>
          <w:sz w:val="24"/>
          <w:szCs w:val="24"/>
        </w:rPr>
        <w:t>systematically different than those who respond, for example in surveys utilizing phone number sampling frames, there is often a dearth of young</w:t>
      </w:r>
      <w:r w:rsidR="000D4101" w:rsidRPr="008B5152">
        <w:rPr>
          <w:rFonts w:ascii="Times New Roman" w:hAnsi="Times New Roman" w:cs="Times New Roman"/>
          <w:sz w:val="24"/>
          <w:szCs w:val="24"/>
        </w:rPr>
        <w:t xml:space="preserve"> and/or poor</w:t>
      </w:r>
      <w:r w:rsidR="00C24848" w:rsidRPr="008B5152">
        <w:rPr>
          <w:rFonts w:ascii="Times New Roman" w:hAnsi="Times New Roman" w:cs="Times New Roman"/>
          <w:sz w:val="24"/>
          <w:szCs w:val="24"/>
        </w:rPr>
        <w:t xml:space="preserve"> people, which </w:t>
      </w:r>
      <w:r w:rsidR="000D4101" w:rsidRPr="008B5152">
        <w:rPr>
          <w:rFonts w:ascii="Times New Roman" w:hAnsi="Times New Roman" w:cs="Times New Roman"/>
          <w:sz w:val="24"/>
          <w:szCs w:val="24"/>
        </w:rPr>
        <w:t>bias</w:t>
      </w:r>
      <w:r w:rsidR="00C24848" w:rsidRPr="008B5152">
        <w:rPr>
          <w:rFonts w:ascii="Times New Roman" w:hAnsi="Times New Roman" w:cs="Times New Roman"/>
          <w:sz w:val="24"/>
          <w:szCs w:val="24"/>
        </w:rPr>
        <w:t xml:space="preserve"> population estimates</w:t>
      </w:r>
      <w:r w:rsidR="000D4101" w:rsidRPr="008B5152">
        <w:rPr>
          <w:rFonts w:ascii="Times New Roman" w:hAnsi="Times New Roman" w:cs="Times New Roman"/>
          <w:sz w:val="24"/>
          <w:szCs w:val="24"/>
        </w:rPr>
        <w:t xml:space="preserve"> </w:t>
      </w:r>
      <w:r w:rsidR="000D4101" w:rsidRPr="008B5152">
        <w:rPr>
          <w:rFonts w:ascii="Times New Roman" w:hAnsi="Times New Roman" w:cs="Times New Roman"/>
          <w:sz w:val="24"/>
          <w:szCs w:val="24"/>
        </w:rPr>
        <w:fldChar w:fldCharType="begin"/>
      </w:r>
      <w:r w:rsidR="004608E4" w:rsidRPr="008B5152">
        <w:rPr>
          <w:rFonts w:ascii="Times New Roman" w:hAnsi="Times New Roman" w:cs="Times New Roman"/>
          <w:sz w:val="24"/>
          <w:szCs w:val="24"/>
        </w:rPr>
        <w:instrText xml:space="preserve"> ADDIN ZOTERO_ITEM CSL_CITATION {"citationID":"lfl0MfIe","properties":{"formattedCitation":"(Ambel, McGee, and Tsegay 2021)","plainCitation":"(Ambel, McGee, and Tsegay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0D4101" w:rsidRPr="008B5152">
        <w:rPr>
          <w:rFonts w:ascii="Times New Roman" w:hAnsi="Times New Roman" w:cs="Times New Roman"/>
          <w:sz w:val="24"/>
          <w:szCs w:val="24"/>
        </w:rPr>
        <w:fldChar w:fldCharType="separate"/>
      </w:r>
      <w:r w:rsidR="004608E4" w:rsidRPr="008B5152">
        <w:rPr>
          <w:rFonts w:ascii="Times New Roman" w:hAnsi="Times New Roman" w:cs="Times New Roman"/>
          <w:sz w:val="24"/>
          <w:szCs w:val="24"/>
        </w:rPr>
        <w:t>(Ambel, McGee, and Tsegay 2021)</w:t>
      </w:r>
      <w:r w:rsidR="000D4101" w:rsidRPr="008B5152">
        <w:rPr>
          <w:rFonts w:ascii="Times New Roman" w:hAnsi="Times New Roman" w:cs="Times New Roman"/>
          <w:sz w:val="24"/>
          <w:szCs w:val="24"/>
        </w:rPr>
        <w:fldChar w:fldCharType="end"/>
      </w:r>
      <w:r w:rsidR="00C24848" w:rsidRPr="008B5152">
        <w:rPr>
          <w:rFonts w:ascii="Times New Roman" w:hAnsi="Times New Roman" w:cs="Times New Roman"/>
          <w:sz w:val="24"/>
          <w:szCs w:val="24"/>
        </w:rPr>
        <w:t xml:space="preserve">. </w:t>
      </w:r>
    </w:p>
    <w:p w14:paraId="10FAB1DF" w14:textId="019995B3" w:rsidR="00FA6ED7" w:rsidRPr="008B5152" w:rsidRDefault="00DF307D"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One of the recent trends in data science is the demand for now-casting, or the ability to assemble data and generate data insights quickly. This is not possible with survey data, which can only describe the present after months of preparation and procedure. </w:t>
      </w:r>
      <w:r w:rsidR="00F074D3" w:rsidRPr="008B5152">
        <w:rPr>
          <w:rFonts w:ascii="Times New Roman" w:hAnsi="Times New Roman" w:cs="Times New Roman"/>
          <w:sz w:val="24"/>
          <w:szCs w:val="24"/>
        </w:rPr>
        <w:t xml:space="preserve">Then </w:t>
      </w:r>
      <w:r w:rsidRPr="008B5152">
        <w:rPr>
          <w:rFonts w:ascii="Times New Roman" w:hAnsi="Times New Roman" w:cs="Times New Roman"/>
          <w:sz w:val="24"/>
          <w:szCs w:val="24"/>
        </w:rPr>
        <w:t>survey data</w:t>
      </w:r>
      <w:r w:rsidR="00F074D3" w:rsidRPr="008B5152">
        <w:rPr>
          <w:rFonts w:ascii="Times New Roman" w:hAnsi="Times New Roman" w:cs="Times New Roman"/>
          <w:sz w:val="24"/>
          <w:szCs w:val="24"/>
        </w:rPr>
        <w:t xml:space="preserve"> rapidly loses i</w:t>
      </w:r>
      <w:r w:rsidRPr="008B5152">
        <w:rPr>
          <w:rFonts w:ascii="Times New Roman" w:hAnsi="Times New Roman" w:cs="Times New Roman"/>
          <w:sz w:val="24"/>
          <w:szCs w:val="24"/>
        </w:rPr>
        <w:t>ts value for describing current conditions and n</w:t>
      </w:r>
      <w:r w:rsidR="00F074D3" w:rsidRPr="008B5152">
        <w:rPr>
          <w:rFonts w:ascii="Times New Roman" w:hAnsi="Times New Roman" w:cs="Times New Roman"/>
          <w:sz w:val="24"/>
          <w:szCs w:val="24"/>
        </w:rPr>
        <w:t xml:space="preserve">eeds another costly </w:t>
      </w:r>
      <w:r w:rsidR="00AD6D34" w:rsidRPr="008B5152">
        <w:rPr>
          <w:rFonts w:ascii="Times New Roman" w:hAnsi="Times New Roman" w:cs="Times New Roman"/>
          <w:sz w:val="24"/>
          <w:szCs w:val="24"/>
        </w:rPr>
        <w:t>re</w:t>
      </w:r>
      <w:r w:rsidR="00CE1399" w:rsidRPr="008B5152">
        <w:rPr>
          <w:rFonts w:ascii="Times New Roman" w:hAnsi="Times New Roman" w:cs="Times New Roman"/>
          <w:sz w:val="24"/>
          <w:szCs w:val="24"/>
        </w:rPr>
        <w:t>-</w:t>
      </w:r>
      <w:r w:rsidR="00AD6D34" w:rsidRPr="008B5152">
        <w:rPr>
          <w:rFonts w:ascii="Times New Roman" w:hAnsi="Times New Roman" w:cs="Times New Roman"/>
          <w:sz w:val="24"/>
          <w:szCs w:val="24"/>
        </w:rPr>
        <w:t>survey</w:t>
      </w:r>
      <w:r w:rsidRPr="008B5152">
        <w:rPr>
          <w:rFonts w:ascii="Times New Roman" w:hAnsi="Times New Roman" w:cs="Times New Roman"/>
          <w:sz w:val="24"/>
          <w:szCs w:val="24"/>
        </w:rPr>
        <w:t xml:space="preserve">. </w:t>
      </w:r>
      <w:r w:rsidR="00224CBA" w:rsidRPr="008B5152">
        <w:rPr>
          <w:rFonts w:ascii="Times New Roman" w:hAnsi="Times New Roman" w:cs="Times New Roman"/>
          <w:sz w:val="24"/>
          <w:szCs w:val="24"/>
        </w:rPr>
        <w:t>An additional benefit of an administrative records approach is the reduction in measurement error.</w:t>
      </w:r>
      <w:r w:rsidR="00AD6D34" w:rsidRPr="008B5152">
        <w:rPr>
          <w:rFonts w:ascii="Times New Roman" w:hAnsi="Times New Roman" w:cs="Times New Roman"/>
          <w:sz w:val="24"/>
          <w:szCs w:val="24"/>
        </w:rPr>
        <w:t xml:space="preserve"> </w:t>
      </w:r>
      <w:r w:rsidR="005B54ED" w:rsidRPr="008B5152">
        <w:rPr>
          <w:rFonts w:ascii="Times New Roman" w:hAnsi="Times New Roman" w:cs="Times New Roman"/>
          <w:sz w:val="24"/>
          <w:szCs w:val="24"/>
        </w:rPr>
        <w:lastRenderedPageBreak/>
        <w:t>Only obtaining records rem</w:t>
      </w:r>
      <w:r w:rsidR="00224CBA" w:rsidRPr="008B5152">
        <w:rPr>
          <w:rFonts w:ascii="Times New Roman" w:hAnsi="Times New Roman" w:cs="Times New Roman"/>
          <w:sz w:val="24"/>
          <w:szCs w:val="24"/>
        </w:rPr>
        <w:t>ov</w:t>
      </w:r>
      <w:r w:rsidR="00AD6D34" w:rsidRPr="008B5152">
        <w:rPr>
          <w:rFonts w:ascii="Times New Roman" w:hAnsi="Times New Roman" w:cs="Times New Roman"/>
          <w:sz w:val="24"/>
          <w:szCs w:val="24"/>
        </w:rPr>
        <w:t>e</w:t>
      </w:r>
      <w:r w:rsidR="005B54ED" w:rsidRPr="008B5152">
        <w:rPr>
          <w:rFonts w:ascii="Times New Roman" w:hAnsi="Times New Roman" w:cs="Times New Roman"/>
          <w:sz w:val="24"/>
          <w:szCs w:val="24"/>
        </w:rPr>
        <w:t>s</w:t>
      </w:r>
      <w:r w:rsidR="00AD6D34"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some</w:t>
      </w:r>
      <w:r w:rsidR="005B54ED" w:rsidRPr="008B5152">
        <w:rPr>
          <w:rFonts w:ascii="Times New Roman" w:hAnsi="Times New Roman" w:cs="Times New Roman"/>
          <w:sz w:val="24"/>
          <w:szCs w:val="24"/>
        </w:rPr>
        <w:t xml:space="preserve"> of the</w:t>
      </w:r>
      <w:r w:rsidR="00224CBA" w:rsidRPr="008B5152">
        <w:rPr>
          <w:rFonts w:ascii="Times New Roman" w:hAnsi="Times New Roman" w:cs="Times New Roman"/>
          <w:sz w:val="24"/>
          <w:szCs w:val="24"/>
        </w:rPr>
        <w:t xml:space="preserve"> bias</w:t>
      </w:r>
      <w:r w:rsidR="00063FAB" w:rsidRPr="008B5152">
        <w:rPr>
          <w:rFonts w:ascii="Times New Roman" w:hAnsi="Times New Roman" w:cs="Times New Roman"/>
          <w:sz w:val="24"/>
          <w:szCs w:val="24"/>
        </w:rPr>
        <w:t>es</w:t>
      </w:r>
      <w:r w:rsidR="00224CBA" w:rsidRPr="008B5152">
        <w:rPr>
          <w:rFonts w:ascii="Times New Roman" w:hAnsi="Times New Roman" w:cs="Times New Roman"/>
          <w:sz w:val="24"/>
          <w:szCs w:val="24"/>
        </w:rPr>
        <w:t xml:space="preserve"> </w:t>
      </w:r>
      <w:r w:rsidR="00063FAB" w:rsidRPr="008B5152">
        <w:rPr>
          <w:rFonts w:ascii="Times New Roman" w:hAnsi="Times New Roman" w:cs="Times New Roman"/>
          <w:sz w:val="24"/>
          <w:szCs w:val="24"/>
        </w:rPr>
        <w:t xml:space="preserve">from </w:t>
      </w:r>
      <w:r w:rsidR="00224CBA" w:rsidRPr="008B5152">
        <w:rPr>
          <w:rFonts w:ascii="Times New Roman" w:hAnsi="Times New Roman" w:cs="Times New Roman"/>
          <w:sz w:val="24"/>
          <w:szCs w:val="24"/>
        </w:rPr>
        <w:t>self-report</w:t>
      </w:r>
      <w:r w:rsidR="00063FAB" w:rsidRPr="008B5152">
        <w:rPr>
          <w:rFonts w:ascii="Times New Roman" w:hAnsi="Times New Roman" w:cs="Times New Roman"/>
          <w:sz w:val="24"/>
          <w:szCs w:val="24"/>
        </w:rPr>
        <w:t>.</w:t>
      </w:r>
      <w:r w:rsidR="00962A76" w:rsidRPr="008B5152">
        <w:rPr>
          <w:rFonts w:ascii="Times New Roman" w:hAnsi="Times New Roman" w:cs="Times New Roman"/>
          <w:sz w:val="24"/>
          <w:szCs w:val="24"/>
        </w:rPr>
        <w:t xml:space="preserve"> </w:t>
      </w:r>
      <w:r w:rsidR="00D224B6" w:rsidRPr="008B5152">
        <w:rPr>
          <w:rFonts w:ascii="Times New Roman" w:hAnsi="Times New Roman" w:cs="Times New Roman"/>
          <w:sz w:val="24"/>
          <w:szCs w:val="24"/>
        </w:rPr>
        <w:t>Additionally,</w:t>
      </w:r>
      <w:r w:rsidR="005B54ED" w:rsidRPr="008B5152">
        <w:rPr>
          <w:rFonts w:ascii="Times New Roman" w:hAnsi="Times New Roman" w:cs="Times New Roman"/>
          <w:sz w:val="24"/>
          <w:szCs w:val="24"/>
        </w:rPr>
        <w:t xml:space="preserve"> surveys can leverage administrative records by only hav</w:t>
      </w:r>
      <w:r w:rsidR="00D224B6" w:rsidRPr="008B5152">
        <w:rPr>
          <w:rFonts w:ascii="Times New Roman" w:hAnsi="Times New Roman" w:cs="Times New Roman"/>
          <w:sz w:val="24"/>
          <w:szCs w:val="24"/>
        </w:rPr>
        <w:t>ing</w:t>
      </w:r>
      <w:r w:rsidR="005B54ED" w:rsidRPr="008B5152">
        <w:rPr>
          <w:rFonts w:ascii="Times New Roman" w:hAnsi="Times New Roman" w:cs="Times New Roman"/>
          <w:sz w:val="24"/>
          <w:szCs w:val="24"/>
        </w:rPr>
        <w:t xml:space="preserve"> the respondent answer questions not available </w:t>
      </w:r>
      <w:r w:rsidR="00534F42" w:rsidRPr="008B5152">
        <w:rPr>
          <w:rFonts w:ascii="Times New Roman" w:hAnsi="Times New Roman" w:cs="Times New Roman"/>
          <w:sz w:val="24"/>
          <w:szCs w:val="24"/>
        </w:rPr>
        <w:t xml:space="preserve">in </w:t>
      </w:r>
      <w:r w:rsidR="00BE0480" w:rsidRPr="008B5152">
        <w:rPr>
          <w:rFonts w:ascii="Times New Roman" w:hAnsi="Times New Roman" w:cs="Times New Roman"/>
          <w:sz w:val="24"/>
          <w:szCs w:val="24"/>
        </w:rPr>
        <w:t xml:space="preserve">the </w:t>
      </w:r>
      <w:r w:rsidR="00534F42" w:rsidRPr="008B5152">
        <w:rPr>
          <w:rFonts w:ascii="Times New Roman" w:hAnsi="Times New Roman" w:cs="Times New Roman"/>
          <w:sz w:val="24"/>
          <w:szCs w:val="24"/>
        </w:rPr>
        <w:t xml:space="preserve">records. </w:t>
      </w:r>
    </w:p>
    <w:p w14:paraId="5B14921D" w14:textId="3F2ADC80" w:rsidR="008D67A1" w:rsidRPr="008B5152" w:rsidRDefault="00201241"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his study demonstrates how administrative data can enhance demographic analysis by creating a comprehensive migration frame that does not rely on traditional surveys. I </w:t>
      </w:r>
      <w:r w:rsidR="005346A2" w:rsidRPr="008B5152">
        <w:rPr>
          <w:rFonts w:ascii="Times New Roman" w:hAnsi="Times New Roman" w:cs="Times New Roman"/>
          <w:sz w:val="24"/>
          <w:szCs w:val="24"/>
        </w:rPr>
        <w:t>have already contributed as a part of a team to</w:t>
      </w:r>
      <w:r w:rsidR="002909E5"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1)</w:t>
      </w:r>
      <w:r w:rsidR="005346A2" w:rsidRPr="008B5152">
        <w:rPr>
          <w:rFonts w:ascii="Times New Roman" w:hAnsi="Times New Roman" w:cs="Times New Roman"/>
          <w:sz w:val="24"/>
          <w:szCs w:val="24"/>
        </w:rPr>
        <w:t xml:space="preserve"> </w:t>
      </w:r>
      <w:r w:rsidR="00DE19D7" w:rsidRPr="008B5152">
        <w:rPr>
          <w:rFonts w:ascii="Times New Roman" w:hAnsi="Times New Roman" w:cs="Times New Roman"/>
          <w:sz w:val="24"/>
          <w:szCs w:val="24"/>
        </w:rPr>
        <w:t>create a</w:t>
      </w:r>
      <w:r w:rsidR="00F720D2" w:rsidRPr="008B5152">
        <w:rPr>
          <w:rFonts w:ascii="Times New Roman" w:hAnsi="Times New Roman" w:cs="Times New Roman"/>
          <w:sz w:val="24"/>
          <w:szCs w:val="24"/>
        </w:rPr>
        <w:t xml:space="preserve"> </w:t>
      </w:r>
      <w:r w:rsidR="002909E5" w:rsidRPr="008B5152">
        <w:rPr>
          <w:rFonts w:ascii="Times New Roman" w:hAnsi="Times New Roman" w:cs="Times New Roman"/>
          <w:sz w:val="24"/>
          <w:szCs w:val="24"/>
        </w:rPr>
        <w:t xml:space="preserve">dataset </w:t>
      </w:r>
      <w:r w:rsidR="00684345" w:rsidRPr="008B5152">
        <w:rPr>
          <w:rFonts w:ascii="Times New Roman" w:hAnsi="Times New Roman" w:cs="Times New Roman"/>
          <w:sz w:val="24"/>
          <w:szCs w:val="24"/>
        </w:rPr>
        <w:t>using unique identifiers</w:t>
      </w:r>
      <w:r w:rsidR="005346A2" w:rsidRPr="008B5152">
        <w:rPr>
          <w:rFonts w:ascii="Times New Roman" w:hAnsi="Times New Roman" w:cs="Times New Roman"/>
          <w:sz w:val="24"/>
          <w:szCs w:val="24"/>
        </w:rPr>
        <w:t xml:space="preserve"> for people</w:t>
      </w:r>
      <w:r w:rsidR="00684345" w:rsidRPr="008B5152">
        <w:rPr>
          <w:rFonts w:ascii="Times New Roman" w:hAnsi="Times New Roman" w:cs="Times New Roman"/>
          <w:sz w:val="24"/>
          <w:szCs w:val="24"/>
        </w:rPr>
        <w:t xml:space="preserve"> maintained by the U.S. Census Bureau called Primary Identification Keys (PIKs)</w:t>
      </w:r>
      <w:r w:rsidR="005346A2" w:rsidRPr="008B5152">
        <w:rPr>
          <w:rFonts w:ascii="Times New Roman" w:hAnsi="Times New Roman" w:cs="Times New Roman"/>
          <w:sz w:val="24"/>
          <w:szCs w:val="24"/>
        </w:rPr>
        <w:t xml:space="preserve"> and identifiers for addresses called Master Address Filer Identifiers (MAFIDs)</w:t>
      </w:r>
      <w:r w:rsidR="00684345"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2)</w:t>
      </w:r>
      <w:r w:rsidR="00684345" w:rsidRPr="008B5152">
        <w:rPr>
          <w:rFonts w:ascii="Times New Roman" w:hAnsi="Times New Roman" w:cs="Times New Roman"/>
          <w:sz w:val="24"/>
          <w:szCs w:val="24"/>
        </w:rPr>
        <w:t xml:space="preserve"> I</w:t>
      </w:r>
      <w:r w:rsidR="005F049E" w:rsidRPr="008B5152">
        <w:rPr>
          <w:rFonts w:ascii="Times New Roman" w:hAnsi="Times New Roman" w:cs="Times New Roman"/>
          <w:sz w:val="24"/>
          <w:szCs w:val="24"/>
        </w:rPr>
        <w:t xml:space="preserve"> will </w:t>
      </w:r>
      <w:r w:rsidR="00F67660" w:rsidRPr="008B5152">
        <w:rPr>
          <w:rFonts w:ascii="Times New Roman" w:hAnsi="Times New Roman" w:cs="Times New Roman"/>
          <w:sz w:val="24"/>
          <w:szCs w:val="24"/>
        </w:rPr>
        <w:t>argue for the frame’s validity by illustrati</w:t>
      </w:r>
      <w:r w:rsidR="00776200" w:rsidRPr="008B5152">
        <w:rPr>
          <w:rFonts w:ascii="Times New Roman" w:hAnsi="Times New Roman" w:cs="Times New Roman"/>
          <w:sz w:val="24"/>
          <w:szCs w:val="24"/>
        </w:rPr>
        <w:t>ng</w:t>
      </w:r>
      <w:r w:rsidR="00F67660" w:rsidRPr="008B5152">
        <w:rPr>
          <w:rFonts w:ascii="Times New Roman" w:hAnsi="Times New Roman" w:cs="Times New Roman"/>
          <w:sz w:val="24"/>
          <w:szCs w:val="24"/>
        </w:rPr>
        <w:t xml:space="preserve"> </w:t>
      </w:r>
      <w:r w:rsidR="005F049E" w:rsidRPr="008B5152">
        <w:rPr>
          <w:rFonts w:ascii="Times New Roman" w:hAnsi="Times New Roman" w:cs="Times New Roman"/>
          <w:sz w:val="24"/>
          <w:szCs w:val="24"/>
        </w:rPr>
        <w:t xml:space="preserve">correct PIKs </w:t>
      </w:r>
      <w:r w:rsidR="00F67660" w:rsidRPr="008B5152">
        <w:rPr>
          <w:rFonts w:ascii="Times New Roman" w:hAnsi="Times New Roman" w:cs="Times New Roman"/>
          <w:sz w:val="24"/>
          <w:szCs w:val="24"/>
        </w:rPr>
        <w:t>coverage</w:t>
      </w:r>
      <w:r w:rsidR="00F94420" w:rsidRPr="008B5152">
        <w:rPr>
          <w:rFonts w:ascii="Times New Roman" w:hAnsi="Times New Roman" w:cs="Times New Roman"/>
          <w:sz w:val="24"/>
          <w:szCs w:val="24"/>
        </w:rPr>
        <w:t xml:space="preserve">, using the American Community Survey and the </w:t>
      </w:r>
      <w:r w:rsidR="00955695" w:rsidRPr="008B5152">
        <w:rPr>
          <w:rFonts w:ascii="Times New Roman" w:hAnsi="Times New Roman" w:cs="Times New Roman"/>
          <w:sz w:val="24"/>
          <w:szCs w:val="24"/>
        </w:rPr>
        <w:t xml:space="preserve">2020 Decennial Census </w:t>
      </w:r>
      <w:r w:rsidR="00F94420" w:rsidRPr="008B5152">
        <w:rPr>
          <w:rFonts w:ascii="Times New Roman" w:hAnsi="Times New Roman" w:cs="Times New Roman"/>
          <w:sz w:val="24"/>
          <w:szCs w:val="24"/>
        </w:rPr>
        <w:t>as separate comparators</w:t>
      </w:r>
      <w:r w:rsidR="00950B83" w:rsidRPr="008B5152">
        <w:rPr>
          <w:rFonts w:ascii="Times New Roman" w:hAnsi="Times New Roman" w:cs="Times New Roman"/>
          <w:sz w:val="24"/>
          <w:szCs w:val="24"/>
        </w:rPr>
        <w:t>.</w:t>
      </w:r>
      <w:r w:rsidR="00A123A0" w:rsidRPr="008B5152">
        <w:rPr>
          <w:rFonts w:ascii="Times New Roman" w:hAnsi="Times New Roman" w:cs="Times New Roman"/>
          <w:sz w:val="24"/>
          <w:szCs w:val="24"/>
        </w:rPr>
        <w:t xml:space="preserve"> (3)</w:t>
      </w:r>
      <w:r w:rsidR="00950B83" w:rsidRPr="008B5152">
        <w:rPr>
          <w:rFonts w:ascii="Times New Roman" w:hAnsi="Times New Roman" w:cs="Times New Roman"/>
          <w:sz w:val="24"/>
          <w:szCs w:val="24"/>
        </w:rPr>
        <w:t xml:space="preserve"> </w:t>
      </w:r>
      <w:r w:rsidR="004A0B60" w:rsidRPr="008B5152">
        <w:rPr>
          <w:rFonts w:ascii="Times New Roman" w:hAnsi="Times New Roman" w:cs="Times New Roman"/>
          <w:sz w:val="24"/>
          <w:szCs w:val="24"/>
        </w:rPr>
        <w:t>I will observe the comparability of this new dataset</w:t>
      </w:r>
      <w:r w:rsidR="00443116" w:rsidRPr="008B5152">
        <w:rPr>
          <w:rFonts w:ascii="Times New Roman" w:hAnsi="Times New Roman" w:cs="Times New Roman"/>
          <w:sz w:val="24"/>
          <w:szCs w:val="24"/>
        </w:rPr>
        <w:t xml:space="preserve"> — a demographic frame—</w:t>
      </w:r>
      <w:r w:rsidR="004A0B60" w:rsidRPr="008B5152">
        <w:rPr>
          <w:rFonts w:ascii="Times New Roman" w:hAnsi="Times New Roman" w:cs="Times New Roman"/>
          <w:sz w:val="24"/>
          <w:szCs w:val="24"/>
        </w:rPr>
        <w:t xml:space="preserve"> made of administrative </w:t>
      </w:r>
      <w:r w:rsidR="00443116" w:rsidRPr="008B5152">
        <w:rPr>
          <w:rFonts w:ascii="Times New Roman" w:hAnsi="Times New Roman" w:cs="Times New Roman"/>
          <w:sz w:val="24"/>
          <w:szCs w:val="24"/>
        </w:rPr>
        <w:t>records,</w:t>
      </w:r>
      <w:r w:rsidR="004A0B60" w:rsidRPr="008B5152">
        <w:rPr>
          <w:rFonts w:ascii="Times New Roman" w:hAnsi="Times New Roman" w:cs="Times New Roman"/>
          <w:sz w:val="24"/>
          <w:szCs w:val="24"/>
        </w:rPr>
        <w:t xml:space="preserve"> to the ACS and decennial census in 2020</w:t>
      </w:r>
      <w:r w:rsidR="00F94420" w:rsidRPr="008B5152">
        <w:rPr>
          <w:rFonts w:ascii="Times New Roman" w:hAnsi="Times New Roman" w:cs="Times New Roman"/>
          <w:sz w:val="24"/>
          <w:szCs w:val="24"/>
        </w:rPr>
        <w:t xml:space="preserve"> by examining the coverage error for </w:t>
      </w:r>
      <w:r w:rsidR="00F97012" w:rsidRPr="008B5152">
        <w:rPr>
          <w:rFonts w:ascii="Times New Roman" w:hAnsi="Times New Roman" w:cs="Times New Roman"/>
          <w:sz w:val="24"/>
          <w:szCs w:val="24"/>
        </w:rPr>
        <w:t>each geography in these datasets</w:t>
      </w:r>
      <w:r w:rsidR="004A0B60" w:rsidRPr="008B5152">
        <w:rPr>
          <w:rFonts w:ascii="Times New Roman" w:hAnsi="Times New Roman" w:cs="Times New Roman"/>
          <w:sz w:val="24"/>
          <w:szCs w:val="24"/>
        </w:rPr>
        <w:t>.</w:t>
      </w:r>
      <w:r w:rsidR="00DE19D7" w:rsidRPr="008B5152">
        <w:rPr>
          <w:rFonts w:ascii="Times New Roman" w:hAnsi="Times New Roman" w:cs="Times New Roman"/>
          <w:sz w:val="24"/>
          <w:szCs w:val="24"/>
        </w:rPr>
        <w:t xml:space="preserve"> </w:t>
      </w:r>
      <w:r w:rsidR="00F72274" w:rsidRPr="008B5152">
        <w:rPr>
          <w:rFonts w:ascii="Times New Roman" w:hAnsi="Times New Roman" w:cs="Times New Roman"/>
          <w:sz w:val="24"/>
          <w:szCs w:val="24"/>
        </w:rPr>
        <w:t>Having shown the ability to make estimates with the demographic frame, I will</w:t>
      </w:r>
      <w:r w:rsidR="00776200" w:rsidRPr="008B5152">
        <w:rPr>
          <w:rFonts w:ascii="Times New Roman" w:hAnsi="Times New Roman" w:cs="Times New Roman"/>
          <w:sz w:val="24"/>
          <w:szCs w:val="24"/>
        </w:rPr>
        <w:t xml:space="preserve"> create a similar</w:t>
      </w:r>
      <w:r w:rsidR="00DE19D7" w:rsidRPr="008B5152">
        <w:rPr>
          <w:rFonts w:ascii="Times New Roman" w:hAnsi="Times New Roman" w:cs="Times New Roman"/>
          <w:sz w:val="24"/>
          <w:szCs w:val="24"/>
        </w:rPr>
        <w:t xml:space="preserve">, but </w:t>
      </w:r>
      <w:r w:rsidR="00797DAD" w:rsidRPr="008B5152">
        <w:rPr>
          <w:rFonts w:ascii="Times New Roman" w:hAnsi="Times New Roman" w:cs="Times New Roman"/>
          <w:sz w:val="24"/>
          <w:szCs w:val="24"/>
        </w:rPr>
        <w:t>entirely self-directed</w:t>
      </w:r>
      <w:r w:rsidR="00776200" w:rsidRPr="008B5152">
        <w:rPr>
          <w:rFonts w:ascii="Times New Roman" w:hAnsi="Times New Roman" w:cs="Times New Roman"/>
          <w:sz w:val="24"/>
          <w:szCs w:val="24"/>
        </w:rPr>
        <w:t xml:space="preserve"> approach to identify movers and then</w:t>
      </w:r>
      <w:r w:rsidR="00CD2730" w:rsidRPr="008B5152">
        <w:rPr>
          <w:rFonts w:ascii="Times New Roman" w:hAnsi="Times New Roman" w:cs="Times New Roman"/>
          <w:sz w:val="24"/>
          <w:szCs w:val="24"/>
        </w:rPr>
        <w:t xml:space="preserve"> (4)</w:t>
      </w:r>
      <w:r w:rsidR="00F72274" w:rsidRPr="008B5152">
        <w:rPr>
          <w:rFonts w:ascii="Times New Roman" w:hAnsi="Times New Roman" w:cs="Times New Roman"/>
          <w:sz w:val="24"/>
          <w:szCs w:val="24"/>
        </w:rPr>
        <w:t xml:space="preserve"> estimate measure</w:t>
      </w:r>
      <w:r w:rsidR="001D1744" w:rsidRPr="008B5152">
        <w:rPr>
          <w:rFonts w:ascii="Times New Roman" w:hAnsi="Times New Roman" w:cs="Times New Roman"/>
          <w:sz w:val="24"/>
          <w:szCs w:val="24"/>
        </w:rPr>
        <w:t>s</w:t>
      </w:r>
      <w:r w:rsidR="00F72274" w:rsidRPr="008B5152">
        <w:rPr>
          <w:rFonts w:ascii="Times New Roman" w:hAnsi="Times New Roman" w:cs="Times New Roman"/>
          <w:sz w:val="24"/>
          <w:szCs w:val="24"/>
        </w:rPr>
        <w:t xml:space="preserve"> of migration, such as </w:t>
      </w:r>
      <w:r w:rsidR="00955695" w:rsidRPr="008B5152">
        <w:rPr>
          <w:rFonts w:ascii="Times New Roman" w:hAnsi="Times New Roman" w:cs="Times New Roman"/>
          <w:sz w:val="24"/>
          <w:szCs w:val="24"/>
        </w:rPr>
        <w:t>an</w:t>
      </w:r>
      <w:r w:rsidR="00F72274" w:rsidRPr="008B5152">
        <w:rPr>
          <w:rFonts w:ascii="Times New Roman" w:hAnsi="Times New Roman" w:cs="Times New Roman"/>
          <w:sz w:val="24"/>
          <w:szCs w:val="24"/>
        </w:rPr>
        <w:t xml:space="preserve"> in</w:t>
      </w:r>
      <w:r w:rsidR="00461E51" w:rsidRPr="008B5152">
        <w:rPr>
          <w:rFonts w:ascii="Times New Roman" w:hAnsi="Times New Roman" w:cs="Times New Roman"/>
          <w:sz w:val="24"/>
          <w:szCs w:val="24"/>
        </w:rPr>
        <w:t>/</w:t>
      </w:r>
      <w:r w:rsidR="00F72274" w:rsidRPr="008B5152">
        <w:rPr>
          <w:rFonts w:ascii="Times New Roman" w:hAnsi="Times New Roman" w:cs="Times New Roman"/>
          <w:sz w:val="24"/>
          <w:szCs w:val="24"/>
        </w:rPr>
        <w:t xml:space="preserve">out migration </w:t>
      </w:r>
      <w:r w:rsidR="00955695" w:rsidRPr="008B5152">
        <w:rPr>
          <w:rFonts w:ascii="Times New Roman" w:hAnsi="Times New Roman" w:cs="Times New Roman"/>
          <w:sz w:val="24"/>
          <w:szCs w:val="24"/>
        </w:rPr>
        <w:t>matrix</w:t>
      </w:r>
      <w:r w:rsidR="00461E51" w:rsidRPr="008B5152">
        <w:rPr>
          <w:rFonts w:ascii="Times New Roman" w:hAnsi="Times New Roman" w:cs="Times New Roman"/>
          <w:sz w:val="24"/>
          <w:szCs w:val="24"/>
        </w:rPr>
        <w:t xml:space="preserve"> and overall migration efficiency</w:t>
      </w:r>
      <w:r w:rsidR="00F72274" w:rsidRPr="008B5152">
        <w:rPr>
          <w:rFonts w:ascii="Times New Roman" w:hAnsi="Times New Roman" w:cs="Times New Roman"/>
          <w:sz w:val="24"/>
          <w:szCs w:val="24"/>
        </w:rPr>
        <w:t xml:space="preserve">, with these three </w:t>
      </w:r>
      <w:r w:rsidR="00CE1399" w:rsidRPr="008B5152">
        <w:rPr>
          <w:rFonts w:ascii="Times New Roman" w:hAnsi="Times New Roman" w:cs="Times New Roman"/>
          <w:sz w:val="24"/>
          <w:szCs w:val="24"/>
        </w:rPr>
        <w:t>data sources</w:t>
      </w:r>
      <w:r w:rsidR="00F72274" w:rsidRPr="008B5152">
        <w:rPr>
          <w:rFonts w:ascii="Times New Roman" w:hAnsi="Times New Roman" w:cs="Times New Roman"/>
          <w:sz w:val="24"/>
          <w:szCs w:val="24"/>
        </w:rPr>
        <w:t xml:space="preserve"> and discuss coverage differences across </w:t>
      </w:r>
      <w:r w:rsidR="00164333" w:rsidRPr="008B5152">
        <w:rPr>
          <w:rFonts w:ascii="Times New Roman" w:hAnsi="Times New Roman" w:cs="Times New Roman"/>
          <w:sz w:val="24"/>
          <w:szCs w:val="24"/>
        </w:rPr>
        <w:t>different geographies. While data is available at various g</w:t>
      </w:r>
      <w:r w:rsidR="00473A64" w:rsidRPr="008B5152">
        <w:rPr>
          <w:rFonts w:ascii="Times New Roman" w:hAnsi="Times New Roman" w:cs="Times New Roman"/>
          <w:sz w:val="24"/>
          <w:szCs w:val="24"/>
        </w:rPr>
        <w:t>eographic granularities</w:t>
      </w:r>
      <w:r w:rsidR="00164333" w:rsidRPr="008B5152">
        <w:rPr>
          <w:rFonts w:ascii="Times New Roman" w:hAnsi="Times New Roman" w:cs="Times New Roman"/>
          <w:sz w:val="24"/>
          <w:szCs w:val="24"/>
        </w:rPr>
        <w:t xml:space="preserve">, disclosure review will determine the </w:t>
      </w:r>
      <w:r w:rsidR="00473A64" w:rsidRPr="008B5152">
        <w:rPr>
          <w:rFonts w:ascii="Times New Roman" w:hAnsi="Times New Roman" w:cs="Times New Roman"/>
          <w:sz w:val="24"/>
          <w:szCs w:val="24"/>
        </w:rPr>
        <w:t>g</w:t>
      </w:r>
      <w:r w:rsidR="004C50E3" w:rsidRPr="008B5152">
        <w:rPr>
          <w:rFonts w:ascii="Times New Roman" w:hAnsi="Times New Roman" w:cs="Times New Roman"/>
          <w:sz w:val="24"/>
          <w:szCs w:val="24"/>
        </w:rPr>
        <w:t>eograph</w:t>
      </w:r>
      <w:r w:rsidR="00E85FB3" w:rsidRPr="008B5152">
        <w:rPr>
          <w:rFonts w:ascii="Times New Roman" w:hAnsi="Times New Roman" w:cs="Times New Roman"/>
          <w:sz w:val="24"/>
          <w:szCs w:val="24"/>
        </w:rPr>
        <w:t>ic level</w:t>
      </w:r>
      <w:r w:rsidR="004C50E3" w:rsidRPr="008B5152">
        <w:rPr>
          <w:rFonts w:ascii="Times New Roman" w:hAnsi="Times New Roman" w:cs="Times New Roman"/>
          <w:sz w:val="24"/>
          <w:szCs w:val="24"/>
        </w:rPr>
        <w:t xml:space="preserve"> statistics </w:t>
      </w:r>
      <w:r w:rsidR="00E85FB3" w:rsidRPr="008B5152">
        <w:rPr>
          <w:rFonts w:ascii="Times New Roman" w:hAnsi="Times New Roman" w:cs="Times New Roman"/>
          <w:sz w:val="24"/>
          <w:szCs w:val="24"/>
        </w:rPr>
        <w:t>are</w:t>
      </w:r>
      <w:r w:rsidR="004C50E3" w:rsidRPr="008B5152">
        <w:rPr>
          <w:rFonts w:ascii="Times New Roman" w:hAnsi="Times New Roman" w:cs="Times New Roman"/>
          <w:sz w:val="24"/>
          <w:szCs w:val="24"/>
        </w:rPr>
        <w:t xml:space="preserve"> presented in. Finally</w:t>
      </w:r>
      <w:r w:rsidR="001A3D8A" w:rsidRPr="008B5152">
        <w:rPr>
          <w:rFonts w:ascii="Times New Roman" w:hAnsi="Times New Roman" w:cs="Times New Roman"/>
          <w:sz w:val="24"/>
          <w:szCs w:val="24"/>
        </w:rPr>
        <w:t>,</w:t>
      </w:r>
      <w:r w:rsidR="007D4A63" w:rsidRPr="008B5152">
        <w:rPr>
          <w:rFonts w:ascii="Times New Roman" w:hAnsi="Times New Roman" w:cs="Times New Roman"/>
          <w:sz w:val="24"/>
          <w:szCs w:val="24"/>
        </w:rPr>
        <w:t xml:space="preserve"> I will </w:t>
      </w:r>
      <w:r w:rsidR="001A3D8A" w:rsidRPr="008B5152">
        <w:rPr>
          <w:rFonts w:ascii="Times New Roman" w:hAnsi="Times New Roman" w:cs="Times New Roman"/>
          <w:sz w:val="24"/>
          <w:szCs w:val="24"/>
        </w:rPr>
        <w:t>(5)</w:t>
      </w:r>
      <w:r w:rsidR="00496497" w:rsidRPr="008B5152">
        <w:rPr>
          <w:rFonts w:ascii="Times New Roman" w:hAnsi="Times New Roman" w:cs="Times New Roman"/>
          <w:sz w:val="24"/>
          <w:szCs w:val="24"/>
        </w:rPr>
        <w:t xml:space="preserve"> use these datasets to </w:t>
      </w:r>
      <w:r w:rsidR="00E307EF" w:rsidRPr="008B5152">
        <w:rPr>
          <w:rFonts w:ascii="Times New Roman" w:hAnsi="Times New Roman" w:cs="Times New Roman"/>
          <w:sz w:val="24"/>
          <w:szCs w:val="24"/>
        </w:rPr>
        <w:t xml:space="preserve">compare the migration related to </w:t>
      </w:r>
      <w:r w:rsidR="001D1744" w:rsidRPr="008B5152">
        <w:rPr>
          <w:rFonts w:ascii="Times New Roman" w:hAnsi="Times New Roman" w:cs="Times New Roman"/>
          <w:sz w:val="24"/>
          <w:szCs w:val="24"/>
        </w:rPr>
        <w:t xml:space="preserve">hurricane </w:t>
      </w:r>
      <w:r w:rsidR="00C81F81" w:rsidRPr="008B5152">
        <w:rPr>
          <w:rFonts w:ascii="Times New Roman" w:hAnsi="Times New Roman" w:cs="Times New Roman"/>
          <w:sz w:val="24"/>
          <w:szCs w:val="24"/>
        </w:rPr>
        <w:t>Ian</w:t>
      </w:r>
      <w:r w:rsidR="001D1744" w:rsidRPr="008B5152">
        <w:rPr>
          <w:rFonts w:ascii="Times New Roman" w:hAnsi="Times New Roman" w:cs="Times New Roman"/>
          <w:sz w:val="24"/>
          <w:szCs w:val="24"/>
        </w:rPr>
        <w:t xml:space="preserve">. </w:t>
      </w:r>
    </w:p>
    <w:p w14:paraId="47D3B284" w14:textId="550A27CB" w:rsidR="00FA2E9B" w:rsidRPr="008B5152" w:rsidRDefault="00FA2E9B"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migration theor</w:t>
      </w:r>
      <w:r w:rsidR="00503EE5" w:rsidRPr="008B5152">
        <w:rPr>
          <w:rFonts w:ascii="Times New Roman" w:hAnsi="Times New Roman" w:cs="Times New Roman"/>
          <w:sz w:val="24"/>
          <w:szCs w:val="24"/>
        </w:rPr>
        <w:t>ies have primarily</w:t>
      </w:r>
      <w:r w:rsidRPr="008B5152">
        <w:rPr>
          <w:rFonts w:ascii="Times New Roman" w:hAnsi="Times New Roman" w:cs="Times New Roman"/>
          <w:sz w:val="24"/>
          <w:szCs w:val="24"/>
        </w:rPr>
        <w:t xml:space="preserve"> analy</w:t>
      </w:r>
      <w:r w:rsidR="00503EE5" w:rsidRPr="008B5152">
        <w:rPr>
          <w:rFonts w:ascii="Times New Roman" w:hAnsi="Times New Roman" w:cs="Times New Roman"/>
          <w:sz w:val="24"/>
          <w:szCs w:val="24"/>
        </w:rPr>
        <w:t xml:space="preserve">zed </w:t>
      </w:r>
      <w:r w:rsidRPr="008B5152">
        <w:rPr>
          <w:rFonts w:ascii="Times New Roman" w:hAnsi="Times New Roman" w:cs="Times New Roman"/>
          <w:sz w:val="24"/>
          <w:szCs w:val="24"/>
        </w:rPr>
        <w:t>individual</w:t>
      </w:r>
      <w:r w:rsidR="00503EE5" w:rsidRPr="008B5152">
        <w:rPr>
          <w:rFonts w:ascii="Times New Roman" w:hAnsi="Times New Roman" w:cs="Times New Roman"/>
          <w:sz w:val="24"/>
          <w:szCs w:val="24"/>
        </w:rPr>
        <w:t>-level decisions based on</w:t>
      </w:r>
      <w:r w:rsidRPr="008B5152">
        <w:rPr>
          <w:rFonts w:ascii="Times New Roman" w:hAnsi="Times New Roman" w:cs="Times New Roman"/>
          <w:sz w:val="24"/>
          <w:szCs w:val="24"/>
        </w:rPr>
        <w:t xml:space="preserve"> push/pull factor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2BHXLnbn","properties":{"formattedCitation":"(Lee 1966)","plainCitation":"(Lee 1966)","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Lee 1966)</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 xml:space="preserve">mitigating risk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zhDnXUAt","properties":{"formattedCitation":"(Stark and Taylor 1991)","plainCitation":"(Stark and Taylor 1991)","noteIndex":0},"citationItems":[{"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Stark and Taylor 1991)</w:t>
      </w:r>
      <w:r w:rsidR="00B02A43" w:rsidRPr="008B5152">
        <w:rPr>
          <w:rFonts w:ascii="Times New Roman" w:hAnsi="Times New Roman" w:cs="Times New Roman"/>
          <w:sz w:val="24"/>
          <w:szCs w:val="24"/>
        </w:rPr>
        <w:fldChar w:fldCharType="end"/>
      </w:r>
      <w:r w:rsidR="00B02A43" w:rsidRPr="008B5152">
        <w:rPr>
          <w:rFonts w:ascii="Times New Roman" w:hAnsi="Times New Roman" w:cs="Times New Roman"/>
          <w:sz w:val="24"/>
          <w:szCs w:val="24"/>
        </w:rPr>
        <w:t xml:space="preserve"> </w:t>
      </w:r>
      <w:r w:rsidRPr="008B5152">
        <w:rPr>
          <w:rFonts w:ascii="Times New Roman" w:hAnsi="Times New Roman" w:cs="Times New Roman"/>
          <w:sz w:val="24"/>
          <w:szCs w:val="24"/>
        </w:rPr>
        <w:t>and respon</w:t>
      </w:r>
      <w:r w:rsidR="00E85FB3" w:rsidRPr="008B5152">
        <w:rPr>
          <w:rFonts w:ascii="Times New Roman" w:hAnsi="Times New Roman" w:cs="Times New Roman"/>
          <w:sz w:val="24"/>
          <w:szCs w:val="24"/>
        </w:rPr>
        <w:t>ses</w:t>
      </w:r>
      <w:r w:rsidRPr="008B5152">
        <w:rPr>
          <w:rFonts w:ascii="Times New Roman" w:hAnsi="Times New Roman" w:cs="Times New Roman"/>
          <w:sz w:val="24"/>
          <w:szCs w:val="24"/>
        </w:rPr>
        <w:t xml:space="preserve"> to social networks </w:t>
      </w:r>
      <w:r w:rsidR="00B02A43" w:rsidRPr="008B5152">
        <w:rPr>
          <w:rFonts w:ascii="Times New Roman" w:hAnsi="Times New Roman" w:cs="Times New Roman"/>
          <w:sz w:val="24"/>
          <w:szCs w:val="24"/>
        </w:rPr>
        <w:fldChar w:fldCharType="begin"/>
      </w:r>
      <w:r w:rsidR="00B02A43" w:rsidRPr="008B5152">
        <w:rPr>
          <w:rFonts w:ascii="Times New Roman" w:hAnsi="Times New Roman" w:cs="Times New Roman"/>
          <w:sz w:val="24"/>
          <w:szCs w:val="24"/>
        </w:rPr>
        <w:instrText xml:space="preserve"> ADDIN ZOTERO_ITEM CSL_CITATION {"citationID":"aAbh9iQ2","properties":{"formattedCitation":"(Massey 2015)","plainCitation":"(Massey 2015)","noteIndex":0},"citationItems":[{"id":933,"uris":["http://zotero.org/users/6152647/items/V7NP8MVK"],"itemData":{"id":933,"type":"article-journal","abstract":"From the mid-1950s through the mid-1980s, migration between Mexico and the United States constituted a stable system whose contours were shaped by social and economic conditions well-theorized by prevailing models of migration. It evolved as a mostly circular movement of male workers going to a handful of U.S. states in response to changing conditions of labour supply and demand north and south of the border, relative wages prevailing in each nation, market failures and structural economic changes in Mexico, and the expansion of migrant networks following processes specified by neoclassical economics, segmented labour market theory, the new economics of labour migration, social capital theory, world systems theory, and theoretical models of state behaviour. After 1986, however, the migration system was radically transformed, with the net rate of migration increasing sharply as movement shifted from a circular flow of male workers going a limited set of destinations to a nationwide population of settled families. This transformation stemmed from a dynamic process that occurred in the public arena to bring about an unprecedented militarization of the Mexico-U.S. border, and not because of shifts in social, economic, or political factors specified in prevailing theories. In this paper I draw on earlier work to describe that dynamic process and demonstrate its consequences, underscoring the need for greater theoretical attention to the self-interested actions of politicians, pundits, and bureaucrats who benefit from the social construction and political manufacture of immigration crises when none really exist.","container-title":"Migration Letters","DOI":"10.59670/ml.v12i3.280","ISSN":"1741-8992","issue":"3","language":"en","license":"Copyright (c) 2015 Migration Letters","note":"number: 3","page":"279-299","source":"migrationletters.com","title":"A Missing Element in Migration Theories","URL":"https://migrationletters.com/index.php/ml/article/view/280","volume":"12","author":[{"family":"Massey","given":"Douglas S."}],"accessed":{"date-parts":[["2024",1,24]]},"issued":{"date-parts":[["2015",9,30]]}}}],"schema":"https://github.com/citation-style-language/schema/raw/master/csl-citation.json"} </w:instrText>
      </w:r>
      <w:r w:rsidR="00B02A43" w:rsidRPr="008B5152">
        <w:rPr>
          <w:rFonts w:ascii="Times New Roman" w:hAnsi="Times New Roman" w:cs="Times New Roman"/>
          <w:sz w:val="24"/>
          <w:szCs w:val="24"/>
        </w:rPr>
        <w:fldChar w:fldCharType="separate"/>
      </w:r>
      <w:r w:rsidR="00B02A43" w:rsidRPr="008B5152">
        <w:rPr>
          <w:rFonts w:ascii="Times New Roman" w:hAnsi="Times New Roman" w:cs="Times New Roman"/>
          <w:sz w:val="24"/>
          <w:szCs w:val="24"/>
        </w:rPr>
        <w:t>(Massey 2015)</w:t>
      </w:r>
      <w:r w:rsidR="00B02A43"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is method allows theory to </w:t>
      </w:r>
      <w:r w:rsidR="002B1B65" w:rsidRPr="008B5152">
        <w:rPr>
          <w:rFonts w:ascii="Times New Roman" w:hAnsi="Times New Roman" w:cs="Times New Roman"/>
          <w:sz w:val="24"/>
          <w:szCs w:val="24"/>
        </w:rPr>
        <w:t>abstract</w:t>
      </w:r>
      <w:r w:rsidRPr="008B5152">
        <w:rPr>
          <w:rFonts w:ascii="Times New Roman" w:hAnsi="Times New Roman" w:cs="Times New Roman"/>
          <w:sz w:val="24"/>
          <w:szCs w:val="24"/>
        </w:rPr>
        <w:t xml:space="preserve"> </w:t>
      </w:r>
      <w:r w:rsidR="002B1B65" w:rsidRPr="008B5152">
        <w:rPr>
          <w:rFonts w:ascii="Times New Roman" w:hAnsi="Times New Roman" w:cs="Times New Roman"/>
          <w:sz w:val="24"/>
          <w:szCs w:val="24"/>
        </w:rPr>
        <w:t xml:space="preserve">to </w:t>
      </w:r>
      <w:r w:rsidRPr="008B5152">
        <w:rPr>
          <w:rFonts w:ascii="Times New Roman" w:hAnsi="Times New Roman" w:cs="Times New Roman"/>
          <w:sz w:val="24"/>
          <w:szCs w:val="24"/>
        </w:rPr>
        <w:t>new aggregations</w:t>
      </w:r>
      <w:r w:rsidR="00F55AA4" w:rsidRPr="008B5152">
        <w:rPr>
          <w:rFonts w:ascii="Times New Roman" w:hAnsi="Times New Roman" w:cs="Times New Roman"/>
          <w:sz w:val="24"/>
          <w:szCs w:val="24"/>
        </w:rPr>
        <w:t xml:space="preserve">, such as  </w:t>
      </w:r>
      <w:r w:rsidR="00F55AA4" w:rsidRPr="008B5152">
        <w:rPr>
          <w:rFonts w:ascii="Times New Roman" w:hAnsi="Times New Roman" w:cs="Times New Roman"/>
          <w:sz w:val="24"/>
          <w:szCs w:val="24"/>
        </w:rPr>
        <w:lastRenderedPageBreak/>
        <w:t>geography or housemates,</w:t>
      </w:r>
      <w:r w:rsidRPr="008B5152">
        <w:rPr>
          <w:rFonts w:ascii="Times New Roman" w:hAnsi="Times New Roman" w:cs="Times New Roman"/>
          <w:sz w:val="24"/>
          <w:szCs w:val="24"/>
        </w:rPr>
        <w:t xml:space="preserve"> and observe processes unseen by other methods.</w:t>
      </w:r>
      <w:r w:rsidR="00F55AA4" w:rsidRPr="008B5152">
        <w:rPr>
          <w:rFonts w:ascii="Times New Roman" w:hAnsi="Times New Roman" w:cs="Times New Roman"/>
          <w:sz w:val="24"/>
          <w:szCs w:val="24"/>
        </w:rPr>
        <w:t xml:space="preserve"> For example, methods that cannot differentiate between deaths, survey attrition, and migration. </w:t>
      </w:r>
      <w:r w:rsidRPr="008B5152">
        <w:rPr>
          <w:rFonts w:ascii="Times New Roman" w:hAnsi="Times New Roman" w:cs="Times New Roman"/>
          <w:sz w:val="24"/>
          <w:szCs w:val="24"/>
        </w:rPr>
        <w:t xml:space="preserve">   </w:t>
      </w:r>
    </w:p>
    <w:p w14:paraId="7BD0A57C" w14:textId="7C303DED" w:rsidR="00784D42" w:rsidRPr="008B5152" w:rsidRDefault="00611069"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Getting access to </w:t>
      </w:r>
      <w:r w:rsidR="00E4102D" w:rsidRPr="008B5152">
        <w:rPr>
          <w:rFonts w:ascii="Times New Roman" w:hAnsi="Times New Roman" w:cs="Times New Roman"/>
          <w:sz w:val="24"/>
          <w:szCs w:val="24"/>
        </w:rPr>
        <w:t>data</w:t>
      </w:r>
      <w:r w:rsidRPr="008B5152">
        <w:rPr>
          <w:rFonts w:ascii="Times New Roman" w:hAnsi="Times New Roman" w:cs="Times New Roman"/>
          <w:sz w:val="24"/>
          <w:szCs w:val="24"/>
        </w:rPr>
        <w:t xml:space="preserve"> will be the hardest part for other researchers. I have access because I have been working on the Census Bureau prototype </w:t>
      </w:r>
      <w:r w:rsidR="00A056BC" w:rsidRPr="008B5152">
        <w:rPr>
          <w:rFonts w:ascii="Times New Roman" w:hAnsi="Times New Roman" w:cs="Times New Roman"/>
          <w:sz w:val="24"/>
          <w:szCs w:val="24"/>
        </w:rPr>
        <w:t xml:space="preserve">administrative data frame – the Demographic Frame— for several years now. </w:t>
      </w:r>
      <w:r w:rsidR="007770D4" w:rsidRPr="008B5152">
        <w:rPr>
          <w:rFonts w:ascii="Times New Roman" w:hAnsi="Times New Roman" w:cs="Times New Roman"/>
          <w:sz w:val="24"/>
          <w:szCs w:val="24"/>
        </w:rPr>
        <w:t xml:space="preserve">While the Demographic Frame is an important </w:t>
      </w:r>
      <w:r w:rsidR="007C7F25" w:rsidRPr="008B5152">
        <w:rPr>
          <w:rFonts w:ascii="Times New Roman" w:hAnsi="Times New Roman" w:cs="Times New Roman"/>
          <w:sz w:val="24"/>
          <w:szCs w:val="24"/>
        </w:rPr>
        <w:t>data source</w:t>
      </w:r>
      <w:r w:rsidR="007770D4" w:rsidRPr="008B5152">
        <w:rPr>
          <w:rFonts w:ascii="Times New Roman" w:hAnsi="Times New Roman" w:cs="Times New Roman"/>
          <w:sz w:val="24"/>
          <w:szCs w:val="24"/>
        </w:rPr>
        <w:t xml:space="preserve"> that utilizes administrative data to circumvent the drawbacks of surveys, </w:t>
      </w:r>
      <w:r w:rsidR="007C7F25" w:rsidRPr="008B5152">
        <w:rPr>
          <w:rFonts w:ascii="Times New Roman" w:hAnsi="Times New Roman" w:cs="Times New Roman"/>
          <w:sz w:val="24"/>
          <w:szCs w:val="24"/>
        </w:rPr>
        <w:t>its</w:t>
      </w:r>
      <w:r w:rsidR="007770D4" w:rsidRPr="008B5152">
        <w:rPr>
          <w:rFonts w:ascii="Times New Roman" w:hAnsi="Times New Roman" w:cs="Times New Roman"/>
          <w:sz w:val="24"/>
          <w:szCs w:val="24"/>
        </w:rPr>
        <w:t xml:space="preserve"> value is primarily in obtaining stocks, not flows of people</w:t>
      </w:r>
      <w:r w:rsidR="00AD1DD3" w:rsidRPr="008B5152">
        <w:rPr>
          <w:rFonts w:ascii="Times New Roman" w:hAnsi="Times New Roman" w:cs="Times New Roman"/>
          <w:sz w:val="24"/>
          <w:szCs w:val="24"/>
        </w:rPr>
        <w:t xml:space="preserve"> in particular geographies. A </w:t>
      </w:r>
      <w:r w:rsidR="00175FF4">
        <w:rPr>
          <w:rFonts w:ascii="Times New Roman" w:hAnsi="Times New Roman" w:cs="Times New Roman"/>
          <w:sz w:val="24"/>
          <w:szCs w:val="24"/>
        </w:rPr>
        <w:t>Business Rules</w:t>
      </w:r>
      <w:r w:rsidR="00AD1DD3" w:rsidRPr="008B5152">
        <w:rPr>
          <w:rFonts w:ascii="Times New Roman" w:hAnsi="Times New Roman" w:cs="Times New Roman"/>
          <w:sz w:val="24"/>
          <w:szCs w:val="24"/>
        </w:rPr>
        <w:t xml:space="preserve"> Approach to Person/Place</w:t>
      </w:r>
      <w:r w:rsidR="00E4102D" w:rsidRPr="008B5152">
        <w:rPr>
          <w:rFonts w:ascii="Times New Roman" w:hAnsi="Times New Roman" w:cs="Times New Roman"/>
          <w:sz w:val="24"/>
          <w:szCs w:val="24"/>
        </w:rPr>
        <w:t xml:space="preserve"> </w:t>
      </w:r>
      <w:r w:rsidR="007C7F25" w:rsidRPr="008B5152">
        <w:rPr>
          <w:rFonts w:ascii="Times New Roman" w:hAnsi="Times New Roman" w:cs="Times New Roman"/>
          <w:sz w:val="24"/>
          <w:szCs w:val="24"/>
        </w:rPr>
        <w:t>Matching (</w:t>
      </w:r>
      <w:r w:rsidR="00EB31C1">
        <w:rPr>
          <w:rFonts w:ascii="Times New Roman" w:hAnsi="Times New Roman" w:cs="Times New Roman"/>
          <w:sz w:val="24"/>
          <w:szCs w:val="24"/>
        </w:rPr>
        <w:t>BRAPPA</w:t>
      </w:r>
      <w:r w:rsidR="007C7F25" w:rsidRPr="008B5152">
        <w:rPr>
          <w:rFonts w:ascii="Times New Roman" w:hAnsi="Times New Roman" w:cs="Times New Roman"/>
          <w:sz w:val="24"/>
          <w:szCs w:val="24"/>
        </w:rPr>
        <w:t xml:space="preserve">) is </w:t>
      </w:r>
      <w:r w:rsidR="00E4102D" w:rsidRPr="008B5152">
        <w:rPr>
          <w:rFonts w:ascii="Times New Roman" w:hAnsi="Times New Roman" w:cs="Times New Roman"/>
          <w:sz w:val="24"/>
          <w:szCs w:val="24"/>
        </w:rPr>
        <w:t>built</w:t>
      </w:r>
      <w:r w:rsidR="00A056BC" w:rsidRPr="008B5152">
        <w:rPr>
          <w:rFonts w:ascii="Times New Roman" w:hAnsi="Times New Roman" w:cs="Times New Roman"/>
          <w:sz w:val="24"/>
          <w:szCs w:val="24"/>
        </w:rPr>
        <w:t xml:space="preserve"> </w:t>
      </w:r>
      <w:r w:rsidR="00E4102D" w:rsidRPr="008B5152">
        <w:rPr>
          <w:rFonts w:ascii="Times New Roman" w:hAnsi="Times New Roman" w:cs="Times New Roman"/>
          <w:sz w:val="24"/>
          <w:szCs w:val="24"/>
        </w:rPr>
        <w:t>from</w:t>
      </w:r>
      <w:r w:rsidR="00A056BC" w:rsidRPr="008B5152">
        <w:rPr>
          <w:rFonts w:ascii="Times New Roman" w:hAnsi="Times New Roman" w:cs="Times New Roman"/>
          <w:sz w:val="24"/>
          <w:szCs w:val="24"/>
        </w:rPr>
        <w:t xml:space="preserve"> the knowledge generated from this team, but</w:t>
      </w:r>
      <w:r w:rsidR="005E0862" w:rsidRPr="008B5152">
        <w:rPr>
          <w:rFonts w:ascii="Times New Roman" w:hAnsi="Times New Roman" w:cs="Times New Roman"/>
          <w:sz w:val="24"/>
          <w:szCs w:val="24"/>
        </w:rPr>
        <w:t xml:space="preserve"> (1)</w:t>
      </w:r>
      <w:r w:rsidR="00A056BC" w:rsidRPr="008B5152">
        <w:rPr>
          <w:rFonts w:ascii="Times New Roman" w:hAnsi="Times New Roman" w:cs="Times New Roman"/>
          <w:sz w:val="24"/>
          <w:szCs w:val="24"/>
        </w:rPr>
        <w:t xml:space="preserve"> is being assembled from the ground up. The demographic frame utilizes a modeling strategy to match PIKs with MAFIDs, </w:t>
      </w:r>
      <w:r w:rsidR="005E0862" w:rsidRPr="008B5152">
        <w:rPr>
          <w:rFonts w:ascii="Times New Roman" w:hAnsi="Times New Roman" w:cs="Times New Roman"/>
          <w:sz w:val="24"/>
          <w:szCs w:val="24"/>
        </w:rPr>
        <w:t>while</w:t>
      </w:r>
      <w:r w:rsidR="00A056BC"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2) </w:t>
      </w:r>
      <w:r w:rsidR="00A056BC" w:rsidRPr="008B5152">
        <w:rPr>
          <w:rFonts w:ascii="Times New Roman" w:hAnsi="Times New Roman" w:cs="Times New Roman"/>
          <w:sz w:val="24"/>
          <w:szCs w:val="24"/>
        </w:rPr>
        <w:t xml:space="preserve">this system </w:t>
      </w:r>
      <w:r w:rsidR="00E87837" w:rsidRPr="008B5152">
        <w:rPr>
          <w:rFonts w:ascii="Times New Roman" w:hAnsi="Times New Roman" w:cs="Times New Roman"/>
          <w:sz w:val="24"/>
          <w:szCs w:val="24"/>
        </w:rPr>
        <w:t>uses no modeling at all, only programmatic logic</w:t>
      </w:r>
      <w:r w:rsidR="00AD1DD3" w:rsidRPr="008B5152">
        <w:rPr>
          <w:rFonts w:ascii="Times New Roman" w:hAnsi="Times New Roman" w:cs="Times New Roman"/>
          <w:sz w:val="24"/>
          <w:szCs w:val="24"/>
        </w:rPr>
        <w:t xml:space="preserve">. </w:t>
      </w:r>
      <w:r w:rsidR="00E87837" w:rsidRPr="008B5152">
        <w:rPr>
          <w:rFonts w:ascii="Times New Roman" w:hAnsi="Times New Roman" w:cs="Times New Roman"/>
          <w:sz w:val="24"/>
          <w:szCs w:val="24"/>
        </w:rPr>
        <w:t>The goal of the demographic frame is to provide a frame for the whole country that researchers can use easily</w:t>
      </w:r>
      <w:r w:rsidR="00023638" w:rsidRPr="008B5152">
        <w:rPr>
          <w:rFonts w:ascii="Times New Roman" w:hAnsi="Times New Roman" w:cs="Times New Roman"/>
          <w:sz w:val="24"/>
          <w:szCs w:val="24"/>
        </w:rPr>
        <w:t>, combining records across several years for a fixed reference date</w:t>
      </w:r>
      <w:r w:rsidR="00E87837" w:rsidRPr="008B5152">
        <w:rPr>
          <w:rFonts w:ascii="Times New Roman" w:hAnsi="Times New Roman" w:cs="Times New Roman"/>
          <w:sz w:val="24"/>
          <w:szCs w:val="24"/>
        </w:rPr>
        <w:t>.</w:t>
      </w:r>
      <w:r w:rsidR="008C3B75"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3) </w:t>
      </w:r>
      <w:r w:rsidR="008C3B75" w:rsidRPr="008B5152">
        <w:rPr>
          <w:rFonts w:ascii="Times New Roman" w:hAnsi="Times New Roman" w:cs="Times New Roman"/>
          <w:sz w:val="24"/>
          <w:szCs w:val="24"/>
        </w:rPr>
        <w:t>T</w:t>
      </w:r>
      <w:r w:rsidR="00E87837" w:rsidRPr="008B5152">
        <w:rPr>
          <w:rFonts w:ascii="Times New Roman" w:hAnsi="Times New Roman" w:cs="Times New Roman"/>
          <w:sz w:val="24"/>
          <w:szCs w:val="24"/>
        </w:rPr>
        <w:t>his project creates a person/place data frame that researchers can assemble</w:t>
      </w:r>
      <w:r w:rsidR="00305181" w:rsidRPr="008B5152">
        <w:rPr>
          <w:rFonts w:ascii="Times New Roman" w:hAnsi="Times New Roman" w:cs="Times New Roman"/>
          <w:sz w:val="24"/>
          <w:szCs w:val="24"/>
        </w:rPr>
        <w:t xml:space="preserve"> and</w:t>
      </w:r>
      <w:r w:rsidR="00E87837" w:rsidRPr="008B5152">
        <w:rPr>
          <w:rFonts w:ascii="Times New Roman" w:hAnsi="Times New Roman" w:cs="Times New Roman"/>
          <w:sz w:val="24"/>
          <w:szCs w:val="24"/>
        </w:rPr>
        <w:t xml:space="preserve"> </w:t>
      </w:r>
      <w:r w:rsidR="005E0862" w:rsidRPr="008B5152">
        <w:rPr>
          <w:rFonts w:ascii="Times New Roman" w:hAnsi="Times New Roman" w:cs="Times New Roman"/>
          <w:sz w:val="24"/>
          <w:szCs w:val="24"/>
        </w:rPr>
        <w:t xml:space="preserve">modify the logic </w:t>
      </w:r>
      <w:r w:rsidR="00305181" w:rsidRPr="008B5152">
        <w:rPr>
          <w:rFonts w:ascii="Times New Roman" w:hAnsi="Times New Roman" w:cs="Times New Roman"/>
          <w:sz w:val="24"/>
          <w:szCs w:val="24"/>
        </w:rPr>
        <w:t>to tailor the</w:t>
      </w:r>
      <w:r w:rsidR="005E0862" w:rsidRPr="008B5152">
        <w:rPr>
          <w:rFonts w:ascii="Times New Roman" w:hAnsi="Times New Roman" w:cs="Times New Roman"/>
          <w:sz w:val="24"/>
          <w:szCs w:val="24"/>
        </w:rPr>
        <w:t xml:space="preserve"> assumptions they make. This is more labor </w:t>
      </w:r>
      <w:r w:rsidR="00E4102D" w:rsidRPr="008B5152">
        <w:rPr>
          <w:rFonts w:ascii="Times New Roman" w:hAnsi="Times New Roman" w:cs="Times New Roman"/>
          <w:sz w:val="24"/>
          <w:szCs w:val="24"/>
        </w:rPr>
        <w:t>intensive but</w:t>
      </w:r>
      <w:r w:rsidR="005E0862" w:rsidRPr="008B5152">
        <w:rPr>
          <w:rFonts w:ascii="Times New Roman" w:hAnsi="Times New Roman" w:cs="Times New Roman"/>
          <w:sz w:val="24"/>
          <w:szCs w:val="24"/>
        </w:rPr>
        <w:t xml:space="preserve"> allows researchers greater freedom </w:t>
      </w:r>
      <w:r w:rsidR="00CE1399" w:rsidRPr="008B5152">
        <w:rPr>
          <w:rFonts w:ascii="Times New Roman" w:hAnsi="Times New Roman" w:cs="Times New Roman"/>
          <w:sz w:val="24"/>
          <w:szCs w:val="24"/>
        </w:rPr>
        <w:t>to design studies.</w:t>
      </w:r>
      <w:r w:rsidR="00023638" w:rsidRPr="008B5152">
        <w:rPr>
          <w:rFonts w:ascii="Times New Roman" w:hAnsi="Times New Roman" w:cs="Times New Roman"/>
          <w:sz w:val="24"/>
          <w:szCs w:val="24"/>
        </w:rPr>
        <w:t xml:space="preserve"> Freedom to choose their own reference dates and</w:t>
      </w:r>
      <w:r w:rsidR="007C7F25" w:rsidRPr="008B5152">
        <w:rPr>
          <w:rFonts w:ascii="Times New Roman" w:hAnsi="Times New Roman" w:cs="Times New Roman"/>
          <w:sz w:val="24"/>
          <w:szCs w:val="24"/>
        </w:rPr>
        <w:t xml:space="preserve"> source to identify movers. </w:t>
      </w:r>
    </w:p>
    <w:p w14:paraId="55756724" w14:textId="03C1C4BC" w:rsidR="00FD217E" w:rsidRDefault="005F4CC4" w:rsidP="00A365D1">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Current work on disasters often utilize a single unrepresentative data source, like </w:t>
      </w:r>
      <w:r w:rsidR="00305181" w:rsidRPr="008B5152">
        <w:rPr>
          <w:rFonts w:ascii="Times New Roman" w:hAnsi="Times New Roman" w:cs="Times New Roman"/>
          <w:sz w:val="24"/>
          <w:szCs w:val="24"/>
        </w:rPr>
        <w:t>twitter users</w:t>
      </w:r>
      <w:r w:rsidRPr="008B5152">
        <w:rPr>
          <w:rFonts w:ascii="Times New Roman" w:hAnsi="Times New Roman" w:cs="Times New Roman"/>
          <w:sz w:val="24"/>
          <w:szCs w:val="24"/>
        </w:rPr>
        <w:t xml:space="preserv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PmLRUp","properties":{"formattedCitation":"(Zou et al. 2019)","plainCitation":"(Zou et al. 2019)","noteIndex":0},"citationItems":[{"id":671,"uris":["http://zotero.org/users/6152647/items/ZD9W3EU7"],"itemData":{"id":671,"type":"article-journal","abstract":"Social media such as Twitter is increasingly being used as an effective platform to observe human behaviors in disastrous events. However, uneven social media use among different groups of population in different regions could lead to biased consequences and affect disaster resilience. This paper studies the Twitter use during 2017 Hurricane Harvey in 76 counties in Texas and Louisiana. We seek to answer a fundamental question: did social-geographical disparities of Twitter use exist during the three phases of emergency management (preparedness, response, recovery)? We employed a Twitter data mining framework to process the data and calculate two indexes: Ratio and Sentiment. Regression analyses between the Ratio indexes and the social-geographical characteristics of the counties at the three phrases reveal significant social and geographical disparities in Twitter use during Hurricane Harvey. Communities with higher disaster-related Twitter use in Harvey generally were communities having better social and geographical conditions. These results of Twitter use patterns can be used to compare with future similar studies to see whether the Twitter use disparities have increased or decreased. Future research is also needed to examine the effects of Twitter use disparities on disaster resilience and to test whether Twitter use can predict community resilience.","container-title":"International Journal of Digital Earth","DOI":"10.1080/17538947.2018.1545878","ISSN":"1753-8947","issue":"11","note":"publisher: Taylor &amp; Francis\n_eprint: https://doi.org/10.1080/17538947.2018.1545878","page":"1300-1318","source":"Taylor and Francis+NEJM","title":"Social and geographical disparities in Twitter use during Hurricane Harvey","URL":"https://doi.org/10.1080/17538947.2018.1545878","volume":"12","author":[{"family":"Zou","given":"Lei"},{"family":"Lam","given":"Nina S. N."},{"family":"Shams","given":"Shayan"},{"family":"Cai","given":"Heng"},{"family":"Meyer","given":"Michelle A."},{"family":"Yang","given":"Seungwon"},{"family":"Lee","given":"Kisung"},{"family":"Park","given":"Seung-Jong"},{"family":"Reams","given":"Margaret A."}],"accessed":{"date-parts":[["2023",1,2]]},"issued":{"date-parts":[["2019",11,2]]}}}],"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Zou et al. 201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or </w:t>
      </w:r>
      <w:r w:rsidR="00305181" w:rsidRPr="008B5152">
        <w:rPr>
          <w:rFonts w:ascii="Times New Roman" w:hAnsi="Times New Roman" w:cs="Times New Roman"/>
          <w:sz w:val="24"/>
          <w:szCs w:val="24"/>
        </w:rPr>
        <w:t>hospital records</w:t>
      </w:r>
      <w:r w:rsidR="00040EEB" w:rsidRPr="008B5152">
        <w:rPr>
          <w:rFonts w:ascii="Times New Roman" w:hAnsi="Times New Roman" w:cs="Times New Roman"/>
          <w:sz w:val="24"/>
          <w:szCs w:val="24"/>
        </w:rPr>
        <w:t xml:space="preserve"> </w:t>
      </w:r>
      <w:r w:rsidR="00787A1A" w:rsidRPr="008B5152">
        <w:rPr>
          <w:rFonts w:ascii="Times New Roman" w:hAnsi="Times New Roman" w:cs="Times New Roman"/>
          <w:sz w:val="24"/>
          <w:szCs w:val="24"/>
        </w:rPr>
        <w:fldChar w:fldCharType="begin"/>
      </w:r>
      <w:r w:rsidR="00787A1A" w:rsidRPr="008B5152">
        <w:rPr>
          <w:rFonts w:ascii="Times New Roman" w:hAnsi="Times New Roman" w:cs="Times New Roman"/>
          <w:sz w:val="24"/>
          <w:szCs w:val="24"/>
        </w:rPr>
        <w:instrText xml:space="preserve"> ADDIN ZOTERO_ITEM CSL_CITATION {"citationID":"stMN9CXw","properties":{"formattedCitation":"(Craig et al. 2013, 2018)","plainCitation":"(Craig et al. 2013, 2018)","noteIndex":0},"citationItems":[{"id":1414,"uris":["http://zotero.org/users/6152647/items/RUDUEUNF"],"itemData":{"id":1414,"type":"article-journal","abstract":"Objective\nThe objective of this paper is to describe the methods of evaluating currently available triage models for their efficacy in appropriately triaging the surge of patients after an all-hazards disaster.\n\nDesign\nWe developed a method for evaluating currently available triage models using extracted data from medical records of the victims from the Graniteville chlorine disaster.\n\nSetting\nOn January 6, 2005, a freight train carrying three tanker cars of liquid chlorine was inadvertently switched onto an industrial spur in central Graniteville, South Carolina. The train then crashed into a parked locomotive and derailed. This caused one of the chlorine tankers to rupture and immediately release ~60 tons of chlorine. Chlorine gas infiltrated the town with a population of 7,000.\n\nParticipants\nThis research focuses on the victims who received emergency care in South Carolina.\n\nResults\nWith our data mapping and decision tree logic, we were successful in employing the available extracted clinical data to estimate triage categories for use in triage effectiveness research.\n\nConclusions\nThe methodology outlined in this paper can be used to assess the performance of triage models after a disaster. The steps are reliable and repeatable and can easily be extended or applied to other disaster datasets.","container-title":"American journal of disaster medicine","DOI":"10.5055/ajdm.2013.0116","ISSN":"1932-149X","issue":"2","journalAbbreviation":"Am J Disaster Med","note":"PMID: 24352925\nPMCID: PMC4090778","page":"97-111","source":"PubMed Central","title":"Gleaning Data From Disaster: A Hospital-Based Data Mining Method To Studying All-Hazard Triage After A Chemical Disaster","title-short":"Gleaning Data From Disaster","URL":"https://www.ncbi.nlm.nih.gov/pmc/articles/PMC4090778/","volume":"8","author":[{"family":"Craig","given":"Jean B."},{"family":"Culley","given":"Joan M."},{"family":"Tavakoli","given":"Abbas"},{"family":"Svendsen","given":"Erik R"}],"accessed":{"date-parts":[["2025",2,7]]},"issued":{"date-parts":[["2013"]]}}},{"id":1416,"uris":["http://zotero.org/users/6152647/items/ZLQXBVUT"],"itemData":{"id":1416,"type":"article-journal","abstract":"This manuscript provides a practical case study to demonstrate data collection from paper-based medical records so that the occurrence of specific signs/symptoms indicative of a chemical exposure can be studied.","container-title":"Journal of Informatics Nursing","ISSN":"2474-9192","issue":"3","journalAbbreviation":"J Inform Nurs","language":"eng","note":"PMID: 31595265\nPMCID: PMC6783254","page":"10-15","source":"PubMed","title":"Data Capture and Analysis of Signs and Symptoms in a Chemically Exposed Population","volume":"3","author":[{"family":"Craig","given":"Jean B."},{"family":"Culley","given":"Joan M."},{"family":"Richter","given":"Jane"},{"family":"Svendsen","given":"Erik R."},{"family":"Donevant","given":"Sara"}],"issued":{"date-parts":[["2018"]]}}}],"schema":"https://github.com/citation-style-language/schema/raw/master/csl-citation.json"} </w:instrText>
      </w:r>
      <w:r w:rsidR="00787A1A" w:rsidRPr="008B5152">
        <w:rPr>
          <w:rFonts w:ascii="Times New Roman" w:hAnsi="Times New Roman" w:cs="Times New Roman"/>
          <w:sz w:val="24"/>
          <w:szCs w:val="24"/>
        </w:rPr>
        <w:fldChar w:fldCharType="separate"/>
      </w:r>
      <w:r w:rsidR="00787A1A" w:rsidRPr="008B5152">
        <w:rPr>
          <w:rFonts w:ascii="Times New Roman" w:hAnsi="Times New Roman" w:cs="Times New Roman"/>
          <w:sz w:val="24"/>
          <w:szCs w:val="24"/>
        </w:rPr>
        <w:t>(Craig et al. 2013, 2018)</w:t>
      </w:r>
      <w:r w:rsidR="00787A1A" w:rsidRPr="008B5152">
        <w:rPr>
          <w:rFonts w:ascii="Times New Roman" w:hAnsi="Times New Roman" w:cs="Times New Roman"/>
          <w:sz w:val="24"/>
          <w:szCs w:val="24"/>
        </w:rPr>
        <w:fldChar w:fldCharType="end"/>
      </w:r>
      <w:r w:rsidR="00787A1A" w:rsidRPr="008B5152">
        <w:rPr>
          <w:rFonts w:ascii="Times New Roman" w:hAnsi="Times New Roman" w:cs="Times New Roman"/>
          <w:sz w:val="24"/>
          <w:szCs w:val="24"/>
        </w:rPr>
        <w:t>.</w:t>
      </w:r>
      <w:r w:rsidR="007971C3" w:rsidRPr="008B5152">
        <w:rPr>
          <w:rFonts w:ascii="Times New Roman" w:hAnsi="Times New Roman" w:cs="Times New Roman"/>
          <w:sz w:val="24"/>
          <w:szCs w:val="24"/>
        </w:rPr>
        <w:t xml:space="preserve"> Current work on migration often use a single administrative dataset like the Internal Revenue Service records or the American Community Survey </w:t>
      </w:r>
      <w:r w:rsidR="007971C3" w:rsidRPr="008B5152">
        <w:rPr>
          <w:rFonts w:ascii="Times New Roman" w:hAnsi="Times New Roman" w:cs="Times New Roman"/>
          <w:sz w:val="24"/>
          <w:szCs w:val="24"/>
        </w:rPr>
        <w:fldChar w:fldCharType="begin"/>
      </w:r>
      <w:r w:rsidR="007971C3" w:rsidRPr="008B5152">
        <w:rPr>
          <w:rFonts w:ascii="Times New Roman" w:hAnsi="Times New Roman" w:cs="Times New Roman"/>
          <w:sz w:val="24"/>
          <w:szCs w:val="24"/>
        </w:rPr>
        <w:instrText xml:space="preserve"> ADDIN ZOTERO_ITEM CSL_CITATION {"citationID":"WWxXZpKe","properties":{"formattedCitation":"(Molloy, Smith, and Wozniak 2011)","plainCitation":"(Molloy, Smith, and Wozniak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7971C3" w:rsidRPr="008B5152">
        <w:rPr>
          <w:rFonts w:ascii="Times New Roman" w:hAnsi="Times New Roman" w:cs="Times New Roman"/>
          <w:sz w:val="24"/>
          <w:szCs w:val="24"/>
        </w:rPr>
        <w:fldChar w:fldCharType="separate"/>
      </w:r>
      <w:r w:rsidR="007971C3" w:rsidRPr="008B5152">
        <w:rPr>
          <w:rFonts w:ascii="Times New Roman" w:hAnsi="Times New Roman" w:cs="Times New Roman"/>
          <w:sz w:val="24"/>
          <w:szCs w:val="24"/>
        </w:rPr>
        <w:t>(Molloy, Smith, and Wozniak 2011)</w:t>
      </w:r>
      <w:r w:rsidR="007971C3" w:rsidRPr="008B5152">
        <w:rPr>
          <w:rFonts w:ascii="Times New Roman" w:hAnsi="Times New Roman" w:cs="Times New Roman"/>
          <w:sz w:val="24"/>
          <w:szCs w:val="24"/>
        </w:rPr>
        <w:fldChar w:fldCharType="end"/>
      </w:r>
      <w:r w:rsidR="007971C3" w:rsidRPr="008B5152">
        <w:rPr>
          <w:rFonts w:ascii="Times New Roman" w:hAnsi="Times New Roman" w:cs="Times New Roman"/>
          <w:sz w:val="24"/>
          <w:szCs w:val="24"/>
        </w:rPr>
        <w:t>.</w:t>
      </w:r>
      <w:r w:rsidR="00787A1A" w:rsidRPr="008B5152">
        <w:rPr>
          <w:rFonts w:ascii="Times New Roman" w:hAnsi="Times New Roman" w:cs="Times New Roman"/>
          <w:sz w:val="24"/>
          <w:szCs w:val="24"/>
        </w:rPr>
        <w:t xml:space="preserve"> </w:t>
      </w:r>
      <w:r w:rsidR="007E16B7" w:rsidRPr="008B5152">
        <w:rPr>
          <w:rFonts w:ascii="Times New Roman" w:hAnsi="Times New Roman" w:cs="Times New Roman"/>
          <w:sz w:val="24"/>
          <w:szCs w:val="24"/>
        </w:rPr>
        <w:t>This project will supplement existing methods by</w:t>
      </w:r>
      <w:r w:rsidR="00A46C23" w:rsidRPr="008B5152">
        <w:rPr>
          <w:rFonts w:ascii="Times New Roman" w:hAnsi="Times New Roman" w:cs="Times New Roman"/>
          <w:sz w:val="24"/>
          <w:szCs w:val="24"/>
        </w:rPr>
        <w:t xml:space="preserve"> describing the context of a time or place by</w:t>
      </w:r>
      <w:r w:rsidR="007E16B7" w:rsidRPr="008B5152">
        <w:rPr>
          <w:rFonts w:ascii="Times New Roman" w:hAnsi="Times New Roman" w:cs="Times New Roman"/>
          <w:sz w:val="24"/>
          <w:szCs w:val="24"/>
        </w:rPr>
        <w:t xml:space="preserve"> </w:t>
      </w:r>
      <w:r w:rsidR="007971C3" w:rsidRPr="008B5152">
        <w:rPr>
          <w:rFonts w:ascii="Times New Roman" w:hAnsi="Times New Roman" w:cs="Times New Roman"/>
          <w:sz w:val="24"/>
          <w:szCs w:val="24"/>
        </w:rPr>
        <w:t>leveraging</w:t>
      </w:r>
      <w:r w:rsidR="007E16B7" w:rsidRPr="008B5152">
        <w:rPr>
          <w:rFonts w:ascii="Times New Roman" w:hAnsi="Times New Roman" w:cs="Times New Roman"/>
          <w:sz w:val="24"/>
          <w:szCs w:val="24"/>
        </w:rPr>
        <w:t xml:space="preserve"> available administrative data</w:t>
      </w:r>
      <w:r w:rsidR="007C7F25" w:rsidRPr="008B5152">
        <w:rPr>
          <w:rFonts w:ascii="Times New Roman" w:hAnsi="Times New Roman" w:cs="Times New Roman"/>
          <w:sz w:val="24"/>
          <w:szCs w:val="24"/>
        </w:rPr>
        <w:t xml:space="preserve"> from hundreds of sources</w:t>
      </w:r>
      <w:r w:rsidR="0055763C" w:rsidRPr="008B5152">
        <w:rPr>
          <w:rFonts w:ascii="Times New Roman" w:hAnsi="Times New Roman" w:cs="Times New Roman"/>
          <w:sz w:val="24"/>
          <w:szCs w:val="24"/>
        </w:rPr>
        <w:t xml:space="preserve">. These administrative datasets need to be </w:t>
      </w:r>
      <w:r w:rsidR="00CE1399" w:rsidRPr="008B5152">
        <w:rPr>
          <w:rFonts w:ascii="Times New Roman" w:hAnsi="Times New Roman" w:cs="Times New Roman"/>
          <w:sz w:val="24"/>
          <w:szCs w:val="24"/>
        </w:rPr>
        <w:t>combined</w:t>
      </w:r>
      <w:r w:rsidR="0055763C" w:rsidRPr="008B5152">
        <w:rPr>
          <w:rFonts w:ascii="Times New Roman" w:hAnsi="Times New Roman" w:cs="Times New Roman"/>
          <w:sz w:val="24"/>
          <w:szCs w:val="24"/>
        </w:rPr>
        <w:t xml:space="preserve"> to make a data frame to answer these needs. I will make this data frame, compare it to other </w:t>
      </w:r>
      <w:r w:rsidR="0040723B" w:rsidRPr="008B5152">
        <w:rPr>
          <w:rFonts w:ascii="Times New Roman" w:hAnsi="Times New Roman" w:cs="Times New Roman"/>
          <w:sz w:val="24"/>
          <w:szCs w:val="24"/>
        </w:rPr>
        <w:lastRenderedPageBreak/>
        <w:t>methods</w:t>
      </w:r>
      <w:r w:rsidR="0055763C" w:rsidRPr="008B5152">
        <w:rPr>
          <w:rFonts w:ascii="Times New Roman" w:hAnsi="Times New Roman" w:cs="Times New Roman"/>
          <w:sz w:val="24"/>
          <w:szCs w:val="24"/>
        </w:rPr>
        <w:t xml:space="preserve">, and then </w:t>
      </w:r>
      <w:r w:rsidR="00CE1399" w:rsidRPr="008B5152">
        <w:rPr>
          <w:rFonts w:ascii="Times New Roman" w:hAnsi="Times New Roman" w:cs="Times New Roman"/>
          <w:sz w:val="24"/>
          <w:szCs w:val="24"/>
        </w:rPr>
        <w:t xml:space="preserve">use hurricane </w:t>
      </w:r>
      <w:r w:rsidR="00C81F81" w:rsidRPr="008B5152">
        <w:rPr>
          <w:rFonts w:ascii="Times New Roman" w:hAnsi="Times New Roman" w:cs="Times New Roman"/>
          <w:sz w:val="24"/>
          <w:szCs w:val="24"/>
        </w:rPr>
        <w:t>Ian</w:t>
      </w:r>
      <w:r w:rsidR="0040723B" w:rsidRPr="008B5152">
        <w:rPr>
          <w:rFonts w:ascii="Times New Roman" w:hAnsi="Times New Roman" w:cs="Times New Roman"/>
          <w:sz w:val="24"/>
          <w:szCs w:val="24"/>
        </w:rPr>
        <w:t xml:space="preserve"> to apply it to disaster migration</w:t>
      </w:r>
      <w:r w:rsidR="00D224B6" w:rsidRPr="008B5152">
        <w:rPr>
          <w:rFonts w:ascii="Times New Roman" w:hAnsi="Times New Roman" w:cs="Times New Roman"/>
          <w:sz w:val="24"/>
          <w:szCs w:val="24"/>
        </w:rPr>
        <w:t>.</w:t>
      </w:r>
      <w:r w:rsidR="00085D53" w:rsidRPr="008B5152">
        <w:rPr>
          <w:rFonts w:ascii="Times New Roman" w:hAnsi="Times New Roman" w:cs="Times New Roman"/>
          <w:sz w:val="24"/>
          <w:szCs w:val="24"/>
        </w:rPr>
        <w:t xml:space="preserve"> </w:t>
      </w:r>
      <w:r w:rsidR="00E8107E" w:rsidRPr="008B5152">
        <w:rPr>
          <w:rFonts w:ascii="Times New Roman" w:hAnsi="Times New Roman" w:cs="Times New Roman"/>
          <w:sz w:val="24"/>
          <w:szCs w:val="24"/>
        </w:rPr>
        <w:t>This study advances demographic methodology and disaster migration theory by introducing a replicable framework for estimating migration trends. By enabling the systematic study of small and vulnerable populations, this approach enhances both theoretical insights and policy responses to disasters.</w:t>
      </w:r>
      <w:r w:rsidR="00CE3FED" w:rsidRPr="008B5152">
        <w:rPr>
          <w:rFonts w:ascii="Times New Roman" w:hAnsi="Times New Roman" w:cs="Times New Roman"/>
          <w:sz w:val="24"/>
          <w:szCs w:val="24"/>
        </w:rPr>
        <w:t xml:space="preserve"> It also contributes to the efforts of the U.S. Census Bureau’s Demographic </w:t>
      </w:r>
      <w:r w:rsidR="00560C58" w:rsidRPr="008B5152">
        <w:rPr>
          <w:rFonts w:ascii="Times New Roman" w:hAnsi="Times New Roman" w:cs="Times New Roman"/>
          <w:sz w:val="24"/>
          <w:szCs w:val="24"/>
        </w:rPr>
        <w:t>Frame and</w:t>
      </w:r>
      <w:r w:rsidR="00CE3FED" w:rsidRPr="008B5152">
        <w:rPr>
          <w:rFonts w:ascii="Times New Roman" w:hAnsi="Times New Roman" w:cs="Times New Roman"/>
          <w:sz w:val="24"/>
          <w:szCs w:val="24"/>
        </w:rPr>
        <w:t xml:space="preserve"> illustrates new applications to its innovative approach. </w:t>
      </w:r>
    </w:p>
    <w:p w14:paraId="6DF475B3" w14:textId="6ACE3547" w:rsidR="00990251" w:rsidRPr="008B5152" w:rsidRDefault="00990251" w:rsidP="0099025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Chapter 1: Data and Strategies for Person Place Assignment</w:t>
      </w:r>
    </w:p>
    <w:p w14:paraId="37E817CF" w14:textId="25BB66F2" w:rsidR="000C4E07" w:rsidRDefault="00560C58" w:rsidP="00990251">
      <w:pPr>
        <w:spacing w:line="480" w:lineRule="auto"/>
        <w:rPr>
          <w:rFonts w:ascii="Times New Roman" w:hAnsi="Times New Roman" w:cs="Times New Roman"/>
          <w:sz w:val="24"/>
          <w:szCs w:val="24"/>
        </w:rPr>
      </w:pPr>
      <w:r w:rsidRPr="008B5152">
        <w:rPr>
          <w:rFonts w:ascii="Times New Roman" w:hAnsi="Times New Roman" w:cs="Times New Roman"/>
          <w:sz w:val="24"/>
          <w:szCs w:val="24"/>
        </w:rPr>
        <w:t>BACKGROUND</w:t>
      </w:r>
    </w:p>
    <w:p w14:paraId="421D1846" w14:textId="4A0118C3" w:rsidR="004F4AE5" w:rsidRDefault="004F4AE5" w:rsidP="00B91DB5">
      <w:pPr>
        <w:spacing w:line="240" w:lineRule="auto"/>
        <w:ind w:left="720"/>
        <w:rPr>
          <w:rFonts w:ascii="Times New Roman" w:hAnsi="Times New Roman" w:cs="Times New Roman"/>
          <w:i/>
          <w:iCs/>
          <w:sz w:val="24"/>
          <w:szCs w:val="24"/>
        </w:rPr>
      </w:pPr>
      <w:r w:rsidRPr="008B5152">
        <w:rPr>
          <w:rFonts w:ascii="Times New Roman" w:hAnsi="Times New Roman" w:cs="Times New Roman"/>
          <w:i/>
          <w:iCs/>
          <w:sz w:val="24"/>
          <w:szCs w:val="24"/>
        </w:rPr>
        <w:t>“Migration scholars of today generally have to make two decisions to define</w:t>
      </w:r>
      <w:r w:rsidR="008E3086" w:rsidRPr="008B5152">
        <w:rPr>
          <w:rFonts w:ascii="Times New Roman" w:hAnsi="Times New Roman" w:cs="Times New Roman"/>
          <w:i/>
          <w:iCs/>
          <w:sz w:val="24"/>
          <w:szCs w:val="24"/>
        </w:rPr>
        <w:t xml:space="preserve"> </w:t>
      </w:r>
      <w:r w:rsidRPr="008B5152">
        <w:rPr>
          <w:rFonts w:ascii="Times New Roman" w:hAnsi="Times New Roman" w:cs="Times New Roman"/>
          <w:i/>
          <w:iCs/>
          <w:sz w:val="24"/>
          <w:szCs w:val="24"/>
        </w:rPr>
        <w:t>migrants: 1) they choose geographic units to define potential origin and destination locations; and 2) they define the time period in which individuals move between origin and destinations.”</w:t>
      </w:r>
      <w:r w:rsidR="008E3086" w:rsidRPr="008B5152">
        <w:rPr>
          <w:rFonts w:ascii="Times New Roman" w:hAnsi="Times New Roman" w:cs="Times New Roman"/>
          <w:i/>
          <w:iCs/>
          <w:sz w:val="24"/>
          <w:szCs w:val="24"/>
        </w:rPr>
        <w:t xml:space="preserve"> </w:t>
      </w:r>
      <w:r w:rsidR="008E3086" w:rsidRPr="008B5152">
        <w:rPr>
          <w:rFonts w:ascii="Times New Roman" w:hAnsi="Times New Roman" w:cs="Times New Roman"/>
          <w:i/>
          <w:iCs/>
          <w:sz w:val="24"/>
          <w:szCs w:val="24"/>
        </w:rPr>
        <w:fldChar w:fldCharType="begin"/>
      </w:r>
      <w:r w:rsidR="007971C3" w:rsidRPr="008B5152">
        <w:rPr>
          <w:rFonts w:ascii="Times New Roman" w:hAnsi="Times New Roman" w:cs="Times New Roman"/>
          <w:i/>
          <w:iCs/>
          <w:sz w:val="24"/>
          <w:szCs w:val="24"/>
        </w:rPr>
        <w:instrText xml:space="preserve"> ADDIN ZOTERO_ITEM CSL_CITATION {"citationID":"lhdWalgZ","properties":{"formattedCitation":"(Molloy, Smith, and Wozniak 2011)","plainCitation":"(Molloy, Smith, and Wozniak 2011)","dontUpdate":true,"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sidR="008E3086" w:rsidRPr="008B5152">
        <w:rPr>
          <w:rFonts w:ascii="Times New Roman" w:hAnsi="Times New Roman" w:cs="Times New Roman"/>
          <w:i/>
          <w:iCs/>
          <w:sz w:val="24"/>
          <w:szCs w:val="24"/>
        </w:rPr>
        <w:fldChar w:fldCharType="separate"/>
      </w:r>
      <w:r w:rsidR="008E3086" w:rsidRPr="008B5152">
        <w:rPr>
          <w:rFonts w:ascii="Times New Roman" w:hAnsi="Times New Roman" w:cs="Times New Roman"/>
          <w:i/>
          <w:iCs/>
          <w:sz w:val="24"/>
          <w:szCs w:val="24"/>
        </w:rPr>
        <w:t>(Molloy, Smith, and Wozniak 2011:175)</w:t>
      </w:r>
      <w:r w:rsidR="008E3086" w:rsidRPr="008B5152">
        <w:rPr>
          <w:rFonts w:ascii="Times New Roman" w:hAnsi="Times New Roman" w:cs="Times New Roman"/>
          <w:i/>
          <w:iCs/>
          <w:sz w:val="24"/>
          <w:szCs w:val="24"/>
        </w:rPr>
        <w:fldChar w:fldCharType="end"/>
      </w:r>
    </w:p>
    <w:p w14:paraId="76C6AAE8" w14:textId="7E927C2A" w:rsidR="00890607" w:rsidRPr="008B5152" w:rsidRDefault="00890607" w:rsidP="00890607">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Operationalization of </w:t>
      </w:r>
      <w:r w:rsidR="00A634BF">
        <w:rPr>
          <w:rFonts w:ascii="Times New Roman" w:hAnsi="Times New Roman" w:cs="Times New Roman"/>
          <w:i/>
          <w:iCs/>
          <w:sz w:val="24"/>
          <w:szCs w:val="24"/>
        </w:rPr>
        <w:t>Geography</w:t>
      </w:r>
    </w:p>
    <w:p w14:paraId="5E63641A" w14:textId="406FE7F2" w:rsidR="00C54589" w:rsidRDefault="001B4A4B" w:rsidP="00A365D1">
      <w:pPr>
        <w:spacing w:line="480" w:lineRule="auto"/>
        <w:rPr>
          <w:rFonts w:ascii="Times New Roman" w:hAnsi="Times New Roman" w:cs="Times New Roman"/>
          <w:sz w:val="24"/>
          <w:szCs w:val="24"/>
        </w:rPr>
      </w:pPr>
      <w:r w:rsidRPr="008B5152">
        <w:rPr>
          <w:rFonts w:ascii="Times New Roman" w:hAnsi="Times New Roman" w:cs="Times New Roman"/>
          <w:sz w:val="24"/>
          <w:szCs w:val="24"/>
        </w:rPr>
        <w:tab/>
        <w:t>Researchers have tended to choose potential origin and destination locations based on</w:t>
      </w:r>
      <w:r w:rsidR="00942460" w:rsidRPr="008B5152">
        <w:rPr>
          <w:rFonts w:ascii="Times New Roman" w:hAnsi="Times New Roman" w:cs="Times New Roman"/>
          <w:sz w:val="24"/>
          <w:szCs w:val="24"/>
        </w:rPr>
        <w:t xml:space="preserve"> the</w:t>
      </w:r>
      <w:r w:rsidRPr="008B5152">
        <w:rPr>
          <w:rFonts w:ascii="Times New Roman" w:hAnsi="Times New Roman" w:cs="Times New Roman"/>
          <w:sz w:val="24"/>
          <w:szCs w:val="24"/>
        </w:rPr>
        <w:t xml:space="preserve"> availab</w:t>
      </w:r>
      <w:r w:rsidR="00942460" w:rsidRPr="008B5152">
        <w:rPr>
          <w:rFonts w:ascii="Times New Roman" w:hAnsi="Times New Roman" w:cs="Times New Roman"/>
          <w:sz w:val="24"/>
          <w:szCs w:val="24"/>
        </w:rPr>
        <w:t>ility of data and the theoretical orientations held</w:t>
      </w:r>
      <w:r w:rsidR="00EA1FEC">
        <w:rPr>
          <w:rFonts w:ascii="Times New Roman" w:hAnsi="Times New Roman" w:cs="Times New Roman"/>
          <w:sz w:val="24"/>
          <w:szCs w:val="24"/>
        </w:rPr>
        <w:t xml:space="preserve">. Many migration researchers leverage U.S. Census Bureau data for addresses </w:t>
      </w:r>
      <w:r w:rsidR="00E22DF2">
        <w:rPr>
          <w:rFonts w:ascii="Times New Roman" w:hAnsi="Times New Roman" w:cs="Times New Roman"/>
          <w:sz w:val="24"/>
          <w:szCs w:val="24"/>
        </w:rPr>
        <w:t>for a few reasons. T</w:t>
      </w:r>
      <w:r w:rsidR="000C209E">
        <w:rPr>
          <w:rFonts w:ascii="Times New Roman" w:hAnsi="Times New Roman" w:cs="Times New Roman"/>
          <w:sz w:val="24"/>
          <w:szCs w:val="24"/>
        </w:rPr>
        <w:t>he Census Bureau is the only organization that attempts to enumerate every</w:t>
      </w:r>
      <w:r w:rsidR="001B4F02">
        <w:rPr>
          <w:rFonts w:ascii="Times New Roman" w:hAnsi="Times New Roman" w:cs="Times New Roman"/>
          <w:sz w:val="24"/>
          <w:szCs w:val="24"/>
        </w:rPr>
        <w:t xml:space="preserve"> person</w:t>
      </w:r>
      <w:r w:rsidR="000C209E">
        <w:rPr>
          <w:rFonts w:ascii="Times New Roman" w:hAnsi="Times New Roman" w:cs="Times New Roman"/>
          <w:sz w:val="24"/>
          <w:szCs w:val="24"/>
        </w:rPr>
        <w:t xml:space="preserve"> in the United States</w:t>
      </w:r>
      <w:r w:rsidR="001B4F02">
        <w:rPr>
          <w:rFonts w:ascii="Times New Roman" w:hAnsi="Times New Roman" w:cs="Times New Roman"/>
          <w:sz w:val="24"/>
          <w:szCs w:val="24"/>
        </w:rPr>
        <w:t xml:space="preserve"> at the place they live</w:t>
      </w:r>
      <w:r w:rsidR="00E22DF2">
        <w:rPr>
          <w:rFonts w:ascii="Times New Roman" w:hAnsi="Times New Roman" w:cs="Times New Roman"/>
          <w:sz w:val="24"/>
          <w:szCs w:val="24"/>
        </w:rPr>
        <w:t xml:space="preserve">, and the only organization </w:t>
      </w:r>
      <w:r w:rsidR="00C55969">
        <w:rPr>
          <w:rFonts w:ascii="Times New Roman" w:hAnsi="Times New Roman" w:cs="Times New Roman"/>
          <w:sz w:val="24"/>
          <w:szCs w:val="24"/>
        </w:rPr>
        <w:t>hosting</w:t>
      </w:r>
      <w:r w:rsidR="001B4F02">
        <w:rPr>
          <w:rFonts w:ascii="Times New Roman" w:hAnsi="Times New Roman" w:cs="Times New Roman"/>
          <w:sz w:val="24"/>
          <w:szCs w:val="24"/>
        </w:rPr>
        <w:t xml:space="preserve"> and maintaining</w:t>
      </w:r>
      <w:r w:rsidR="00C55969">
        <w:rPr>
          <w:rFonts w:ascii="Times New Roman" w:hAnsi="Times New Roman" w:cs="Times New Roman"/>
          <w:sz w:val="24"/>
          <w:szCs w:val="24"/>
        </w:rPr>
        <w:t xml:space="preserve"> the MAF-Tiger system, which combines geospatial and housing information together in a single system. </w:t>
      </w:r>
      <w:r w:rsidR="00541732">
        <w:rPr>
          <w:rFonts w:ascii="Times New Roman" w:hAnsi="Times New Roman" w:cs="Times New Roman"/>
          <w:sz w:val="24"/>
          <w:szCs w:val="24"/>
        </w:rPr>
        <w:t>Another popular option is</w:t>
      </w:r>
      <w:r w:rsidR="005E2189">
        <w:rPr>
          <w:rFonts w:ascii="Times New Roman" w:hAnsi="Times New Roman" w:cs="Times New Roman"/>
          <w:sz w:val="24"/>
          <w:szCs w:val="24"/>
        </w:rPr>
        <w:t xml:space="preserve"> to analyze surveys, but even surveys like the Current Population Survey, the American Community Survey, or the S</w:t>
      </w:r>
      <w:r w:rsidR="003E2A0A">
        <w:rPr>
          <w:rFonts w:ascii="Times New Roman" w:hAnsi="Times New Roman" w:cs="Times New Roman"/>
          <w:sz w:val="24"/>
          <w:szCs w:val="24"/>
        </w:rPr>
        <w:t>urvey of</w:t>
      </w:r>
      <w:r w:rsidR="005E2189">
        <w:rPr>
          <w:rFonts w:ascii="Times New Roman" w:hAnsi="Times New Roman" w:cs="Times New Roman"/>
          <w:sz w:val="24"/>
          <w:szCs w:val="24"/>
        </w:rPr>
        <w:t xml:space="preserve"> I</w:t>
      </w:r>
      <w:r w:rsidR="003E2A0A">
        <w:rPr>
          <w:rFonts w:ascii="Times New Roman" w:hAnsi="Times New Roman" w:cs="Times New Roman"/>
          <w:sz w:val="24"/>
          <w:szCs w:val="24"/>
        </w:rPr>
        <w:t>ncome and</w:t>
      </w:r>
      <w:r w:rsidR="005E2189">
        <w:rPr>
          <w:rFonts w:ascii="Times New Roman" w:hAnsi="Times New Roman" w:cs="Times New Roman"/>
          <w:sz w:val="24"/>
          <w:szCs w:val="24"/>
        </w:rPr>
        <w:t xml:space="preserve"> P</w:t>
      </w:r>
      <w:r w:rsidR="003E2A0A">
        <w:rPr>
          <w:rFonts w:ascii="Times New Roman" w:hAnsi="Times New Roman" w:cs="Times New Roman"/>
          <w:sz w:val="24"/>
          <w:szCs w:val="24"/>
        </w:rPr>
        <w:t>rogram</w:t>
      </w:r>
      <w:r w:rsidR="005E2189">
        <w:rPr>
          <w:rFonts w:ascii="Times New Roman" w:hAnsi="Times New Roman" w:cs="Times New Roman"/>
          <w:sz w:val="24"/>
          <w:szCs w:val="24"/>
        </w:rPr>
        <w:t xml:space="preserve"> P</w:t>
      </w:r>
      <w:r w:rsidR="003E2A0A">
        <w:rPr>
          <w:rFonts w:ascii="Times New Roman" w:hAnsi="Times New Roman" w:cs="Times New Roman"/>
          <w:sz w:val="24"/>
          <w:szCs w:val="24"/>
        </w:rPr>
        <w:t xml:space="preserve">articipation use Census Bureau data to </w:t>
      </w:r>
      <w:r w:rsidR="001D72A4">
        <w:rPr>
          <w:rFonts w:ascii="Times New Roman" w:hAnsi="Times New Roman" w:cs="Times New Roman"/>
          <w:sz w:val="24"/>
          <w:szCs w:val="24"/>
        </w:rPr>
        <w:t xml:space="preserve">make sampling frames or to manage and harmonize the addresses of respondents </w:t>
      </w:r>
      <w:r w:rsidR="001D72A4">
        <w:rPr>
          <w:rFonts w:ascii="Times New Roman" w:hAnsi="Times New Roman" w:cs="Times New Roman"/>
          <w:sz w:val="24"/>
          <w:szCs w:val="24"/>
        </w:rPr>
        <w:fldChar w:fldCharType="begin"/>
      </w:r>
      <w:r w:rsidR="00541732">
        <w:rPr>
          <w:rFonts w:ascii="Times New Roman" w:hAnsi="Times New Roman" w:cs="Times New Roman"/>
          <w:sz w:val="24"/>
          <w:szCs w:val="24"/>
        </w:rPr>
        <w:instrText xml:space="preserve"> ADDIN ZOTERO_ITEM CSL_CITATION {"citationID":"DfqoMpMS","properties":{"formattedCitation":"(United States Census Bureau 2019, 2025d, 2025a)","plainCitation":"(United States Census Bureau 2019, 2025d, 2025a)","noteIndex":0},"citationItems":[{"id":1500,"uris":["http://zotero.org/users/6152647/items/SSYY2Y5E"],"itemData":{"id":1500,"type":"document","publisher":"United States Census Bureau","title":"Design and Methodology: Current Population Survey-- America's Source for Labor Force Data Technical Paper 77","URL":"https://www2.census.gov/programs-surveys/cps/methodology/CPS-Tech-Paper-77.pdf","author":[{"literal":"United States Census Bureau"}],"issued":{"date-parts":[["2019"]]}}},{"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id":1503,"uris":["http://zotero.org/users/6152647/items/3AXSPIW8"],"itemData":{"id":1503,"type":"document","publisher":"United States Census Bureau","title":"2024 Survey of Income and Program Participation Users' Guide","URL":"https://www2.census.gov/programs-surveys/sipp/tech-documentation/methodology/2024_SIPP_Users_Guide.pdf","author":[{"literal":"United States Census Bureau"}],"issued":{"date-parts":[["2025"]]}}}],"schema":"https://github.com/citation-style-language/schema/raw/master/csl-citation.json"} </w:instrText>
      </w:r>
      <w:r w:rsidR="001D72A4">
        <w:rPr>
          <w:rFonts w:ascii="Times New Roman" w:hAnsi="Times New Roman" w:cs="Times New Roman"/>
          <w:sz w:val="24"/>
          <w:szCs w:val="24"/>
        </w:rPr>
        <w:fldChar w:fldCharType="separate"/>
      </w:r>
      <w:r w:rsidR="00541732" w:rsidRPr="00541732">
        <w:rPr>
          <w:rFonts w:ascii="Times New Roman" w:hAnsi="Times New Roman" w:cs="Times New Roman"/>
          <w:sz w:val="24"/>
        </w:rPr>
        <w:t>(United States Census Bureau 2019, 2025d, 2025a)</w:t>
      </w:r>
      <w:r w:rsidR="001D72A4">
        <w:rPr>
          <w:rFonts w:ascii="Times New Roman" w:hAnsi="Times New Roman" w:cs="Times New Roman"/>
          <w:sz w:val="24"/>
          <w:szCs w:val="24"/>
        </w:rPr>
        <w:fldChar w:fldCharType="end"/>
      </w:r>
      <w:r w:rsidR="00541732">
        <w:rPr>
          <w:rFonts w:ascii="Times New Roman" w:hAnsi="Times New Roman" w:cs="Times New Roman"/>
          <w:sz w:val="24"/>
          <w:szCs w:val="24"/>
        </w:rPr>
        <w:t>.</w:t>
      </w:r>
    </w:p>
    <w:p w14:paraId="06B2751C" w14:textId="6B10F1F9" w:rsidR="000A562A" w:rsidRDefault="00DF4240" w:rsidP="000C209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or U.S. based migration, m</w:t>
      </w:r>
      <w:r w:rsidR="00942460" w:rsidRPr="008B5152">
        <w:rPr>
          <w:rFonts w:ascii="Times New Roman" w:hAnsi="Times New Roman" w:cs="Times New Roman"/>
          <w:sz w:val="24"/>
          <w:szCs w:val="24"/>
        </w:rPr>
        <w:t xml:space="preserve">any researchers use </w:t>
      </w:r>
      <w:r w:rsidR="0064263E" w:rsidRPr="008B5152">
        <w:rPr>
          <w:rFonts w:ascii="Times New Roman" w:hAnsi="Times New Roman" w:cs="Times New Roman"/>
          <w:sz w:val="24"/>
          <w:szCs w:val="24"/>
        </w:rPr>
        <w:t>economic regions</w:t>
      </w:r>
      <w:r w:rsidR="00C82429" w:rsidRPr="008B5152">
        <w:rPr>
          <w:rFonts w:ascii="Times New Roman" w:hAnsi="Times New Roman" w:cs="Times New Roman"/>
          <w:sz w:val="24"/>
          <w:szCs w:val="24"/>
        </w:rPr>
        <w:t xml:space="preserve"> often called</w:t>
      </w:r>
      <w:r w:rsidR="00697291" w:rsidRPr="008B5152">
        <w:rPr>
          <w:rFonts w:ascii="Times New Roman" w:hAnsi="Times New Roman" w:cs="Times New Roman"/>
          <w:sz w:val="24"/>
          <w:szCs w:val="24"/>
        </w:rPr>
        <w:t xml:space="preserve"> metropolitan statistical areas</w:t>
      </w:r>
      <w:r w:rsidR="008328D7" w:rsidRPr="008B5152">
        <w:rPr>
          <w:rFonts w:ascii="Times New Roman" w:hAnsi="Times New Roman" w:cs="Times New Roman"/>
          <w:sz w:val="24"/>
          <w:szCs w:val="24"/>
        </w:rPr>
        <w:t xml:space="preserve"> or core-based statistical areas</w:t>
      </w:r>
      <w:r w:rsidR="0057048E">
        <w:rPr>
          <w:rFonts w:ascii="Times New Roman" w:hAnsi="Times New Roman" w:cs="Times New Roman"/>
          <w:sz w:val="24"/>
          <w:szCs w:val="24"/>
        </w:rPr>
        <w:t xml:space="preserve">. </w:t>
      </w:r>
      <w:r w:rsidR="00C82429" w:rsidRPr="008B5152">
        <w:rPr>
          <w:rFonts w:ascii="Times New Roman" w:hAnsi="Times New Roman" w:cs="Times New Roman"/>
          <w:sz w:val="24"/>
          <w:szCs w:val="24"/>
        </w:rPr>
        <w:t>These areas are built using counties or county equivalents</w:t>
      </w:r>
      <w:r w:rsidR="008328D7" w:rsidRPr="008B5152">
        <w:rPr>
          <w:rFonts w:ascii="Times New Roman" w:hAnsi="Times New Roman" w:cs="Times New Roman"/>
          <w:sz w:val="24"/>
          <w:szCs w:val="24"/>
        </w:rPr>
        <w:t xml:space="preserve"> by the U.S. Office of Management and Budget </w:t>
      </w:r>
      <w:r w:rsidR="0020307A" w:rsidRPr="008B5152">
        <w:rPr>
          <w:rFonts w:ascii="Times New Roman" w:hAnsi="Times New Roman" w:cs="Times New Roman"/>
          <w:sz w:val="24"/>
          <w:szCs w:val="24"/>
        </w:rPr>
        <w:fldChar w:fldCharType="begin"/>
      </w:r>
      <w:r w:rsidR="0062025E">
        <w:rPr>
          <w:rFonts w:ascii="Times New Roman" w:hAnsi="Times New Roman" w:cs="Times New Roman"/>
          <w:sz w:val="24"/>
          <w:szCs w:val="24"/>
        </w:rPr>
        <w:instrText xml:space="preserve"> ADDIN ZOTERO_ITEM CSL_CITATION {"citationID":"isJSW1ON","properties":{"formattedCitation":"(United States Census Bureau 2025b)","plainCitation":"(United States Census Bureau 2025b)","noteIndex":0},"citationItems":[{"id":1443,"uris":["http://zotero.org/users/6152647/items/BRY5S27C"],"itemData":{"id":1443,"type":"webpage","abstract":"This section provides detailed information and statistics on [name of topic, survey, etc.]. Find the latest news, publications, and other content.","container-title":"Census.gov","language":"en","note":"section: Government","title":"About Metropolitan and Micropolitan Statistical Areas","URL":"https://www.census.gov/programs-surveys/metro-micro/about.html","author":[{"literal":"United States Census Bureau"}],"accessed":{"date-parts":[["2025",2,25]]},"issued":{"date-parts":[["2025"]]}}}],"schema":"https://github.com/citation-style-language/schema/raw/master/csl-citation.json"} </w:instrText>
      </w:r>
      <w:r w:rsidR="0020307A" w:rsidRPr="008B5152">
        <w:rPr>
          <w:rFonts w:ascii="Times New Roman" w:hAnsi="Times New Roman" w:cs="Times New Roman"/>
          <w:sz w:val="24"/>
          <w:szCs w:val="24"/>
        </w:rPr>
        <w:fldChar w:fldCharType="separate"/>
      </w:r>
      <w:r w:rsidR="0062025E" w:rsidRPr="0062025E">
        <w:rPr>
          <w:rFonts w:ascii="Times New Roman" w:hAnsi="Times New Roman" w:cs="Times New Roman"/>
          <w:sz w:val="24"/>
        </w:rPr>
        <w:t>(United States Census Bureau 2025b)</w:t>
      </w:r>
      <w:r w:rsidR="0020307A" w:rsidRPr="008B5152">
        <w:rPr>
          <w:rFonts w:ascii="Times New Roman" w:hAnsi="Times New Roman" w:cs="Times New Roman"/>
          <w:sz w:val="24"/>
          <w:szCs w:val="24"/>
        </w:rPr>
        <w:fldChar w:fldCharType="end"/>
      </w:r>
      <w:r w:rsidR="0020307A" w:rsidRPr="008B5152">
        <w:rPr>
          <w:rFonts w:ascii="Times New Roman" w:hAnsi="Times New Roman" w:cs="Times New Roman"/>
          <w:sz w:val="24"/>
          <w:szCs w:val="24"/>
        </w:rPr>
        <w:t>.</w:t>
      </w:r>
      <w:r w:rsidR="0057048E">
        <w:rPr>
          <w:rFonts w:ascii="Times New Roman" w:hAnsi="Times New Roman" w:cs="Times New Roman"/>
          <w:sz w:val="24"/>
          <w:szCs w:val="24"/>
        </w:rPr>
        <w:t xml:space="preserve"> The U.S. Census Bureau uses much smaller geographies, like tracts, blocks and block groups, but these are designed to reflect county, state geographies whenever possible. The ability for smaller geographies to nest into these larger geographies allows for smooth</w:t>
      </w:r>
      <w:r w:rsidR="00695A95">
        <w:rPr>
          <w:rFonts w:ascii="Times New Roman" w:hAnsi="Times New Roman" w:cs="Times New Roman"/>
          <w:sz w:val="24"/>
          <w:szCs w:val="24"/>
        </w:rPr>
        <w:t>er</w:t>
      </w:r>
      <w:r w:rsidR="0057048E">
        <w:rPr>
          <w:rFonts w:ascii="Times New Roman" w:hAnsi="Times New Roman" w:cs="Times New Roman"/>
          <w:sz w:val="24"/>
          <w:szCs w:val="24"/>
        </w:rPr>
        <w:t xml:space="preserve"> aggregation to larger levels of measurement.</w:t>
      </w:r>
    </w:p>
    <w:p w14:paraId="02EF7C06" w14:textId="288D2AC2" w:rsidR="008B5D3B" w:rsidRDefault="008B5D3B" w:rsidP="008B5D3B">
      <w:pPr>
        <w:spacing w:line="480" w:lineRule="auto"/>
        <w:ind w:firstLine="720"/>
        <w:rPr>
          <w:rFonts w:ascii="Times New Roman" w:hAnsi="Times New Roman" w:cs="Times New Roman"/>
          <w:sz w:val="24"/>
          <w:szCs w:val="24"/>
        </w:rPr>
      </w:pPr>
      <w:r>
        <w:rPr>
          <w:rFonts w:ascii="Times New Roman" w:hAnsi="Times New Roman" w:cs="Times New Roman"/>
          <w:sz w:val="24"/>
          <w:szCs w:val="24"/>
        </w:rPr>
        <w:t>Problems arise when trying to aggregate (or disaggregate) into boundaries with messy boundary overlays. For example, because zip codes often straddle county and state lines, it can be hard to know how the characteristics of a county are reflected in a zip code which contains multiple counties. This incongruence between aggregations is called the modifiable areal unit problem and, when ignored, leads to the ecological fallacy or the assumption that characteristics of an aggregate will hold for individuals and vice versa.</w:t>
      </w:r>
    </w:p>
    <w:p w14:paraId="2F5E83B5" w14:textId="0BD79A9C" w:rsidR="0057048E" w:rsidRDefault="000A562A"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nesting of Census Bureau geographies ensures that estimates have the same geographical </w:t>
      </w:r>
      <w:r w:rsidR="002E05B0">
        <w:rPr>
          <w:rFonts w:ascii="Times New Roman" w:hAnsi="Times New Roman" w:cs="Times New Roman"/>
          <w:sz w:val="24"/>
          <w:szCs w:val="24"/>
        </w:rPr>
        <w:t xml:space="preserve">basis as data is aggregated or disaggregated. However, </w:t>
      </w:r>
      <w:r w:rsidR="008B5D3B">
        <w:rPr>
          <w:rFonts w:ascii="Times New Roman" w:hAnsi="Times New Roman" w:cs="Times New Roman"/>
          <w:sz w:val="24"/>
          <w:szCs w:val="24"/>
        </w:rPr>
        <w:t>clean</w:t>
      </w:r>
      <w:r w:rsidR="002E05B0">
        <w:rPr>
          <w:rFonts w:ascii="Times New Roman" w:hAnsi="Times New Roman" w:cs="Times New Roman"/>
          <w:sz w:val="24"/>
          <w:szCs w:val="24"/>
        </w:rPr>
        <w:t xml:space="preserve"> nesting </w:t>
      </w:r>
      <w:r w:rsidR="00695A95">
        <w:rPr>
          <w:rFonts w:ascii="Times New Roman" w:hAnsi="Times New Roman" w:cs="Times New Roman"/>
          <w:sz w:val="24"/>
          <w:szCs w:val="24"/>
        </w:rPr>
        <w:t>of</w:t>
      </w:r>
      <w:r w:rsidR="002E05B0">
        <w:rPr>
          <w:rFonts w:ascii="Times New Roman" w:hAnsi="Times New Roman" w:cs="Times New Roman"/>
          <w:sz w:val="24"/>
          <w:szCs w:val="24"/>
        </w:rPr>
        <w:t xml:space="preserve"> geographies does not address the arbitrary, or sometimes instrumental, </w:t>
      </w:r>
      <w:r w:rsidR="008B5D3B">
        <w:rPr>
          <w:rFonts w:ascii="Times New Roman" w:hAnsi="Times New Roman" w:cs="Times New Roman"/>
          <w:sz w:val="24"/>
          <w:szCs w:val="24"/>
        </w:rPr>
        <w:t>desires</w:t>
      </w:r>
      <w:r w:rsidR="002E05B0">
        <w:rPr>
          <w:rFonts w:ascii="Times New Roman" w:hAnsi="Times New Roman" w:cs="Times New Roman"/>
          <w:sz w:val="24"/>
          <w:szCs w:val="24"/>
        </w:rPr>
        <w:t xml:space="preserve"> of the people and organizations who drew the boundaries. This portion of the modifiable </w:t>
      </w:r>
      <w:proofErr w:type="spellStart"/>
      <w:r w:rsidR="002E05B0">
        <w:rPr>
          <w:rFonts w:ascii="Times New Roman" w:hAnsi="Times New Roman" w:cs="Times New Roman"/>
          <w:sz w:val="24"/>
          <w:szCs w:val="24"/>
        </w:rPr>
        <w:t>areal</w:t>
      </w:r>
      <w:proofErr w:type="spellEnd"/>
      <w:r w:rsidR="002E05B0">
        <w:rPr>
          <w:rFonts w:ascii="Times New Roman" w:hAnsi="Times New Roman" w:cs="Times New Roman"/>
          <w:sz w:val="24"/>
          <w:szCs w:val="24"/>
        </w:rPr>
        <w:t xml:space="preserve"> problem, the goals and whims of the boundary makers, </w:t>
      </w:r>
      <w:r w:rsidR="00E323EB">
        <w:rPr>
          <w:rFonts w:ascii="Times New Roman" w:hAnsi="Times New Roman" w:cs="Times New Roman"/>
          <w:sz w:val="24"/>
          <w:szCs w:val="24"/>
        </w:rPr>
        <w:t>“</w:t>
      </w:r>
      <w:r w:rsidR="00E323EB" w:rsidRPr="00E323EB">
        <w:rPr>
          <w:rFonts w:ascii="Times New Roman" w:hAnsi="Times New Roman" w:cs="Times New Roman"/>
          <w:sz w:val="24"/>
          <w:szCs w:val="24"/>
        </w:rPr>
        <w:t>is ever-present</w:t>
      </w:r>
      <w:r w:rsidR="00E323EB">
        <w:rPr>
          <w:rFonts w:ascii="Times New Roman" w:hAnsi="Times New Roman" w:cs="Times New Roman"/>
          <w:sz w:val="24"/>
          <w:szCs w:val="24"/>
        </w:rPr>
        <w:t>”</w:t>
      </w:r>
      <w:r w:rsidR="0057048E">
        <w:rPr>
          <w:rFonts w:ascii="Times New Roman" w:hAnsi="Times New Roman" w:cs="Times New Roman"/>
          <w:sz w:val="24"/>
          <w:szCs w:val="24"/>
        </w:rPr>
        <w:t xml:space="preserve"> </w:t>
      </w:r>
      <w:r w:rsidR="00A34129">
        <w:rPr>
          <w:rFonts w:ascii="Times New Roman" w:hAnsi="Times New Roman" w:cs="Times New Roman"/>
          <w:sz w:val="24"/>
          <w:szCs w:val="24"/>
        </w:rPr>
        <w:fldChar w:fldCharType="begin"/>
      </w:r>
      <w:r w:rsidR="0062025E">
        <w:rPr>
          <w:rFonts w:ascii="Times New Roman" w:hAnsi="Times New Roman" w:cs="Times New Roman"/>
          <w:sz w:val="24"/>
          <w:szCs w:val="24"/>
        </w:rPr>
        <w:instrText xml:space="preserve"> ADDIN ZOTERO_ITEM CSL_CITATION {"citationID":"BCzMBc9o","properties":{"formattedCitation":"(Buzzelli 2020)","plainCitation":"(Buzzelli 2020)","dontUpdate":true,"noteIndex":0},"citationItems":[{"id":1498,"uris":["http://zotero.org/users/6152647/items/5QCHARAJ"],"itemData":{"id":1498,"type":"article-journal","abstract":"The modifiable areal unit problem, MAUP, is ever-present although not always appreciated. Through real examples, this article outlines the basic causes of MAUP, namely changes in the size, shape, and/or orientation of spatial categories/polygons used to map areal data. The visual effects of changes to mapped data are obvious even though the impacts on our understanding of the world are profound. The article concludes with a discussion of technical and broader strategic approaches for confronting the effects of MAUP on our treatment and interpretation of areal data.","container-title":"International Encyclopedia of Human Geography","DOI":"10.1016/B978-0-08-102295-5.10406-8","journalAbbreviation":"International Encyclopedia of Human Geography","note":"PMID: null\nPMCID: PMC7151983","page":"169-173","source":"PubMed Central","title":"Modifiable Areal Unit Problem","URL":"https://www.ncbi.nlm.nih.gov/pmc/articles/PMC7151983/","author":[{"family":"Buzzelli","given":"Michael"}],"accessed":{"date-parts":[["2025",7,29]]},"issued":{"date-parts":[["2020"]]}}}],"schema":"https://github.com/citation-style-language/schema/raw/master/csl-citation.json"} </w:instrText>
      </w:r>
      <w:r w:rsidR="00A34129">
        <w:rPr>
          <w:rFonts w:ascii="Times New Roman" w:hAnsi="Times New Roman" w:cs="Times New Roman"/>
          <w:sz w:val="24"/>
          <w:szCs w:val="24"/>
        </w:rPr>
        <w:fldChar w:fldCharType="separate"/>
      </w:r>
      <w:r w:rsidR="00695A95" w:rsidRPr="00695A95">
        <w:rPr>
          <w:rFonts w:ascii="Times New Roman" w:hAnsi="Times New Roman" w:cs="Times New Roman"/>
          <w:sz w:val="24"/>
        </w:rPr>
        <w:t>(Buzzelli 2020</w:t>
      </w:r>
      <w:r w:rsidR="00695A95">
        <w:rPr>
          <w:rFonts w:ascii="Times New Roman" w:hAnsi="Times New Roman" w:cs="Times New Roman"/>
          <w:sz w:val="24"/>
        </w:rPr>
        <w:t>:1</w:t>
      </w:r>
      <w:r w:rsidR="00695A95" w:rsidRPr="00695A95">
        <w:rPr>
          <w:rFonts w:ascii="Times New Roman" w:hAnsi="Times New Roman" w:cs="Times New Roman"/>
          <w:sz w:val="24"/>
        </w:rPr>
        <w:t>)</w:t>
      </w:r>
      <w:r w:rsidR="00A34129">
        <w:rPr>
          <w:rFonts w:ascii="Times New Roman" w:hAnsi="Times New Roman" w:cs="Times New Roman"/>
          <w:sz w:val="24"/>
          <w:szCs w:val="24"/>
        </w:rPr>
        <w:fldChar w:fldCharType="end"/>
      </w:r>
      <w:r w:rsidR="008B5D3B">
        <w:rPr>
          <w:rFonts w:ascii="Times New Roman" w:hAnsi="Times New Roman" w:cs="Times New Roman"/>
          <w:sz w:val="24"/>
          <w:szCs w:val="24"/>
        </w:rPr>
        <w:t>.</w:t>
      </w:r>
    </w:p>
    <w:p w14:paraId="11841B89" w14:textId="260C9178" w:rsidR="00336CAB" w:rsidRDefault="00C15347" w:rsidP="008B5D3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gration researchers often use individual level data where </w:t>
      </w:r>
      <w:r w:rsidR="00E85CA0">
        <w:rPr>
          <w:rFonts w:ascii="Times New Roman" w:hAnsi="Times New Roman" w:cs="Times New Roman"/>
          <w:sz w:val="24"/>
          <w:szCs w:val="24"/>
        </w:rPr>
        <w:t>a respondent’s geography</w:t>
      </w:r>
      <w:r>
        <w:rPr>
          <w:rFonts w:ascii="Times New Roman" w:hAnsi="Times New Roman" w:cs="Times New Roman"/>
          <w:sz w:val="24"/>
          <w:szCs w:val="24"/>
        </w:rPr>
        <w:t xml:space="preserve"> </w:t>
      </w:r>
      <w:r w:rsidR="00A45C56">
        <w:rPr>
          <w:rFonts w:ascii="Times New Roman" w:hAnsi="Times New Roman" w:cs="Times New Roman"/>
          <w:sz w:val="24"/>
          <w:szCs w:val="24"/>
        </w:rPr>
        <w:t xml:space="preserve">is </w:t>
      </w:r>
      <w:r>
        <w:rPr>
          <w:rFonts w:ascii="Times New Roman" w:hAnsi="Times New Roman" w:cs="Times New Roman"/>
          <w:sz w:val="24"/>
          <w:szCs w:val="24"/>
        </w:rPr>
        <w:t>noted</w:t>
      </w:r>
      <w:r w:rsidR="00FE252E">
        <w:rPr>
          <w:rFonts w:ascii="Times New Roman" w:hAnsi="Times New Roman" w:cs="Times New Roman"/>
          <w:sz w:val="24"/>
          <w:szCs w:val="24"/>
        </w:rPr>
        <w:t xml:space="preserve"> and used in modeling</w:t>
      </w:r>
      <w:r>
        <w:rPr>
          <w:rFonts w:ascii="Times New Roman" w:hAnsi="Times New Roman" w:cs="Times New Roman"/>
          <w:sz w:val="24"/>
          <w:szCs w:val="24"/>
        </w:rPr>
        <w:t xml:space="preserve">. This </w:t>
      </w:r>
      <w:r w:rsidR="00E85CA0">
        <w:rPr>
          <w:rFonts w:ascii="Times New Roman" w:hAnsi="Times New Roman" w:cs="Times New Roman"/>
          <w:sz w:val="24"/>
          <w:szCs w:val="24"/>
        </w:rPr>
        <w:t>approach is widely used</w:t>
      </w:r>
      <w:r w:rsidR="00FE252E">
        <w:rPr>
          <w:rFonts w:ascii="Times New Roman" w:hAnsi="Times New Roman" w:cs="Times New Roman"/>
          <w:sz w:val="24"/>
          <w:szCs w:val="24"/>
        </w:rPr>
        <w:t>, especially in multilevel modeling</w:t>
      </w:r>
      <w:r w:rsidR="00E85CA0">
        <w:rPr>
          <w:rFonts w:ascii="Times New Roman" w:hAnsi="Times New Roman" w:cs="Times New Roman"/>
          <w:sz w:val="24"/>
          <w:szCs w:val="24"/>
        </w:rPr>
        <w:t xml:space="preserve"> </w:t>
      </w:r>
      <w:r w:rsidR="00E85CA0">
        <w:rPr>
          <w:rFonts w:ascii="Times New Roman" w:hAnsi="Times New Roman" w:cs="Times New Roman"/>
          <w:sz w:val="24"/>
          <w:szCs w:val="24"/>
        </w:rPr>
        <w:fldChar w:fldCharType="begin"/>
      </w:r>
      <w:r w:rsidR="00FE252E">
        <w:rPr>
          <w:rFonts w:ascii="Times New Roman" w:hAnsi="Times New Roman" w:cs="Times New Roman"/>
          <w:sz w:val="24"/>
          <w:szCs w:val="24"/>
        </w:rPr>
        <w:instrText xml:space="preserve"> ADDIN ZOTERO_ITEM CSL_CITATION {"citationID":"W3QCbyFW","properties":{"formattedCitation":"(Garson 2019; Khaw et al. 2021; Zhou et al. 2022)","plainCitation":"(Garson 2019; Khaw et al. 2021; Zhou et al. 2022)","noteIndex":0},"citationItems":[{"id":675,"uris":["http://zotero.org/users/6152647/items/ZWXPMD3P"],"itemData":{"id":675,"type":"book","edition":"1st edition","event-place":"Los Angeles","ISBN":"978-1-5443-1929-2","language":"English","number-of-pages":"552","publisher":"SAGE Publications, Inc","publisher-place":"Los Angeles","source":"Amazon","title":"Multilevel Modeling: Applications in STATA®, IBM® SPSS®, SAS®, R, &amp; HLM™","title-short":"Multilevel Modeling","author":[{"family":"Garson","given":"George David"}],"issued":{"date-parts":[["2019",9,10]]}}},{"id":1248,"uris":["http://zotero.org/users/6152647/items/XBV5KGG2"],"itemData":{"id":1248,"type":"article-journal","abstract":"Purpose This study aims to identify the intentions of immigrant entrepreneurs to start new projects by investigating the role of influence of institutional support, social context, cultural intelligence, self-efficacy, optimizing personality traits and hierarchy legitimacy on intentions to start new ventures. In addition, the strength of the relationship for such factors and intentions to start new ventures was determined through the moderator role of easy access to venture capital. Design/methodology/approach To this end, this study complements the academic literature by integrating the structural equation modeling (SEM) and multiple-criteria decision-making (MCDM) techniques. Thus, the MCDM (i.e. analytic hierarchy process and vlsekriterijumska optimizcija i kaompromisno resenje [VIKOR]) is an effective approach to solving the problem of complexity and evaluation (i.e. multiple evaluation criteria, important criteria and data variation). Hence, to complete the strategic guideline solution, this study uses a survey for collecting data from 202 immigrants in Malaysia, Pakistan, Nigeria and Singapore. Findings The results from SEM prove several critical factors of immigrants’ entrepreneurs. These factors of immigrants’ entrepreneurs can be vital for academics and host countries. By focusing on these aspects and by developing some personality traits (such as self-efficacy and optimal personality traits), these factors can contribute a good deal to increasing the capabilities of immigrant’s entrepreneurs toward entrepreneurial intentions. In the validation, the statistical objective method indicates that the immigrants' prioritizations in all countries are supported by the systematic ranking. Thus, entrepreneurial intentions for immigrants can pursue the order proven by the VIKOR results. Research limitations/implications This study has some significant practical and theoretical implications. Practically, the study findings will enable managers to develop strategies to support immigrants for entrepreneurial intentions to start new ventures. Originality/value The novelty of the context under given circumstances of global environment adds to the originality of this study. Several previous studies have also emphasized the need for this type of study in other contexts. The findings can call managers’ attention toward a critical issue of immigrants’ entrepreneurial intentions to start new ventures.","container-title":"Journal of Entrepreneurship in Emerging Economies","DOI":"10.1108/JEEE-04-2021-0141","ISSN":"2053-4604","issue":"3","note":"publisher: Emerald Publishing Limited","page":"589-634","source":"Emerald Insight","title":"Influence of generational status on immigrants’ entrepreneurial intentions to start new ventures: a framework based on structural equation modeling and multicriteria decision-making","title-short":"Influence of generational status on immigrants’ entrepreneurial intentions to start new ventures","URL":"https://doi.org/10.1108/JEEE-04-2021-0141","volume":"15","author":[{"family":"Khaw","given":"Khai Wah"},{"family":"Thurasamy","given":"Ramayah"},{"family":"Al-Abrrow","given":"Hadi"},{"family":"Alnoor","given":"Alhamzah"},{"family":"Tiberius","given":"Victor"},{"family":"Abdullah","given":"Hasan Oudah"},{"family":"Abbas","given":"Sammar"}],"accessed":{"date-parts":[["2024",8,7]]},"issued":{"date-parts":[["2021",1,1]]}}},{"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sidR="00E85CA0">
        <w:rPr>
          <w:rFonts w:ascii="Times New Roman" w:hAnsi="Times New Roman" w:cs="Times New Roman"/>
          <w:sz w:val="24"/>
          <w:szCs w:val="24"/>
        </w:rPr>
        <w:fldChar w:fldCharType="separate"/>
      </w:r>
      <w:r w:rsidR="00FE252E" w:rsidRPr="00FE252E">
        <w:rPr>
          <w:rFonts w:ascii="Times New Roman" w:hAnsi="Times New Roman" w:cs="Times New Roman"/>
          <w:sz w:val="24"/>
        </w:rPr>
        <w:t>(Garson 2019; Khaw et al. 2021; Zhou et al. 2022)</w:t>
      </w:r>
      <w:r w:rsidR="00E85CA0">
        <w:rPr>
          <w:rFonts w:ascii="Times New Roman" w:hAnsi="Times New Roman" w:cs="Times New Roman"/>
          <w:sz w:val="24"/>
          <w:szCs w:val="24"/>
        </w:rPr>
        <w:fldChar w:fldCharType="end"/>
      </w:r>
      <w:r w:rsidR="00FE252E">
        <w:rPr>
          <w:rFonts w:ascii="Times New Roman" w:hAnsi="Times New Roman" w:cs="Times New Roman"/>
          <w:sz w:val="24"/>
          <w:szCs w:val="24"/>
        </w:rPr>
        <w:t>. There are several drawbacks to this approach: 1) Data anonymity is difficult to preserve unless the researcher is only presenting estimates</w:t>
      </w:r>
      <w:r w:rsidR="00317755">
        <w:rPr>
          <w:rFonts w:ascii="Times New Roman" w:hAnsi="Times New Roman" w:cs="Times New Roman"/>
          <w:sz w:val="24"/>
          <w:szCs w:val="24"/>
        </w:rPr>
        <w:t>,</w:t>
      </w:r>
      <w:r w:rsidR="00F82012">
        <w:rPr>
          <w:rFonts w:ascii="Times New Roman" w:hAnsi="Times New Roman" w:cs="Times New Roman"/>
          <w:sz w:val="24"/>
          <w:szCs w:val="24"/>
        </w:rPr>
        <w:t xml:space="preserve"> additionally giving researchers access to respondent’s addresses may be a problem: </w:t>
      </w:r>
      <w:r w:rsidR="00F82012">
        <w:rPr>
          <w:rFonts w:ascii="Times New Roman" w:hAnsi="Times New Roman" w:cs="Times New Roman"/>
          <w:sz w:val="24"/>
          <w:szCs w:val="24"/>
        </w:rPr>
        <w:lastRenderedPageBreak/>
        <w:t>either for respondents or ethical guidelines.</w:t>
      </w:r>
      <w:r w:rsidR="00FE252E">
        <w:rPr>
          <w:rFonts w:ascii="Times New Roman" w:hAnsi="Times New Roman" w:cs="Times New Roman"/>
          <w:sz w:val="24"/>
          <w:szCs w:val="24"/>
        </w:rPr>
        <w:t xml:space="preserve"> </w:t>
      </w:r>
      <w:r w:rsidR="00317755">
        <w:rPr>
          <w:rFonts w:ascii="Times New Roman" w:hAnsi="Times New Roman" w:cs="Times New Roman"/>
          <w:sz w:val="24"/>
          <w:szCs w:val="24"/>
        </w:rPr>
        <w:t xml:space="preserve">2) There may not be enough data on </w:t>
      </w:r>
      <w:r w:rsidR="007050C2">
        <w:rPr>
          <w:rFonts w:ascii="Times New Roman" w:hAnsi="Times New Roman" w:cs="Times New Roman"/>
          <w:sz w:val="24"/>
          <w:szCs w:val="24"/>
        </w:rPr>
        <w:t xml:space="preserve">each </w:t>
      </w:r>
      <w:r w:rsidR="00317755">
        <w:rPr>
          <w:rFonts w:ascii="Times New Roman" w:hAnsi="Times New Roman" w:cs="Times New Roman"/>
          <w:sz w:val="24"/>
          <w:szCs w:val="24"/>
        </w:rPr>
        <w:t>geography to obtain reasonable estimates 3) The processing time for modeling individual level characteristics account</w:t>
      </w:r>
      <w:r w:rsidR="007050C2">
        <w:rPr>
          <w:rFonts w:ascii="Times New Roman" w:hAnsi="Times New Roman" w:cs="Times New Roman"/>
          <w:sz w:val="24"/>
          <w:szCs w:val="24"/>
        </w:rPr>
        <w:t>ing for</w:t>
      </w:r>
      <w:r w:rsidR="00317755">
        <w:rPr>
          <w:rFonts w:ascii="Times New Roman" w:hAnsi="Times New Roman" w:cs="Times New Roman"/>
          <w:sz w:val="24"/>
          <w:szCs w:val="24"/>
        </w:rPr>
        <w:t xml:space="preserve"> the multi-level nature of these interactions often requires a lot of computing power</w:t>
      </w:r>
      <w:r w:rsidR="00A45C56">
        <w:rPr>
          <w:rFonts w:ascii="Times New Roman" w:hAnsi="Times New Roman" w:cs="Times New Roman"/>
          <w:sz w:val="24"/>
          <w:szCs w:val="24"/>
        </w:rPr>
        <w:t xml:space="preserve">. </w:t>
      </w:r>
    </w:p>
    <w:p w14:paraId="32312220" w14:textId="53B4BAD6" w:rsidR="00010CF8" w:rsidRDefault="00885C5F"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ederal </w:t>
      </w:r>
      <w:r w:rsidR="00EA6845">
        <w:rPr>
          <w:rFonts w:ascii="Times New Roman" w:hAnsi="Times New Roman" w:cs="Times New Roman"/>
          <w:sz w:val="24"/>
          <w:szCs w:val="24"/>
        </w:rPr>
        <w:t>data center</w:t>
      </w:r>
      <w:r>
        <w:rPr>
          <w:rFonts w:ascii="Times New Roman" w:hAnsi="Times New Roman" w:cs="Times New Roman"/>
          <w:sz w:val="24"/>
          <w:szCs w:val="24"/>
        </w:rPr>
        <w:t>s</w:t>
      </w:r>
      <w:r w:rsidR="007050C2">
        <w:rPr>
          <w:rFonts w:ascii="Times New Roman" w:hAnsi="Times New Roman" w:cs="Times New Roman"/>
          <w:sz w:val="24"/>
          <w:szCs w:val="24"/>
        </w:rPr>
        <w:t xml:space="preserve"> address many of these geographic, ethical, and computational problems</w:t>
      </w:r>
      <w:r>
        <w:rPr>
          <w:rFonts w:ascii="Times New Roman" w:hAnsi="Times New Roman" w:cs="Times New Roman"/>
          <w:sz w:val="24"/>
          <w:szCs w:val="24"/>
        </w:rPr>
        <w:t>. R</w:t>
      </w:r>
      <w:r w:rsidR="00EA6845">
        <w:rPr>
          <w:rFonts w:ascii="Times New Roman" w:hAnsi="Times New Roman" w:cs="Times New Roman"/>
          <w:sz w:val="24"/>
          <w:szCs w:val="24"/>
        </w:rPr>
        <w:t xml:space="preserve">esearchers </w:t>
      </w:r>
      <w:r>
        <w:rPr>
          <w:rFonts w:ascii="Times New Roman" w:hAnsi="Times New Roman" w:cs="Times New Roman"/>
          <w:sz w:val="24"/>
          <w:szCs w:val="24"/>
        </w:rPr>
        <w:t>can</w:t>
      </w:r>
      <w:r w:rsidR="00EA6845">
        <w:rPr>
          <w:rFonts w:ascii="Times New Roman" w:hAnsi="Times New Roman" w:cs="Times New Roman"/>
          <w:sz w:val="24"/>
          <w:szCs w:val="24"/>
        </w:rPr>
        <w:t xml:space="preserve"> access microdata,</w:t>
      </w:r>
      <w:r>
        <w:rPr>
          <w:rFonts w:ascii="Times New Roman" w:hAnsi="Times New Roman" w:cs="Times New Roman"/>
          <w:sz w:val="24"/>
          <w:szCs w:val="24"/>
        </w:rPr>
        <w:t xml:space="preserve"> which is not aggregated at all and thus</w:t>
      </w:r>
      <w:r w:rsidR="000A562A">
        <w:rPr>
          <w:rFonts w:ascii="Times New Roman" w:hAnsi="Times New Roman" w:cs="Times New Roman"/>
          <w:sz w:val="24"/>
          <w:szCs w:val="24"/>
        </w:rPr>
        <w:t xml:space="preserve"> theoretically</w:t>
      </w:r>
      <w:r>
        <w:rPr>
          <w:rFonts w:ascii="Times New Roman" w:hAnsi="Times New Roman" w:cs="Times New Roman"/>
          <w:sz w:val="24"/>
          <w:szCs w:val="24"/>
        </w:rPr>
        <w:t xml:space="preserve"> </w:t>
      </w:r>
      <w:r w:rsidR="000A562A">
        <w:rPr>
          <w:rFonts w:ascii="Times New Roman" w:hAnsi="Times New Roman" w:cs="Times New Roman"/>
          <w:sz w:val="24"/>
          <w:szCs w:val="24"/>
        </w:rPr>
        <w:t>sidesteps</w:t>
      </w:r>
      <w:r>
        <w:rPr>
          <w:rFonts w:ascii="Times New Roman" w:hAnsi="Times New Roman" w:cs="Times New Roman"/>
          <w:sz w:val="24"/>
          <w:szCs w:val="24"/>
        </w:rPr>
        <w:t xml:space="preserve"> the modifiable </w:t>
      </w:r>
      <w:proofErr w:type="spellStart"/>
      <w:r>
        <w:rPr>
          <w:rFonts w:ascii="Times New Roman" w:hAnsi="Times New Roman" w:cs="Times New Roman"/>
          <w:sz w:val="24"/>
          <w:szCs w:val="24"/>
        </w:rPr>
        <w:t>area</w:t>
      </w:r>
      <w:r w:rsidR="00923B93">
        <w:rPr>
          <w:rFonts w:ascii="Times New Roman" w:hAnsi="Times New Roman" w:cs="Times New Roman"/>
          <w:sz w:val="24"/>
          <w:szCs w:val="24"/>
        </w:rPr>
        <w:t>l</w:t>
      </w:r>
      <w:proofErr w:type="spellEnd"/>
      <w:r>
        <w:rPr>
          <w:rFonts w:ascii="Times New Roman" w:hAnsi="Times New Roman" w:cs="Times New Roman"/>
          <w:sz w:val="24"/>
          <w:szCs w:val="24"/>
        </w:rPr>
        <w:t xml:space="preserve"> problem. However, these researchers</w:t>
      </w:r>
      <w:r w:rsidR="00EA6845">
        <w:rPr>
          <w:rFonts w:ascii="Times New Roman" w:hAnsi="Times New Roman" w:cs="Times New Roman"/>
          <w:sz w:val="24"/>
          <w:szCs w:val="24"/>
        </w:rPr>
        <w:t xml:space="preserve"> are</w:t>
      </w:r>
      <w:r w:rsidR="0002087B">
        <w:rPr>
          <w:rFonts w:ascii="Times New Roman" w:hAnsi="Times New Roman" w:cs="Times New Roman"/>
          <w:sz w:val="24"/>
          <w:szCs w:val="24"/>
        </w:rPr>
        <w:t xml:space="preserve"> usually</w:t>
      </w:r>
      <w:r w:rsidR="00EA6845">
        <w:rPr>
          <w:rFonts w:ascii="Times New Roman" w:hAnsi="Times New Roman" w:cs="Times New Roman"/>
          <w:sz w:val="24"/>
          <w:szCs w:val="24"/>
        </w:rPr>
        <w:t xml:space="preserve"> limited by disclosure review board</w:t>
      </w:r>
      <w:r>
        <w:rPr>
          <w:rFonts w:ascii="Times New Roman" w:hAnsi="Times New Roman" w:cs="Times New Roman"/>
          <w:sz w:val="24"/>
          <w:szCs w:val="24"/>
        </w:rPr>
        <w:t>s.</w:t>
      </w:r>
      <w:r w:rsidR="005C40A6">
        <w:rPr>
          <w:rFonts w:ascii="Times New Roman" w:hAnsi="Times New Roman" w:cs="Times New Roman"/>
          <w:sz w:val="24"/>
          <w:szCs w:val="24"/>
        </w:rPr>
        <w:t xml:space="preserve"> Because of the </w:t>
      </w:r>
      <w:r w:rsidR="00934BBF">
        <w:rPr>
          <w:rFonts w:ascii="Times New Roman" w:hAnsi="Times New Roman" w:cs="Times New Roman"/>
          <w:sz w:val="24"/>
          <w:szCs w:val="24"/>
        </w:rPr>
        <w:t>anonymity</w:t>
      </w:r>
      <w:r w:rsidR="005C40A6">
        <w:rPr>
          <w:rFonts w:ascii="Times New Roman" w:hAnsi="Times New Roman" w:cs="Times New Roman"/>
          <w:sz w:val="24"/>
          <w:szCs w:val="24"/>
        </w:rPr>
        <w:t xml:space="preserve"> concerns in</w:t>
      </w:r>
      <w:r w:rsidR="000B3273">
        <w:rPr>
          <w:rFonts w:ascii="Times New Roman" w:hAnsi="Times New Roman" w:cs="Times New Roman"/>
          <w:sz w:val="24"/>
          <w:szCs w:val="24"/>
        </w:rPr>
        <w:t xml:space="preserve"> ident</w:t>
      </w:r>
      <w:r w:rsidR="00784B7C">
        <w:rPr>
          <w:rFonts w:ascii="Times New Roman" w:hAnsi="Times New Roman" w:cs="Times New Roman"/>
          <w:sz w:val="24"/>
          <w:szCs w:val="24"/>
        </w:rPr>
        <w:t xml:space="preserve">ifying </w:t>
      </w:r>
      <w:r w:rsidR="00934BBF">
        <w:rPr>
          <w:rFonts w:ascii="Times New Roman" w:hAnsi="Times New Roman" w:cs="Times New Roman"/>
          <w:sz w:val="24"/>
          <w:szCs w:val="24"/>
        </w:rPr>
        <w:t>individual migrants across places, analyses</w:t>
      </w:r>
      <w:r w:rsidR="00DF4240">
        <w:rPr>
          <w:rFonts w:ascii="Times New Roman" w:hAnsi="Times New Roman" w:cs="Times New Roman"/>
          <w:sz w:val="24"/>
          <w:szCs w:val="24"/>
        </w:rPr>
        <w:t xml:space="preserve"> </w:t>
      </w:r>
      <w:r w:rsidR="00934BBF">
        <w:rPr>
          <w:rFonts w:ascii="Times New Roman" w:hAnsi="Times New Roman" w:cs="Times New Roman"/>
          <w:sz w:val="24"/>
          <w:szCs w:val="24"/>
        </w:rPr>
        <w:t>are</w:t>
      </w:r>
      <w:r w:rsidR="00DF4240">
        <w:rPr>
          <w:rFonts w:ascii="Times New Roman" w:hAnsi="Times New Roman" w:cs="Times New Roman"/>
          <w:sz w:val="24"/>
          <w:szCs w:val="24"/>
        </w:rPr>
        <w:t xml:space="preserve"> aggregated up to a larger geography,</w:t>
      </w:r>
      <w:r>
        <w:rPr>
          <w:rFonts w:ascii="Times New Roman" w:hAnsi="Times New Roman" w:cs="Times New Roman"/>
          <w:sz w:val="24"/>
          <w:szCs w:val="24"/>
        </w:rPr>
        <w:t xml:space="preserve"> and because of the modifiable </w:t>
      </w:r>
      <w:proofErr w:type="spellStart"/>
      <w:r>
        <w:rPr>
          <w:rFonts w:ascii="Times New Roman" w:hAnsi="Times New Roman" w:cs="Times New Roman"/>
          <w:sz w:val="24"/>
          <w:szCs w:val="24"/>
        </w:rPr>
        <w:t>area</w:t>
      </w:r>
      <w:r w:rsidR="00923B93">
        <w:rPr>
          <w:rFonts w:ascii="Times New Roman" w:hAnsi="Times New Roman" w:cs="Times New Roman"/>
          <w:sz w:val="24"/>
          <w:szCs w:val="24"/>
        </w:rPr>
        <w:t>l</w:t>
      </w:r>
      <w:proofErr w:type="spellEnd"/>
      <w:r>
        <w:rPr>
          <w:rFonts w:ascii="Times New Roman" w:hAnsi="Times New Roman" w:cs="Times New Roman"/>
          <w:sz w:val="24"/>
          <w:szCs w:val="24"/>
        </w:rPr>
        <w:t xml:space="preserve"> problem and the nesting of</w:t>
      </w:r>
      <w:r w:rsidR="00784B7C">
        <w:rPr>
          <w:rFonts w:ascii="Times New Roman" w:hAnsi="Times New Roman" w:cs="Times New Roman"/>
          <w:sz w:val="24"/>
          <w:szCs w:val="24"/>
        </w:rPr>
        <w:t xml:space="preserve"> smaller</w:t>
      </w:r>
      <w:r>
        <w:rPr>
          <w:rFonts w:ascii="Times New Roman" w:hAnsi="Times New Roman" w:cs="Times New Roman"/>
          <w:sz w:val="24"/>
          <w:szCs w:val="24"/>
        </w:rPr>
        <w:t xml:space="preserve"> Census Bureau geographies into counties and state, these aggregations are usually</w:t>
      </w:r>
      <w:r w:rsidR="00DF4240">
        <w:rPr>
          <w:rFonts w:ascii="Times New Roman" w:hAnsi="Times New Roman" w:cs="Times New Roman"/>
          <w:sz w:val="24"/>
          <w:szCs w:val="24"/>
        </w:rPr>
        <w:t xml:space="preserve"> count</w:t>
      </w:r>
      <w:r>
        <w:rPr>
          <w:rFonts w:ascii="Times New Roman" w:hAnsi="Times New Roman" w:cs="Times New Roman"/>
          <w:sz w:val="24"/>
          <w:szCs w:val="24"/>
        </w:rPr>
        <w:t>ies</w:t>
      </w:r>
      <w:r w:rsidR="00DF4240">
        <w:rPr>
          <w:rFonts w:ascii="Times New Roman" w:hAnsi="Times New Roman" w:cs="Times New Roman"/>
          <w:sz w:val="24"/>
          <w:szCs w:val="24"/>
        </w:rPr>
        <w:t xml:space="preserve"> or state</w:t>
      </w:r>
      <w:r>
        <w:rPr>
          <w:rFonts w:ascii="Times New Roman" w:hAnsi="Times New Roman" w:cs="Times New Roman"/>
          <w:sz w:val="24"/>
          <w:szCs w:val="24"/>
        </w:rPr>
        <w:t>s</w:t>
      </w:r>
      <w:r w:rsidR="00714130">
        <w:rPr>
          <w:rFonts w:ascii="Times New Roman" w:hAnsi="Times New Roman" w:cs="Times New Roman"/>
          <w:sz w:val="24"/>
          <w:szCs w:val="24"/>
        </w:rPr>
        <w:t>.</w:t>
      </w:r>
      <w:r w:rsidR="00784B7C">
        <w:rPr>
          <w:rFonts w:ascii="Times New Roman" w:hAnsi="Times New Roman" w:cs="Times New Roman"/>
          <w:sz w:val="24"/>
          <w:szCs w:val="24"/>
        </w:rPr>
        <w:t xml:space="preserve"> This </w:t>
      </w:r>
      <w:r w:rsidR="000A562A">
        <w:rPr>
          <w:rFonts w:ascii="Times New Roman" w:hAnsi="Times New Roman" w:cs="Times New Roman"/>
          <w:sz w:val="24"/>
          <w:szCs w:val="24"/>
        </w:rPr>
        <w:t>protects individual respondents and side steps</w:t>
      </w:r>
      <w:r w:rsidR="00702B8B">
        <w:rPr>
          <w:rFonts w:ascii="Times New Roman" w:hAnsi="Times New Roman" w:cs="Times New Roman"/>
          <w:sz w:val="24"/>
          <w:szCs w:val="24"/>
        </w:rPr>
        <w:t xml:space="preserve"> the</w:t>
      </w:r>
      <w:r w:rsidR="000A562A">
        <w:rPr>
          <w:rFonts w:ascii="Times New Roman" w:hAnsi="Times New Roman" w:cs="Times New Roman"/>
          <w:sz w:val="24"/>
          <w:szCs w:val="24"/>
        </w:rPr>
        <w:t xml:space="preserve"> </w:t>
      </w:r>
      <w:r w:rsidR="00702B8B">
        <w:rPr>
          <w:rFonts w:ascii="Times New Roman" w:hAnsi="Times New Roman" w:cs="Times New Roman"/>
          <w:sz w:val="24"/>
          <w:szCs w:val="24"/>
        </w:rPr>
        <w:t>imperfect nesting of geographies portion of the modifiable areal unit problem.</w:t>
      </w:r>
      <w:r w:rsidR="00765A3D">
        <w:rPr>
          <w:rFonts w:ascii="Times New Roman" w:hAnsi="Times New Roman" w:cs="Times New Roman"/>
          <w:sz w:val="24"/>
          <w:szCs w:val="24"/>
        </w:rPr>
        <w:t xml:space="preserve"> Thus a popular strategy</w:t>
      </w:r>
      <w:r w:rsidR="005A23E5">
        <w:rPr>
          <w:rFonts w:ascii="Times New Roman" w:hAnsi="Times New Roman" w:cs="Times New Roman"/>
          <w:sz w:val="24"/>
          <w:szCs w:val="24"/>
        </w:rPr>
        <w:t xml:space="preserve"> (and the one I use)</w:t>
      </w:r>
      <w:r w:rsidR="00765A3D">
        <w:rPr>
          <w:rFonts w:ascii="Times New Roman" w:hAnsi="Times New Roman" w:cs="Times New Roman"/>
          <w:sz w:val="24"/>
          <w:szCs w:val="24"/>
        </w:rPr>
        <w:t xml:space="preserve"> is to use individual level data </w:t>
      </w:r>
      <w:r w:rsidR="005A23E5">
        <w:rPr>
          <w:rFonts w:ascii="Times New Roman" w:hAnsi="Times New Roman" w:cs="Times New Roman"/>
          <w:sz w:val="24"/>
          <w:szCs w:val="24"/>
        </w:rPr>
        <w:t>when possible</w:t>
      </w:r>
      <w:r w:rsidR="00AE0B51">
        <w:rPr>
          <w:rFonts w:ascii="Times New Roman" w:hAnsi="Times New Roman" w:cs="Times New Roman"/>
          <w:sz w:val="24"/>
          <w:szCs w:val="24"/>
        </w:rPr>
        <w:t xml:space="preserve"> and aggregate up to larger geographies when needed. </w:t>
      </w:r>
    </w:p>
    <w:p w14:paraId="29016B01" w14:textId="45C2056E" w:rsidR="00E27B64" w:rsidRDefault="00836AFE"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dentifying an aggregation strategy is not </w:t>
      </w:r>
      <w:r w:rsidR="008D549D">
        <w:rPr>
          <w:rFonts w:ascii="Times New Roman" w:hAnsi="Times New Roman" w:cs="Times New Roman"/>
          <w:sz w:val="24"/>
          <w:szCs w:val="24"/>
        </w:rPr>
        <w:t xml:space="preserve">the only geographic consideration, </w:t>
      </w:r>
      <w:r w:rsidR="003F2075">
        <w:rPr>
          <w:rFonts w:ascii="Times New Roman" w:hAnsi="Times New Roman" w:cs="Times New Roman"/>
          <w:sz w:val="24"/>
          <w:szCs w:val="24"/>
        </w:rPr>
        <w:t>the places people live</w:t>
      </w:r>
      <w:r w:rsidR="008D549D">
        <w:rPr>
          <w:rFonts w:ascii="Times New Roman" w:hAnsi="Times New Roman" w:cs="Times New Roman"/>
          <w:sz w:val="24"/>
          <w:szCs w:val="24"/>
        </w:rPr>
        <w:t>, usually housing units located at addresses</w:t>
      </w:r>
      <w:r w:rsidR="003F2075">
        <w:rPr>
          <w:rFonts w:ascii="Times New Roman" w:hAnsi="Times New Roman" w:cs="Times New Roman"/>
          <w:sz w:val="24"/>
          <w:szCs w:val="24"/>
        </w:rPr>
        <w:t>,</w:t>
      </w:r>
      <w:r w:rsidR="008D549D">
        <w:rPr>
          <w:rFonts w:ascii="Times New Roman" w:hAnsi="Times New Roman" w:cs="Times New Roman"/>
          <w:sz w:val="24"/>
          <w:szCs w:val="24"/>
        </w:rPr>
        <w:t xml:space="preserve"> require careful thought as well.</w:t>
      </w:r>
      <w:r w:rsidR="00F9270E">
        <w:rPr>
          <w:rFonts w:ascii="Times New Roman" w:hAnsi="Times New Roman" w:cs="Times New Roman"/>
          <w:sz w:val="24"/>
          <w:szCs w:val="24"/>
        </w:rPr>
        <w:t xml:space="preserve"> </w:t>
      </w:r>
      <w:r w:rsidR="00AD2D54">
        <w:rPr>
          <w:rFonts w:ascii="Times New Roman" w:hAnsi="Times New Roman" w:cs="Times New Roman"/>
          <w:sz w:val="24"/>
          <w:szCs w:val="24"/>
        </w:rPr>
        <w:t>Migration projects</w:t>
      </w:r>
      <w:r w:rsidR="0086776B">
        <w:rPr>
          <w:rFonts w:ascii="Times New Roman" w:hAnsi="Times New Roman" w:cs="Times New Roman"/>
          <w:sz w:val="24"/>
          <w:szCs w:val="24"/>
        </w:rPr>
        <w:t xml:space="preserve"> need to enumerate where people live</w:t>
      </w:r>
      <w:r w:rsidR="003F2075">
        <w:rPr>
          <w:rFonts w:ascii="Times New Roman" w:hAnsi="Times New Roman" w:cs="Times New Roman"/>
          <w:sz w:val="24"/>
          <w:szCs w:val="24"/>
        </w:rPr>
        <w:t>;</w:t>
      </w:r>
      <w:r w:rsidR="0086776B">
        <w:rPr>
          <w:rFonts w:ascii="Times New Roman" w:hAnsi="Times New Roman" w:cs="Times New Roman"/>
          <w:sz w:val="24"/>
          <w:szCs w:val="24"/>
        </w:rPr>
        <w:t xml:space="preserve"> and </w:t>
      </w:r>
      <w:r w:rsidR="003F2075">
        <w:rPr>
          <w:rFonts w:ascii="Times New Roman" w:hAnsi="Times New Roman" w:cs="Times New Roman"/>
          <w:sz w:val="24"/>
          <w:szCs w:val="24"/>
        </w:rPr>
        <w:t>p</w:t>
      </w:r>
      <w:r w:rsidR="0042291B">
        <w:rPr>
          <w:rFonts w:ascii="Times New Roman" w:hAnsi="Times New Roman" w:cs="Times New Roman"/>
          <w:sz w:val="24"/>
          <w:szCs w:val="24"/>
        </w:rPr>
        <w:t>eople can live in buildings or non-conventional housing like boats, railroad cars, tents,</w:t>
      </w:r>
      <w:r w:rsidR="00F521FE">
        <w:rPr>
          <w:rFonts w:ascii="Times New Roman" w:hAnsi="Times New Roman" w:cs="Times New Roman"/>
          <w:sz w:val="24"/>
          <w:szCs w:val="24"/>
        </w:rPr>
        <w:t xml:space="preserve"> or</w:t>
      </w:r>
      <w:r w:rsidR="0042291B">
        <w:rPr>
          <w:rFonts w:ascii="Times New Roman" w:hAnsi="Times New Roman" w:cs="Times New Roman"/>
          <w:sz w:val="24"/>
          <w:szCs w:val="24"/>
        </w:rPr>
        <w:t xml:space="preserve"> vehicles</w:t>
      </w:r>
      <w:r w:rsidR="00F521FE">
        <w:rPr>
          <w:rFonts w:ascii="Times New Roman" w:hAnsi="Times New Roman" w:cs="Times New Roman"/>
          <w:sz w:val="24"/>
          <w:szCs w:val="24"/>
        </w:rPr>
        <w:t>, so identifying the suis generis unit of analysis is not simple.</w:t>
      </w:r>
    </w:p>
    <w:p w14:paraId="6BBC4FAB" w14:textId="3E6D9F76" w:rsidR="00E27B64" w:rsidRDefault="00E27B6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ensus Bureau maintains a database called the Master Address File (MAF), which identifies unique structures and single units within a structure (called MAF units) by identifiers called MAFIDs. MAF Unites represent residential, non-residential structures, and their addresses</w:t>
      </w:r>
      <w:r w:rsidR="005A23E5">
        <w:rPr>
          <w:rFonts w:ascii="Times New Roman" w:hAnsi="Times New Roman" w:cs="Times New Roman"/>
          <w:sz w:val="24"/>
          <w:szCs w:val="24"/>
        </w:rPr>
        <w:t>, and thus a micro-level geographic source</w:t>
      </w:r>
      <w:r>
        <w:rPr>
          <w:rFonts w:ascii="Times New Roman" w:hAnsi="Times New Roman" w:cs="Times New Roman"/>
          <w:sz w:val="24"/>
          <w:szCs w:val="24"/>
        </w:rPr>
        <w:t xml:space="preserve">. </w:t>
      </w:r>
      <w:r w:rsidR="009774E8" w:rsidRPr="00123156">
        <w:rPr>
          <w:rFonts w:ascii="Times New Roman" w:hAnsi="Times New Roman" w:cs="Times New Roman"/>
          <w:sz w:val="24"/>
          <w:szCs w:val="24"/>
        </w:rPr>
        <w:t xml:space="preserve">Many projects examining migration in the </w:t>
      </w:r>
      <w:r w:rsidR="009774E8" w:rsidRPr="00123156">
        <w:rPr>
          <w:rFonts w:ascii="Times New Roman" w:hAnsi="Times New Roman" w:cs="Times New Roman"/>
          <w:sz w:val="24"/>
          <w:szCs w:val="24"/>
        </w:rPr>
        <w:lastRenderedPageBreak/>
        <w:t>U.S. use MAF</w:t>
      </w:r>
      <w:r w:rsidR="005A23E5">
        <w:rPr>
          <w:rFonts w:ascii="Times New Roman" w:hAnsi="Times New Roman" w:cs="Times New Roman"/>
          <w:sz w:val="24"/>
          <w:szCs w:val="24"/>
        </w:rPr>
        <w:t xml:space="preserve"> unit</w:t>
      </w:r>
      <w:r w:rsidR="009774E8" w:rsidRPr="00123156">
        <w:rPr>
          <w:rFonts w:ascii="Times New Roman" w:hAnsi="Times New Roman" w:cs="Times New Roman"/>
          <w:sz w:val="24"/>
          <w:szCs w:val="24"/>
        </w:rPr>
        <w:t>s</w:t>
      </w:r>
      <w:r w:rsidR="005D620A" w:rsidRPr="00123156">
        <w:rPr>
          <w:rFonts w:ascii="Times New Roman" w:hAnsi="Times New Roman" w:cs="Times New Roman"/>
          <w:sz w:val="24"/>
          <w:szCs w:val="24"/>
        </w:rPr>
        <w:t xml:space="preserve"> and many data sources, like the American Community Survey, the Survey of Income and Program Participation, or the Current Population Survey, are using MA</w:t>
      </w:r>
      <w:r w:rsidR="005A23E5">
        <w:rPr>
          <w:rFonts w:ascii="Times New Roman" w:hAnsi="Times New Roman" w:cs="Times New Roman"/>
          <w:sz w:val="24"/>
          <w:szCs w:val="24"/>
        </w:rPr>
        <w:t>F unit</w:t>
      </w:r>
      <w:r w:rsidR="005D620A" w:rsidRPr="00123156">
        <w:rPr>
          <w:rFonts w:ascii="Times New Roman" w:hAnsi="Times New Roman" w:cs="Times New Roman"/>
          <w:sz w:val="24"/>
          <w:szCs w:val="24"/>
        </w:rPr>
        <w:t>s behind the scenes for their sampling frames and address reconciliation system</w:t>
      </w:r>
      <w:r w:rsidR="003F2075" w:rsidRPr="00123156">
        <w:rPr>
          <w:rFonts w:ascii="Times New Roman" w:hAnsi="Times New Roman" w:cs="Times New Roman"/>
          <w:sz w:val="24"/>
          <w:szCs w:val="24"/>
        </w:rPr>
        <w:t xml:space="preserve"> </w:t>
      </w:r>
      <w:r w:rsidR="003F2075">
        <w:rPr>
          <w:rFonts w:ascii="Times New Roman" w:hAnsi="Times New Roman" w:cs="Times New Roman"/>
          <w:color w:val="EE0000"/>
          <w:sz w:val="24"/>
          <w:szCs w:val="24"/>
        </w:rPr>
        <w:fldChar w:fldCharType="begin"/>
      </w:r>
      <w:r w:rsidR="00123156">
        <w:rPr>
          <w:rFonts w:ascii="Times New Roman" w:hAnsi="Times New Roman" w:cs="Times New Roman"/>
          <w:color w:val="EE0000"/>
          <w:sz w:val="24"/>
          <w:szCs w:val="24"/>
        </w:rPr>
        <w:instrText xml:space="preserve"> ADDIN ZOTERO_ITEM CSL_CITATION {"citationID":"F8W8s2kr","properties":{"formattedCitation":"(United States Census Bureau 2019, 2025d, 2025a)","plainCitation":"(United States Census Bureau 2019, 2025d, 2025a)","noteIndex":0},"citationItems":[{"id":1500,"uris":["http://zotero.org/users/6152647/items/SSYY2Y5E"],"itemData":{"id":1500,"type":"document","publisher":"United States Census Bureau","title":"Design and Methodology: Current Population Survey-- America's Source for Labor Force Data Technical Paper 77","URL":"https://www2.census.gov/programs-surveys/cps/methodology/CPS-Tech-Paper-77.pdf","author":[{"literal":"United States Census Bureau"}],"issued":{"date-parts":[["2019"]]}}},{"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id":1503,"uris":["http://zotero.org/users/6152647/items/3AXSPIW8"],"itemData":{"id":1503,"type":"document","publisher":"United States Census Bureau","title":"2024 Survey of Income and Program Participation Users' Guide","URL":"https://www2.census.gov/programs-surveys/sipp/tech-documentation/methodology/2024_SIPP_Users_Guide.pdf","author":[{"literal":"United States Census Bureau"}],"issued":{"date-parts":[["2025"]]}}}],"schema":"https://github.com/citation-style-language/schema/raw/master/csl-citation.json"} </w:instrText>
      </w:r>
      <w:r w:rsidR="003F2075">
        <w:rPr>
          <w:rFonts w:ascii="Times New Roman" w:hAnsi="Times New Roman" w:cs="Times New Roman"/>
          <w:color w:val="EE0000"/>
          <w:sz w:val="24"/>
          <w:szCs w:val="24"/>
        </w:rPr>
        <w:fldChar w:fldCharType="separate"/>
      </w:r>
      <w:r w:rsidR="00123156" w:rsidRPr="00123156">
        <w:rPr>
          <w:rFonts w:ascii="Times New Roman" w:hAnsi="Times New Roman" w:cs="Times New Roman"/>
          <w:sz w:val="24"/>
        </w:rPr>
        <w:t>(United States Census Bureau 2019, 2025d, 2025a)</w:t>
      </w:r>
      <w:r w:rsidR="003F2075">
        <w:rPr>
          <w:rFonts w:ascii="Times New Roman" w:hAnsi="Times New Roman" w:cs="Times New Roman"/>
          <w:color w:val="EE0000"/>
          <w:sz w:val="24"/>
          <w:szCs w:val="24"/>
        </w:rPr>
        <w:fldChar w:fldCharType="end"/>
      </w:r>
      <w:r w:rsidR="005D620A">
        <w:rPr>
          <w:rFonts w:ascii="Times New Roman" w:hAnsi="Times New Roman" w:cs="Times New Roman"/>
          <w:sz w:val="24"/>
          <w:szCs w:val="24"/>
        </w:rPr>
        <w:t>.</w:t>
      </w:r>
      <w:r w:rsidR="009774E8">
        <w:rPr>
          <w:rFonts w:ascii="Times New Roman" w:hAnsi="Times New Roman" w:cs="Times New Roman"/>
          <w:sz w:val="24"/>
          <w:szCs w:val="24"/>
        </w:rPr>
        <w:t xml:space="preserve"> The MAF is updated frequently from state, federal (including the United States Postal Service), and commercial sources (usually for land parcel data).</w:t>
      </w:r>
      <w:r w:rsidR="002C7129">
        <w:rPr>
          <w:rFonts w:ascii="Times New Roman" w:hAnsi="Times New Roman" w:cs="Times New Roman"/>
          <w:sz w:val="24"/>
          <w:szCs w:val="24"/>
        </w:rPr>
        <w:t xml:space="preserve"> While the Geography Division continuously maintains the MAF, most users (internal and external to the Census Bureau) use a semi-annual extract called the MAFX.</w:t>
      </w:r>
    </w:p>
    <w:p w14:paraId="239AB0B6" w14:textId="4696F249" w:rsidR="005A76B3" w:rsidRDefault="0086776B"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 </w:t>
      </w:r>
      <w:r w:rsidR="00AE715D">
        <w:rPr>
          <w:rFonts w:ascii="Times New Roman" w:hAnsi="Times New Roman" w:cs="Times New Roman"/>
          <w:sz w:val="24"/>
          <w:szCs w:val="24"/>
        </w:rPr>
        <w:t>MAFX</w:t>
      </w:r>
      <w:r w:rsidR="002C7129">
        <w:rPr>
          <w:rFonts w:ascii="Times New Roman" w:hAnsi="Times New Roman" w:cs="Times New Roman"/>
          <w:sz w:val="24"/>
          <w:szCs w:val="24"/>
        </w:rPr>
        <w:t xml:space="preserve"> helpfully provides</w:t>
      </w:r>
      <w:r w:rsidR="00D9029A">
        <w:rPr>
          <w:rFonts w:ascii="Times New Roman" w:hAnsi="Times New Roman" w:cs="Times New Roman"/>
          <w:sz w:val="24"/>
          <w:szCs w:val="24"/>
        </w:rPr>
        <w:t xml:space="preserve"> characteristics </w:t>
      </w:r>
      <w:r w:rsidR="00AE715D">
        <w:rPr>
          <w:rFonts w:ascii="Times New Roman" w:hAnsi="Times New Roman" w:cs="Times New Roman"/>
          <w:sz w:val="24"/>
          <w:szCs w:val="24"/>
        </w:rPr>
        <w:t>for</w:t>
      </w:r>
      <w:r w:rsidR="00207256">
        <w:rPr>
          <w:rFonts w:ascii="Times New Roman" w:hAnsi="Times New Roman" w:cs="Times New Roman"/>
          <w:sz w:val="24"/>
          <w:szCs w:val="24"/>
        </w:rPr>
        <w:t xml:space="preserve"> MAF units, but MAF units are not</w:t>
      </w:r>
      <w:r w:rsidR="00D26F54">
        <w:rPr>
          <w:rFonts w:ascii="Times New Roman" w:hAnsi="Times New Roman" w:cs="Times New Roman"/>
          <w:sz w:val="24"/>
          <w:szCs w:val="24"/>
        </w:rPr>
        <w:t xml:space="preserve"> </w:t>
      </w:r>
      <w:r w:rsidR="00762FFB">
        <w:rPr>
          <w:rFonts w:ascii="Times New Roman" w:hAnsi="Times New Roman" w:cs="Times New Roman"/>
          <w:sz w:val="24"/>
          <w:szCs w:val="24"/>
        </w:rPr>
        <w:t>necessarily</w:t>
      </w:r>
      <w:r w:rsidR="00207256">
        <w:rPr>
          <w:rFonts w:ascii="Times New Roman" w:hAnsi="Times New Roman" w:cs="Times New Roman"/>
          <w:sz w:val="24"/>
          <w:szCs w:val="24"/>
        </w:rPr>
        <w:t xml:space="preserve"> </w:t>
      </w:r>
      <w:r w:rsidR="00CA042E">
        <w:rPr>
          <w:rFonts w:ascii="Times New Roman" w:hAnsi="Times New Roman" w:cs="Times New Roman"/>
          <w:sz w:val="24"/>
          <w:szCs w:val="24"/>
        </w:rPr>
        <w:t>places where people live. For this, the Census Bureau</w:t>
      </w:r>
      <w:r>
        <w:rPr>
          <w:rFonts w:ascii="Times New Roman" w:hAnsi="Times New Roman" w:cs="Times New Roman"/>
          <w:sz w:val="24"/>
          <w:szCs w:val="24"/>
        </w:rPr>
        <w:t xml:space="preserve"> </w:t>
      </w:r>
      <w:r w:rsidR="00AE715D">
        <w:rPr>
          <w:rFonts w:ascii="Times New Roman" w:hAnsi="Times New Roman" w:cs="Times New Roman"/>
          <w:sz w:val="24"/>
          <w:szCs w:val="24"/>
        </w:rPr>
        <w:t>defines</w:t>
      </w:r>
      <w:r>
        <w:rPr>
          <w:rFonts w:ascii="Times New Roman" w:hAnsi="Times New Roman" w:cs="Times New Roman"/>
          <w:sz w:val="24"/>
          <w:szCs w:val="24"/>
        </w:rPr>
        <w:t xml:space="preserve"> housing units.</w:t>
      </w:r>
      <w:r w:rsidR="008D549D">
        <w:rPr>
          <w:rFonts w:ascii="Times New Roman" w:hAnsi="Times New Roman" w:cs="Times New Roman"/>
          <w:sz w:val="24"/>
          <w:szCs w:val="24"/>
        </w:rPr>
        <w:t xml:space="preserve"> </w:t>
      </w:r>
      <w:r w:rsidR="002E5EDD">
        <w:rPr>
          <w:rFonts w:ascii="Times New Roman" w:hAnsi="Times New Roman" w:cs="Times New Roman"/>
          <w:sz w:val="24"/>
          <w:szCs w:val="24"/>
        </w:rPr>
        <w:t>A housing unit is “a house, apartment, a mobile home or trailer, a group of rooms, or a single room (that can be temporarily vacant</w:t>
      </w:r>
      <w:r w:rsidR="0042291B">
        <w:rPr>
          <w:rFonts w:ascii="Times New Roman" w:hAnsi="Times New Roman" w:cs="Times New Roman"/>
          <w:sz w:val="24"/>
          <w:szCs w:val="24"/>
        </w:rPr>
        <w:t xml:space="preserve"> but intended for occupancy as a sperate living quarters</w:t>
      </w:r>
      <w:r w:rsidR="002E5EDD">
        <w:rPr>
          <w:rFonts w:ascii="Times New Roman" w:hAnsi="Times New Roman" w:cs="Times New Roman"/>
          <w:sz w:val="24"/>
          <w:szCs w:val="24"/>
        </w:rPr>
        <w:t>)</w:t>
      </w:r>
      <w:r w:rsidR="0042291B">
        <w:rPr>
          <w:rFonts w:ascii="Times New Roman" w:hAnsi="Times New Roman" w:cs="Times New Roman"/>
          <w:sz w:val="24"/>
          <w:szCs w:val="24"/>
        </w:rPr>
        <w:t>.”</w:t>
      </w:r>
      <w:r w:rsidR="006C6E5F">
        <w:rPr>
          <w:rFonts w:ascii="Times New Roman" w:hAnsi="Times New Roman" w:cs="Times New Roman"/>
          <w:sz w:val="24"/>
          <w:szCs w:val="24"/>
        </w:rPr>
        <w:fldChar w:fldCharType="begin"/>
      </w:r>
      <w:r w:rsidR="005A76B3">
        <w:rPr>
          <w:rFonts w:ascii="Times New Roman" w:hAnsi="Times New Roman" w:cs="Times New Roman"/>
          <w:sz w:val="24"/>
          <w:szCs w:val="24"/>
        </w:rPr>
        <w:instrText xml:space="preserve"> ADDIN ZOTERO_ITEM CSL_CITATION {"citationID":"EB1rz8vZ","properties":{"formattedCitation":"(United States Census Bureau 2021)","plainCitation":"(United States Census Bureau 2021)","noteIndex":0},"citationItems":[{"id":1505,"uris":["http://zotero.org/users/6152647/items/G9HAX5WM"],"itemData":{"id":1505,"type":"webpage","container-title":"Census.gov","language":"en","note":"section: Government","title":"Group Quarters and Housing Unit Estimates Terms and Definitions","URL":"https://www.census.gov/programs-surveys/popest/about/glossary/housing.html","author":[{"literal":"United States Census Bureau"}],"accessed":{"date-parts":[["2025",8,29]]},"issued":{"date-parts":[["2021"]]}}}],"schema":"https://github.com/citation-style-language/schema/raw/master/csl-citation.json"} </w:instrText>
      </w:r>
      <w:r w:rsidR="006C6E5F">
        <w:rPr>
          <w:rFonts w:ascii="Times New Roman" w:hAnsi="Times New Roman" w:cs="Times New Roman"/>
          <w:sz w:val="24"/>
          <w:szCs w:val="24"/>
        </w:rPr>
        <w:fldChar w:fldCharType="separate"/>
      </w:r>
      <w:r w:rsidR="005A76B3" w:rsidRPr="005A76B3">
        <w:rPr>
          <w:rFonts w:ascii="Times New Roman" w:hAnsi="Times New Roman" w:cs="Times New Roman"/>
          <w:sz w:val="24"/>
        </w:rPr>
        <w:t>(United States Census Bureau 2021</w:t>
      </w:r>
      <w:r w:rsidR="005A76B3">
        <w:rPr>
          <w:rFonts w:ascii="Times New Roman" w:hAnsi="Times New Roman" w:cs="Times New Roman"/>
          <w:sz w:val="24"/>
        </w:rPr>
        <w:t>:1</w:t>
      </w:r>
      <w:r w:rsidR="005A76B3" w:rsidRPr="005A76B3">
        <w:rPr>
          <w:rFonts w:ascii="Times New Roman" w:hAnsi="Times New Roman" w:cs="Times New Roman"/>
          <w:sz w:val="24"/>
        </w:rPr>
        <w:t>)</w:t>
      </w:r>
      <w:r w:rsidR="006C6E5F">
        <w:rPr>
          <w:rFonts w:ascii="Times New Roman" w:hAnsi="Times New Roman" w:cs="Times New Roman"/>
          <w:sz w:val="24"/>
          <w:szCs w:val="24"/>
        </w:rPr>
        <w:fldChar w:fldCharType="end"/>
      </w:r>
      <w:r w:rsidR="005A76B3">
        <w:rPr>
          <w:rFonts w:ascii="Times New Roman" w:hAnsi="Times New Roman" w:cs="Times New Roman"/>
          <w:sz w:val="24"/>
          <w:szCs w:val="24"/>
        </w:rPr>
        <w:t>.</w:t>
      </w:r>
    </w:p>
    <w:p w14:paraId="2B74D63D" w14:textId="2035F7AD" w:rsidR="00836AFE" w:rsidRDefault="0042291B"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There are two additional </w:t>
      </w:r>
      <w:r w:rsidR="0086776B">
        <w:rPr>
          <w:rFonts w:ascii="Times New Roman" w:hAnsi="Times New Roman" w:cs="Times New Roman"/>
          <w:sz w:val="24"/>
          <w:szCs w:val="24"/>
        </w:rPr>
        <w:t>criteria</w:t>
      </w:r>
      <w:r>
        <w:rPr>
          <w:rFonts w:ascii="Times New Roman" w:hAnsi="Times New Roman" w:cs="Times New Roman"/>
          <w:sz w:val="24"/>
          <w:szCs w:val="24"/>
        </w:rPr>
        <w:t xml:space="preserve">: </w:t>
      </w:r>
      <w:r w:rsidR="0086776B">
        <w:rPr>
          <w:rFonts w:ascii="Times New Roman" w:hAnsi="Times New Roman" w:cs="Times New Roman"/>
          <w:sz w:val="24"/>
          <w:szCs w:val="24"/>
        </w:rPr>
        <w:t>separateness</w:t>
      </w:r>
      <w:r w:rsidR="00B247A5">
        <w:rPr>
          <w:rFonts w:ascii="Times New Roman" w:hAnsi="Times New Roman" w:cs="Times New Roman"/>
          <w:sz w:val="24"/>
          <w:szCs w:val="24"/>
        </w:rPr>
        <w:t xml:space="preserve">, or living separate from others in the building, and direct access, the ability to enter the housing unit from the outside or a common hall. </w:t>
      </w:r>
      <w:r w:rsidR="00F9270E">
        <w:rPr>
          <w:rFonts w:ascii="Times New Roman" w:hAnsi="Times New Roman" w:cs="Times New Roman"/>
          <w:sz w:val="24"/>
          <w:szCs w:val="24"/>
        </w:rPr>
        <w:t>Finally non-conventional housing is included in the housing unit inventory when they are the usual place of residence for a person, otherwise they are excluded.</w:t>
      </w:r>
      <w:r w:rsidR="005E2850">
        <w:rPr>
          <w:rFonts w:ascii="Times New Roman" w:hAnsi="Times New Roman" w:cs="Times New Roman"/>
          <w:sz w:val="24"/>
          <w:szCs w:val="24"/>
        </w:rPr>
        <w:t xml:space="preserve"> Different surveys and programs use different thresholds for considering a housing unit</w:t>
      </w:r>
      <w:r w:rsidR="00765A3D">
        <w:rPr>
          <w:rFonts w:ascii="Times New Roman" w:hAnsi="Times New Roman" w:cs="Times New Roman"/>
          <w:sz w:val="24"/>
          <w:szCs w:val="24"/>
        </w:rPr>
        <w:t>, and researchers who are interacting with individual-level data</w:t>
      </w:r>
      <w:r w:rsidR="005952B1">
        <w:rPr>
          <w:rFonts w:ascii="Times New Roman" w:hAnsi="Times New Roman" w:cs="Times New Roman"/>
          <w:sz w:val="24"/>
          <w:szCs w:val="24"/>
        </w:rPr>
        <w:t>.</w:t>
      </w:r>
      <w:r w:rsidR="00765A3D">
        <w:rPr>
          <w:rFonts w:ascii="Times New Roman" w:hAnsi="Times New Roman" w:cs="Times New Roman"/>
          <w:sz w:val="24"/>
          <w:szCs w:val="24"/>
        </w:rPr>
        <w:t xml:space="preserve"> </w:t>
      </w:r>
    </w:p>
    <w:p w14:paraId="75172A8E" w14:textId="2CC53CBB" w:rsidR="00AD2D54" w:rsidRDefault="00AD2D54" w:rsidP="0025551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using units are </w:t>
      </w:r>
      <w:r w:rsidR="00B40904">
        <w:rPr>
          <w:rFonts w:ascii="Times New Roman" w:hAnsi="Times New Roman" w:cs="Times New Roman"/>
          <w:sz w:val="24"/>
          <w:szCs w:val="24"/>
        </w:rPr>
        <w:t>assigned MAFIDs,</w:t>
      </w:r>
      <w:r w:rsidR="00CA042E">
        <w:rPr>
          <w:rFonts w:ascii="Times New Roman" w:hAnsi="Times New Roman" w:cs="Times New Roman"/>
          <w:sz w:val="24"/>
          <w:szCs w:val="24"/>
        </w:rPr>
        <w:t xml:space="preserve"> and these are used to anonymize data</w:t>
      </w:r>
      <w:r w:rsidR="00B40904">
        <w:rPr>
          <w:rFonts w:ascii="Times New Roman" w:hAnsi="Times New Roman" w:cs="Times New Roman"/>
          <w:sz w:val="24"/>
          <w:szCs w:val="24"/>
        </w:rPr>
        <w:t xml:space="preserve"> so researchers can analyze the people connected to the MAF units and the MAF units themselves without putting res</w:t>
      </w:r>
      <w:r w:rsidR="00093DA4">
        <w:rPr>
          <w:rFonts w:ascii="Times New Roman" w:hAnsi="Times New Roman" w:cs="Times New Roman"/>
          <w:sz w:val="24"/>
          <w:szCs w:val="24"/>
        </w:rPr>
        <w:t>idents at risk.</w:t>
      </w:r>
      <w:r w:rsidR="00D9029A">
        <w:rPr>
          <w:rFonts w:ascii="Times New Roman" w:hAnsi="Times New Roman" w:cs="Times New Roman"/>
          <w:sz w:val="24"/>
          <w:szCs w:val="24"/>
        </w:rPr>
        <w:t xml:space="preserve"> The difficulty for data users is that</w:t>
      </w:r>
      <w:r w:rsidR="0025551A">
        <w:rPr>
          <w:rFonts w:ascii="Times New Roman" w:hAnsi="Times New Roman" w:cs="Times New Roman"/>
          <w:sz w:val="24"/>
          <w:szCs w:val="24"/>
        </w:rPr>
        <w:t xml:space="preserve"> while all housing units are</w:t>
      </w:r>
      <w:r w:rsidR="00D9029A">
        <w:rPr>
          <w:rFonts w:ascii="Times New Roman" w:hAnsi="Times New Roman" w:cs="Times New Roman"/>
          <w:sz w:val="24"/>
          <w:szCs w:val="24"/>
        </w:rPr>
        <w:t xml:space="preserve"> MAF units</w:t>
      </w:r>
      <w:r w:rsidR="0025551A">
        <w:rPr>
          <w:rFonts w:ascii="Times New Roman" w:hAnsi="Times New Roman" w:cs="Times New Roman"/>
          <w:sz w:val="24"/>
          <w:szCs w:val="24"/>
        </w:rPr>
        <w:t>, MAF units</w:t>
      </w:r>
      <w:r w:rsidR="00D9029A">
        <w:rPr>
          <w:rFonts w:ascii="Times New Roman" w:hAnsi="Times New Roman" w:cs="Times New Roman"/>
          <w:sz w:val="24"/>
          <w:szCs w:val="24"/>
        </w:rPr>
        <w:t xml:space="preserve"> are not necessarily</w:t>
      </w:r>
      <w:r w:rsidR="0025551A">
        <w:rPr>
          <w:rFonts w:ascii="Times New Roman" w:hAnsi="Times New Roman" w:cs="Times New Roman"/>
          <w:sz w:val="24"/>
          <w:szCs w:val="24"/>
        </w:rPr>
        <w:t xml:space="preserve"> valid</w:t>
      </w:r>
      <w:r w:rsidR="00D9029A">
        <w:rPr>
          <w:rFonts w:ascii="Times New Roman" w:hAnsi="Times New Roman" w:cs="Times New Roman"/>
          <w:sz w:val="24"/>
          <w:szCs w:val="24"/>
        </w:rPr>
        <w:t xml:space="preserve"> housing units</w:t>
      </w:r>
      <w:r w:rsidR="0025551A">
        <w:rPr>
          <w:rFonts w:ascii="Times New Roman" w:hAnsi="Times New Roman" w:cs="Times New Roman"/>
          <w:sz w:val="24"/>
          <w:szCs w:val="24"/>
        </w:rPr>
        <w:t>.</w:t>
      </w:r>
      <w:r w:rsidR="005952B1">
        <w:rPr>
          <w:rFonts w:ascii="Times New Roman" w:hAnsi="Times New Roman" w:cs="Times New Roman"/>
          <w:sz w:val="24"/>
          <w:szCs w:val="24"/>
        </w:rPr>
        <w:t xml:space="preserve"> </w:t>
      </w:r>
      <w:r w:rsidR="0025551A">
        <w:rPr>
          <w:rFonts w:ascii="Times New Roman" w:hAnsi="Times New Roman" w:cs="Times New Roman"/>
          <w:sz w:val="24"/>
          <w:szCs w:val="24"/>
        </w:rPr>
        <w:t>H</w:t>
      </w:r>
      <w:r w:rsidR="005952B1">
        <w:rPr>
          <w:rFonts w:ascii="Times New Roman" w:hAnsi="Times New Roman" w:cs="Times New Roman"/>
          <w:sz w:val="24"/>
          <w:szCs w:val="24"/>
        </w:rPr>
        <w:t xml:space="preserve">ow many (if any) </w:t>
      </w:r>
      <w:r w:rsidR="0025551A">
        <w:rPr>
          <w:rFonts w:ascii="Times New Roman" w:hAnsi="Times New Roman" w:cs="Times New Roman"/>
          <w:sz w:val="24"/>
          <w:szCs w:val="24"/>
        </w:rPr>
        <w:t>individuals</w:t>
      </w:r>
      <w:r w:rsidR="005952B1">
        <w:rPr>
          <w:rFonts w:ascii="Times New Roman" w:hAnsi="Times New Roman" w:cs="Times New Roman"/>
          <w:sz w:val="24"/>
          <w:szCs w:val="24"/>
        </w:rPr>
        <w:t xml:space="preserve"> or families live in MAF unit would be unclear if the Census Bureau did not provide a mechanism to </w:t>
      </w:r>
      <w:r w:rsidR="005952B1">
        <w:rPr>
          <w:rFonts w:ascii="Times New Roman" w:hAnsi="Times New Roman" w:cs="Times New Roman"/>
          <w:sz w:val="24"/>
          <w:szCs w:val="24"/>
        </w:rPr>
        <w:lastRenderedPageBreak/>
        <w:t xml:space="preserve">attach people to their residences. I will discuss more about the matching process in a section on administrative data. </w:t>
      </w:r>
    </w:p>
    <w:p w14:paraId="3ECC9813" w14:textId="77777777" w:rsidR="0025551A" w:rsidRDefault="0025551A" w:rsidP="0025551A">
      <w:pPr>
        <w:spacing w:line="480" w:lineRule="auto"/>
        <w:rPr>
          <w:rFonts w:ascii="Times New Roman" w:hAnsi="Times New Roman" w:cs="Times New Roman"/>
          <w:i/>
          <w:iCs/>
          <w:sz w:val="24"/>
          <w:szCs w:val="24"/>
        </w:rPr>
      </w:pPr>
      <w:r>
        <w:rPr>
          <w:rFonts w:ascii="Times New Roman" w:hAnsi="Times New Roman" w:cs="Times New Roman"/>
          <w:i/>
          <w:iCs/>
          <w:sz w:val="24"/>
          <w:szCs w:val="24"/>
        </w:rPr>
        <w:t>Operationalization of People</w:t>
      </w:r>
    </w:p>
    <w:p w14:paraId="502820EE" w14:textId="12C66671" w:rsidR="00820588" w:rsidRDefault="00820588" w:rsidP="0025551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e </w:t>
      </w:r>
      <w:r w:rsidR="00A55E4B">
        <w:rPr>
          <w:rFonts w:ascii="Times New Roman" w:hAnsi="Times New Roman" w:cs="Times New Roman"/>
          <w:sz w:val="24"/>
          <w:szCs w:val="24"/>
        </w:rPr>
        <w:t>now</w:t>
      </w:r>
      <w:r>
        <w:rPr>
          <w:rFonts w:ascii="Times New Roman" w:hAnsi="Times New Roman" w:cs="Times New Roman"/>
          <w:sz w:val="24"/>
          <w:szCs w:val="24"/>
        </w:rPr>
        <w:t xml:space="preserve"> turn our focus from geography to demography, the people </w:t>
      </w:r>
      <w:r w:rsidR="00A55E4B">
        <w:rPr>
          <w:rFonts w:ascii="Times New Roman" w:hAnsi="Times New Roman" w:cs="Times New Roman"/>
          <w:sz w:val="24"/>
          <w:szCs w:val="24"/>
        </w:rPr>
        <w:t xml:space="preserve">who live in the places. Similar to the concerns around privacy for MAF units and addresses, the Census Bureau provides a system to anonymize the people that live in the United States: the Primary Identification Key or PIK. </w:t>
      </w:r>
    </w:p>
    <w:p w14:paraId="3130449A" w14:textId="704F5203" w:rsidR="00F619E3" w:rsidRPr="00820588" w:rsidRDefault="00F619E3" w:rsidP="0025551A">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PIKs first begin as an effort to link people across the old decennial censuses. Censuses are released 70 years after they are enumerated. </w:t>
      </w:r>
    </w:p>
    <w:p w14:paraId="4E8A0E9C" w14:textId="215F68F1" w:rsidR="00820588" w:rsidRPr="00820588" w:rsidRDefault="00820588" w:rsidP="0025551A">
      <w:pPr>
        <w:spacing w:line="480" w:lineRule="auto"/>
        <w:rPr>
          <w:rFonts w:ascii="Times New Roman" w:hAnsi="Times New Roman" w:cs="Times New Roman"/>
          <w:sz w:val="24"/>
          <w:szCs w:val="24"/>
        </w:rPr>
      </w:pPr>
      <w:r>
        <w:rPr>
          <w:rFonts w:ascii="Times New Roman" w:hAnsi="Times New Roman" w:cs="Times New Roman"/>
          <w:i/>
          <w:iCs/>
          <w:sz w:val="24"/>
          <w:szCs w:val="24"/>
        </w:rPr>
        <w:tab/>
      </w:r>
    </w:p>
    <w:p w14:paraId="184233DE" w14:textId="77777777" w:rsidR="0025551A" w:rsidRDefault="0025551A" w:rsidP="0025551A">
      <w:pPr>
        <w:spacing w:line="480" w:lineRule="auto"/>
        <w:ind w:firstLine="720"/>
        <w:rPr>
          <w:rFonts w:ascii="Times New Roman" w:hAnsi="Times New Roman" w:cs="Times New Roman"/>
          <w:sz w:val="24"/>
          <w:szCs w:val="24"/>
        </w:rPr>
      </w:pPr>
    </w:p>
    <w:p w14:paraId="6594ED31" w14:textId="47DFC520" w:rsidR="00AE4A5B" w:rsidRDefault="00AE4A5B" w:rsidP="00AE4A5B">
      <w:pPr>
        <w:spacing w:line="480" w:lineRule="auto"/>
        <w:rPr>
          <w:rFonts w:ascii="Times New Roman" w:hAnsi="Times New Roman" w:cs="Times New Roman"/>
          <w:i/>
          <w:iCs/>
          <w:sz w:val="24"/>
          <w:szCs w:val="24"/>
        </w:rPr>
      </w:pPr>
      <w:r w:rsidRPr="00AE4A5B">
        <w:rPr>
          <w:rFonts w:ascii="Times New Roman" w:hAnsi="Times New Roman" w:cs="Times New Roman"/>
          <w:i/>
          <w:iCs/>
          <w:sz w:val="24"/>
          <w:szCs w:val="24"/>
        </w:rPr>
        <w:t>Operationalization of Time</w:t>
      </w:r>
    </w:p>
    <w:p w14:paraId="45C5E537" w14:textId="1A3CD2F9" w:rsidR="00AE4A5B" w:rsidRPr="00AE4A5B" w:rsidRDefault="00AE4A5B" w:rsidP="0025551A">
      <w:pPr>
        <w:spacing w:line="480" w:lineRule="auto"/>
        <w:ind w:firstLine="720"/>
        <w:rPr>
          <w:rFonts w:ascii="Times New Roman" w:hAnsi="Times New Roman" w:cs="Times New Roman"/>
          <w:sz w:val="24"/>
          <w:szCs w:val="24"/>
        </w:rPr>
      </w:pPr>
      <w:r>
        <w:rPr>
          <w:rFonts w:ascii="Times New Roman" w:hAnsi="Times New Roman" w:cs="Times New Roman"/>
          <w:sz w:val="24"/>
          <w:szCs w:val="24"/>
        </w:rPr>
        <w:t>Researchers also consider</w:t>
      </w:r>
      <w:r w:rsidR="00093DA4">
        <w:rPr>
          <w:rFonts w:ascii="Times New Roman" w:hAnsi="Times New Roman" w:cs="Times New Roman"/>
          <w:sz w:val="24"/>
          <w:szCs w:val="24"/>
        </w:rPr>
        <w:t xml:space="preserve"> the time frames used for migration research. Migration takes a continuous phenomenon and, out of computational necessity, makes discrete periods of time to analyze the migration in</w:t>
      </w:r>
      <w:r w:rsidR="00314AC1">
        <w:rPr>
          <w:rFonts w:ascii="Times New Roman" w:hAnsi="Times New Roman" w:cs="Times New Roman"/>
          <w:sz w:val="24"/>
          <w:szCs w:val="24"/>
        </w:rPr>
        <w:t xml:space="preserve">. The gold standard is knowing the day a person moves, but most data, especially administrative data, only registers a change when a new vintage of data is collected. Additionally, lots of migration is temporary. People may move multiple times between data collection periods or move to a new location and then back again. </w:t>
      </w:r>
    </w:p>
    <w:p w14:paraId="5FDE5C67" w14:textId="68279613" w:rsidR="00676A18" w:rsidRPr="008B5152" w:rsidRDefault="00676A18" w:rsidP="00A365D1">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 xml:space="preserve">Data Sources </w:t>
      </w:r>
      <w:r w:rsidR="00010CF8" w:rsidRPr="008B5152">
        <w:rPr>
          <w:rFonts w:ascii="Times New Roman" w:hAnsi="Times New Roman" w:cs="Times New Roman"/>
          <w:i/>
          <w:iCs/>
          <w:sz w:val="24"/>
          <w:szCs w:val="24"/>
        </w:rPr>
        <w:t xml:space="preserve">Used for </w:t>
      </w:r>
      <w:r w:rsidR="00CA042E">
        <w:rPr>
          <w:rFonts w:ascii="Times New Roman" w:hAnsi="Times New Roman" w:cs="Times New Roman"/>
          <w:i/>
          <w:iCs/>
          <w:sz w:val="24"/>
          <w:szCs w:val="24"/>
        </w:rPr>
        <w:t>Migration</w:t>
      </w:r>
      <w:r w:rsidR="00010CF8" w:rsidRPr="008B5152">
        <w:rPr>
          <w:rFonts w:ascii="Times New Roman" w:hAnsi="Times New Roman" w:cs="Times New Roman"/>
          <w:i/>
          <w:iCs/>
          <w:sz w:val="24"/>
          <w:szCs w:val="24"/>
        </w:rPr>
        <w:t xml:space="preserve"> Research</w:t>
      </w:r>
    </w:p>
    <w:p w14:paraId="59C91ABE" w14:textId="03191A07" w:rsidR="00CE3FED" w:rsidRDefault="008B0A41" w:rsidP="00A365D1">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t xml:space="preserve">Surveys. </w:t>
      </w:r>
      <w:r w:rsidR="00010CF8" w:rsidRPr="008B5152">
        <w:rPr>
          <w:rFonts w:ascii="Times New Roman" w:hAnsi="Times New Roman" w:cs="Times New Roman"/>
          <w:sz w:val="24"/>
          <w:szCs w:val="24"/>
        </w:rPr>
        <w:t>The American Community Survey and the Decennial Census</w:t>
      </w:r>
      <w:r w:rsidR="00CC046C">
        <w:rPr>
          <w:rFonts w:ascii="Times New Roman" w:hAnsi="Times New Roman" w:cs="Times New Roman"/>
          <w:sz w:val="24"/>
          <w:szCs w:val="24"/>
        </w:rPr>
        <w:t xml:space="preserve"> operate using the MAFX as their sampling frame. (The Decennial Census just visits every housing unit in the sampling </w:t>
      </w:r>
      <w:r w:rsidR="00CC046C">
        <w:rPr>
          <w:rFonts w:ascii="Times New Roman" w:hAnsi="Times New Roman" w:cs="Times New Roman"/>
          <w:sz w:val="24"/>
          <w:szCs w:val="24"/>
        </w:rPr>
        <w:lastRenderedPageBreak/>
        <w:t xml:space="preserve">frame and adds </w:t>
      </w:r>
      <w:r w:rsidR="00B23B22">
        <w:rPr>
          <w:rFonts w:ascii="Times New Roman" w:hAnsi="Times New Roman" w:cs="Times New Roman"/>
          <w:sz w:val="24"/>
          <w:szCs w:val="24"/>
        </w:rPr>
        <w:t xml:space="preserve">housing </w:t>
      </w:r>
      <w:r w:rsidR="00CC046C">
        <w:rPr>
          <w:rFonts w:ascii="Times New Roman" w:hAnsi="Times New Roman" w:cs="Times New Roman"/>
          <w:sz w:val="24"/>
          <w:szCs w:val="24"/>
        </w:rPr>
        <w:t>units</w:t>
      </w:r>
      <w:r w:rsidR="00B23B22">
        <w:rPr>
          <w:rFonts w:ascii="Times New Roman" w:hAnsi="Times New Roman" w:cs="Times New Roman"/>
          <w:sz w:val="24"/>
          <w:szCs w:val="24"/>
        </w:rPr>
        <w:t xml:space="preserve"> as it discovers new ones</w:t>
      </w:r>
      <w:r w:rsidR="00CC046C">
        <w:rPr>
          <w:rFonts w:ascii="Times New Roman" w:hAnsi="Times New Roman" w:cs="Times New Roman"/>
          <w:sz w:val="24"/>
          <w:szCs w:val="24"/>
        </w:rPr>
        <w:t>)</w:t>
      </w:r>
      <w:r w:rsidR="00B23B22">
        <w:rPr>
          <w:rFonts w:ascii="Times New Roman" w:hAnsi="Times New Roman" w:cs="Times New Roman"/>
          <w:sz w:val="24"/>
          <w:szCs w:val="24"/>
        </w:rPr>
        <w:t xml:space="preserve">. </w:t>
      </w:r>
      <w:r w:rsidR="00FC3506" w:rsidRPr="008B5152">
        <w:rPr>
          <w:rFonts w:ascii="Times New Roman" w:hAnsi="Times New Roman" w:cs="Times New Roman"/>
          <w:sz w:val="24"/>
          <w:szCs w:val="24"/>
        </w:rPr>
        <w:t xml:space="preserve">This address-focused approach </w:t>
      </w:r>
      <w:r w:rsidR="00961B3C" w:rsidRPr="008B5152">
        <w:rPr>
          <w:rFonts w:ascii="Times New Roman" w:hAnsi="Times New Roman" w:cs="Times New Roman"/>
          <w:sz w:val="24"/>
          <w:szCs w:val="24"/>
        </w:rPr>
        <w:t>is a major advantage over other sampling frames, like phone numbers. However, there are some drawbacks to a</w:t>
      </w:r>
      <w:r w:rsidR="0008147F" w:rsidRPr="008B5152">
        <w:rPr>
          <w:rFonts w:ascii="Times New Roman" w:hAnsi="Times New Roman" w:cs="Times New Roman"/>
          <w:sz w:val="24"/>
          <w:szCs w:val="24"/>
        </w:rPr>
        <w:t>n</w:t>
      </w:r>
      <w:r w:rsidR="00961B3C" w:rsidRPr="008B5152">
        <w:rPr>
          <w:rFonts w:ascii="Times New Roman" w:hAnsi="Times New Roman" w:cs="Times New Roman"/>
          <w:sz w:val="24"/>
          <w:szCs w:val="24"/>
        </w:rPr>
        <w:t xml:space="preserve"> address-based sampling frame. Addresses are not people, </w:t>
      </w:r>
      <w:r w:rsidR="0008147F" w:rsidRPr="008B5152">
        <w:rPr>
          <w:rFonts w:ascii="Times New Roman" w:hAnsi="Times New Roman" w:cs="Times New Roman"/>
          <w:sz w:val="24"/>
          <w:szCs w:val="24"/>
        </w:rPr>
        <w:t xml:space="preserve">but for many studies, people are the unit of analysis. Any </w:t>
      </w:r>
      <w:r w:rsidR="00B23B22">
        <w:rPr>
          <w:rFonts w:ascii="Times New Roman" w:hAnsi="Times New Roman" w:cs="Times New Roman"/>
          <w:sz w:val="24"/>
          <w:szCs w:val="24"/>
        </w:rPr>
        <w:t>relationships</w:t>
      </w:r>
      <w:r w:rsidR="0008147F" w:rsidRPr="008B5152">
        <w:rPr>
          <w:rFonts w:ascii="Times New Roman" w:hAnsi="Times New Roman" w:cs="Times New Roman"/>
          <w:sz w:val="24"/>
          <w:szCs w:val="24"/>
        </w:rPr>
        <w:t xml:space="preserve"> between sampling frame and unit of analysis</w:t>
      </w:r>
      <w:r w:rsidR="004F5756" w:rsidRPr="008B5152">
        <w:rPr>
          <w:rFonts w:ascii="Times New Roman" w:hAnsi="Times New Roman" w:cs="Times New Roman"/>
          <w:sz w:val="24"/>
          <w:szCs w:val="24"/>
        </w:rPr>
        <w:t xml:space="preserve"> </w:t>
      </w:r>
      <w:r w:rsidR="0008147F" w:rsidRPr="008B5152">
        <w:rPr>
          <w:rFonts w:ascii="Times New Roman" w:hAnsi="Times New Roman" w:cs="Times New Roman"/>
          <w:sz w:val="24"/>
          <w:szCs w:val="24"/>
        </w:rPr>
        <w:t>can bias estimates.</w:t>
      </w:r>
      <w:r w:rsidR="004F5756" w:rsidRPr="008B5152">
        <w:rPr>
          <w:rFonts w:ascii="Times New Roman" w:hAnsi="Times New Roman" w:cs="Times New Roman"/>
          <w:sz w:val="24"/>
          <w:szCs w:val="24"/>
        </w:rPr>
        <w:t xml:space="preserve"> For example</w:t>
      </w:r>
      <w:r w:rsidR="00802A49" w:rsidRPr="008B5152">
        <w:rPr>
          <w:rFonts w:ascii="Times New Roman" w:hAnsi="Times New Roman" w:cs="Times New Roman"/>
          <w:sz w:val="24"/>
          <w:szCs w:val="24"/>
        </w:rPr>
        <w:t xml:space="preserve">, the tendency for young and poor people to not have landlines has been a bias in several studies across the world </w:t>
      </w:r>
      <w:r w:rsidR="00802A49" w:rsidRPr="008B5152">
        <w:rPr>
          <w:rFonts w:ascii="Times New Roman" w:hAnsi="Times New Roman" w:cs="Times New Roman"/>
          <w:sz w:val="24"/>
          <w:szCs w:val="24"/>
        </w:rPr>
        <w:fldChar w:fldCharType="begin"/>
      </w:r>
      <w:r w:rsidR="00802A49" w:rsidRPr="008B5152">
        <w:rPr>
          <w:rFonts w:ascii="Times New Roman" w:hAnsi="Times New Roman" w:cs="Times New Roman"/>
          <w:sz w:val="24"/>
          <w:szCs w:val="24"/>
        </w:rPr>
        <w:instrText xml:space="preserve"> ADDIN ZOTERO_ITEM CSL_CITATION {"citationID":"ksn9yVT9","properties":{"formattedCitation":"(Ambel et al. 2021)","plainCitation":"(Ambel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schema":"https://github.com/citation-style-language/schema/raw/master/csl-citation.json"} </w:instrText>
      </w:r>
      <w:r w:rsidR="00802A49" w:rsidRPr="008B5152">
        <w:rPr>
          <w:rFonts w:ascii="Times New Roman" w:hAnsi="Times New Roman" w:cs="Times New Roman"/>
          <w:sz w:val="24"/>
          <w:szCs w:val="24"/>
        </w:rPr>
        <w:fldChar w:fldCharType="separate"/>
      </w:r>
      <w:r w:rsidR="00802A49" w:rsidRPr="008B5152">
        <w:rPr>
          <w:rFonts w:ascii="Times New Roman" w:hAnsi="Times New Roman" w:cs="Times New Roman"/>
          <w:sz w:val="24"/>
          <w:szCs w:val="24"/>
        </w:rPr>
        <w:t>(Ambel et al. 2021)</w:t>
      </w:r>
      <w:r w:rsidR="00802A49" w:rsidRPr="008B5152">
        <w:rPr>
          <w:rFonts w:ascii="Times New Roman" w:hAnsi="Times New Roman" w:cs="Times New Roman"/>
          <w:sz w:val="24"/>
          <w:szCs w:val="24"/>
        </w:rPr>
        <w:fldChar w:fldCharType="end"/>
      </w:r>
      <w:r w:rsidR="00802A49" w:rsidRPr="008B5152">
        <w:rPr>
          <w:rFonts w:ascii="Times New Roman" w:hAnsi="Times New Roman" w:cs="Times New Roman"/>
          <w:sz w:val="24"/>
          <w:szCs w:val="24"/>
        </w:rPr>
        <w:t xml:space="preserve">. </w:t>
      </w:r>
      <w:r w:rsidR="009A412D" w:rsidRPr="008B5152">
        <w:rPr>
          <w:rFonts w:ascii="Times New Roman" w:hAnsi="Times New Roman" w:cs="Times New Roman"/>
          <w:sz w:val="24"/>
          <w:szCs w:val="24"/>
        </w:rPr>
        <w:t>Similarly,</w:t>
      </w:r>
      <w:r w:rsidR="00802A49" w:rsidRPr="008B5152">
        <w:rPr>
          <w:rFonts w:ascii="Times New Roman" w:hAnsi="Times New Roman" w:cs="Times New Roman"/>
          <w:sz w:val="24"/>
          <w:szCs w:val="24"/>
        </w:rPr>
        <w:t xml:space="preserve"> though to a lesser extent, sampling frames based on addresses will </w:t>
      </w:r>
      <w:r w:rsidR="00196758" w:rsidRPr="008B5152">
        <w:rPr>
          <w:rFonts w:ascii="Times New Roman" w:hAnsi="Times New Roman" w:cs="Times New Roman"/>
          <w:sz w:val="24"/>
          <w:szCs w:val="24"/>
        </w:rPr>
        <w:t>overrepresent</w:t>
      </w:r>
      <w:r w:rsidR="00802A49" w:rsidRPr="008B5152">
        <w:rPr>
          <w:rFonts w:ascii="Times New Roman" w:hAnsi="Times New Roman" w:cs="Times New Roman"/>
          <w:sz w:val="24"/>
          <w:szCs w:val="24"/>
        </w:rPr>
        <w:t xml:space="preserve"> richer people with many houses, and underrepresent those without addresses, those who move out of the country, or those </w:t>
      </w:r>
      <w:r w:rsidR="00C21E23" w:rsidRPr="008B5152">
        <w:rPr>
          <w:rFonts w:ascii="Times New Roman" w:hAnsi="Times New Roman" w:cs="Times New Roman"/>
          <w:sz w:val="24"/>
          <w:szCs w:val="24"/>
        </w:rPr>
        <w:t xml:space="preserve">who only fill out addresses on public forms with a P.O. box. </w:t>
      </w:r>
    </w:p>
    <w:p w14:paraId="4E492A80" w14:textId="08D64BE1" w:rsidR="008221E6" w:rsidRDefault="00822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The American Community Survey is the successor of the Decennia</w:t>
      </w:r>
      <w:r w:rsidR="00997CFE">
        <w:rPr>
          <w:rFonts w:ascii="Times New Roman" w:hAnsi="Times New Roman" w:cs="Times New Roman"/>
          <w:sz w:val="24"/>
          <w:szCs w:val="24"/>
        </w:rPr>
        <w:t>l</w:t>
      </w:r>
      <w:r>
        <w:rPr>
          <w:rFonts w:ascii="Times New Roman" w:hAnsi="Times New Roman" w:cs="Times New Roman"/>
          <w:sz w:val="24"/>
          <w:szCs w:val="24"/>
        </w:rPr>
        <w:t xml:space="preserve"> long form.</w:t>
      </w:r>
      <w:r w:rsidR="00997CFE">
        <w:rPr>
          <w:rFonts w:ascii="Times New Roman" w:hAnsi="Times New Roman" w:cs="Times New Roman"/>
          <w:sz w:val="24"/>
          <w:szCs w:val="24"/>
        </w:rPr>
        <w:t xml:space="preserve"> The long form had many questions, but pertinently asked “</w:t>
      </w:r>
      <w:r w:rsidR="00997CFE" w:rsidRPr="00997CFE">
        <w:rPr>
          <w:rFonts w:ascii="Times New Roman" w:hAnsi="Times New Roman" w:cs="Times New Roman"/>
          <w:sz w:val="24"/>
          <w:szCs w:val="24"/>
        </w:rPr>
        <w:t>Where did you live five years ago</w:t>
      </w:r>
      <w:r w:rsidR="00997CFE">
        <w:rPr>
          <w:rFonts w:ascii="Times New Roman" w:hAnsi="Times New Roman" w:cs="Times New Roman"/>
          <w:sz w:val="24"/>
          <w:szCs w:val="24"/>
        </w:rPr>
        <w:t xml:space="preserve">?” </w:t>
      </w:r>
      <w:r w:rsidR="00797549">
        <w:rPr>
          <w:rFonts w:ascii="Times New Roman" w:hAnsi="Times New Roman" w:cs="Times New Roman"/>
          <w:sz w:val="24"/>
          <w:szCs w:val="24"/>
        </w:rPr>
        <w:fldChar w:fldCharType="begin"/>
      </w:r>
      <w:r w:rsidR="0062025E">
        <w:rPr>
          <w:rFonts w:ascii="Times New Roman" w:hAnsi="Times New Roman" w:cs="Times New Roman"/>
          <w:sz w:val="24"/>
          <w:szCs w:val="24"/>
        </w:rPr>
        <w:instrText xml:space="preserve"> ADDIN ZOTERO_ITEM CSL_CITATION {"citationID":"mNlCEOoe","properties":{"formattedCitation":"(United States Census Bureau 2025c)","plainCitation":"(United States Census Bureau 2025c)","noteIndex":0},"citationItems":[{"id":1456,"uris":["http://zotero.org/users/6152647/items/RJPKPNKF"],"itemData":{"id":1456,"type":"webpage","abstract":"Learn how the Decennial Census questionnaires have changed through the decades and download questionnaires from each Census decade.","container-title":"Census.gov","language":"en","note":"section: Government","title":"Decennial Census of Population and Housing Questionnaires &amp; Instructions","URL":"https://www.census.gov/programs-surveys/decennial-census/technical-documentation/questionnaires.html","author":[{"literal":"United States Census Bureau"}],"accessed":{"date-parts":[["2025",3,25]]},"issued":{"date-parts":[["2025"]]}}}],"schema":"https://github.com/citation-style-language/schema/raw/master/csl-citation.json"} </w:instrText>
      </w:r>
      <w:r w:rsidR="00797549">
        <w:rPr>
          <w:rFonts w:ascii="Times New Roman" w:hAnsi="Times New Roman" w:cs="Times New Roman"/>
          <w:sz w:val="24"/>
          <w:szCs w:val="24"/>
        </w:rPr>
        <w:fldChar w:fldCharType="separate"/>
      </w:r>
      <w:r w:rsidR="0062025E" w:rsidRPr="0062025E">
        <w:rPr>
          <w:rFonts w:ascii="Times New Roman" w:hAnsi="Times New Roman" w:cs="Times New Roman"/>
          <w:sz w:val="24"/>
        </w:rPr>
        <w:t>(United States Census Bureau 2025c)</w:t>
      </w:r>
      <w:r w:rsidR="00797549">
        <w:rPr>
          <w:rFonts w:ascii="Times New Roman" w:hAnsi="Times New Roman" w:cs="Times New Roman"/>
          <w:sz w:val="24"/>
          <w:szCs w:val="24"/>
        </w:rPr>
        <w:fldChar w:fldCharType="end"/>
      </w:r>
      <w:r w:rsidR="00586816">
        <w:rPr>
          <w:rFonts w:ascii="Times New Roman" w:hAnsi="Times New Roman" w:cs="Times New Roman"/>
          <w:sz w:val="24"/>
          <w:szCs w:val="24"/>
        </w:rPr>
        <w:t xml:space="preserve">, which yielded </w:t>
      </w:r>
      <w:r w:rsidR="003D6E78">
        <w:rPr>
          <w:rFonts w:ascii="Times New Roman" w:hAnsi="Times New Roman" w:cs="Times New Roman"/>
          <w:sz w:val="24"/>
          <w:szCs w:val="24"/>
        </w:rPr>
        <w:t>five-year</w:t>
      </w:r>
      <w:r w:rsidR="00586816">
        <w:rPr>
          <w:rFonts w:ascii="Times New Roman" w:hAnsi="Times New Roman" w:cs="Times New Roman"/>
          <w:sz w:val="24"/>
          <w:szCs w:val="24"/>
        </w:rPr>
        <w:t xml:space="preserve"> migration estimates at every decennial census. Without the long form, </w:t>
      </w:r>
      <w:r w:rsidR="003D6E78">
        <w:rPr>
          <w:rFonts w:ascii="Times New Roman" w:hAnsi="Times New Roman" w:cs="Times New Roman"/>
          <w:sz w:val="24"/>
          <w:szCs w:val="24"/>
        </w:rPr>
        <w:t>10-year</w:t>
      </w:r>
      <w:r w:rsidR="00586816">
        <w:rPr>
          <w:rFonts w:ascii="Times New Roman" w:hAnsi="Times New Roman" w:cs="Times New Roman"/>
          <w:sz w:val="24"/>
          <w:szCs w:val="24"/>
        </w:rPr>
        <w:t xml:space="preserve"> migration estimates are possible using the short form alone.</w:t>
      </w:r>
      <w:r>
        <w:rPr>
          <w:rFonts w:ascii="Times New Roman" w:hAnsi="Times New Roman" w:cs="Times New Roman"/>
          <w:sz w:val="24"/>
          <w:szCs w:val="24"/>
        </w:rPr>
        <w:t xml:space="preserve"> Prior to 2010, </w:t>
      </w:r>
      <w:r w:rsidR="00997CFE">
        <w:rPr>
          <w:rFonts w:ascii="Times New Roman" w:hAnsi="Times New Roman" w:cs="Times New Roman"/>
          <w:sz w:val="24"/>
          <w:szCs w:val="24"/>
        </w:rPr>
        <w:t>1 in 6 American households filled out the decennial long form.</w:t>
      </w:r>
      <w:r w:rsidR="00586816">
        <w:rPr>
          <w:rFonts w:ascii="Times New Roman" w:hAnsi="Times New Roman" w:cs="Times New Roman"/>
          <w:sz w:val="24"/>
          <w:szCs w:val="24"/>
        </w:rPr>
        <w:t xml:space="preserve"> </w:t>
      </w:r>
      <w:r w:rsidR="00C542F5">
        <w:rPr>
          <w:rFonts w:ascii="Times New Roman" w:hAnsi="Times New Roman" w:cs="Times New Roman"/>
          <w:sz w:val="24"/>
          <w:szCs w:val="24"/>
        </w:rPr>
        <w:t>The long form is replaced by the American Community Survey in 2010 and in 2011 3.57 million addresses (households) are sampled each year to create the American Community Survey estimates</w:t>
      </w:r>
      <w:r w:rsidR="00542CB5">
        <w:rPr>
          <w:rFonts w:ascii="Times New Roman" w:hAnsi="Times New Roman" w:cs="Times New Roman"/>
          <w:sz w:val="24"/>
          <w:szCs w:val="24"/>
        </w:rPr>
        <w:t xml:space="preserve"> </w:t>
      </w:r>
      <w:r w:rsidR="00542CB5">
        <w:rPr>
          <w:rFonts w:ascii="Times New Roman" w:hAnsi="Times New Roman" w:cs="Times New Roman"/>
          <w:sz w:val="24"/>
          <w:szCs w:val="24"/>
        </w:rPr>
        <w:fldChar w:fldCharType="begin"/>
      </w:r>
      <w:r w:rsidR="003C1851">
        <w:rPr>
          <w:rFonts w:ascii="Times New Roman" w:hAnsi="Times New Roman" w:cs="Times New Roman"/>
          <w:sz w:val="24"/>
          <w:szCs w:val="24"/>
        </w:rPr>
        <w:instrText xml:space="preserve"> ADDIN ZOTERO_ITEM CSL_CITATION {"citationID":"ISaHGTbP","properties":{"formattedCitation":"(United States Census Bureau 2025b)","plainCitation":"(United States Census Bureau 2025b)","dontUpdate":true,"noteIndex":0},"citationItems":[{"id":1458,"uris":["http://zotero.org/users/6152647/items/XDZ6TYJ3"],"itemData":{"id":1458,"type":"webpage","abstract":"Learn more about the basic American Community Survey design and methodology through 2021.","container-title":"Census.gov","language":"en","note":"section: Government","title":"Design and Methodology Report","URL":"https://www.census.gov/programs-surveys/acs/methodology/design-and-methodology.html","author":[{"literal":"United States Census Bureau"}],"accessed":{"date-parts":[["2025",3,25]]},"issued":{"date-parts":[["2025"]]}}}],"schema":"https://github.com/citation-style-language/schema/raw/master/csl-citation.json"} </w:instrText>
      </w:r>
      <w:r w:rsidR="00542CB5">
        <w:rPr>
          <w:rFonts w:ascii="Times New Roman" w:hAnsi="Times New Roman" w:cs="Times New Roman"/>
          <w:sz w:val="24"/>
          <w:szCs w:val="24"/>
        </w:rPr>
        <w:fldChar w:fldCharType="separate"/>
      </w:r>
      <w:r w:rsidR="00542CB5" w:rsidRPr="00542CB5">
        <w:rPr>
          <w:rFonts w:ascii="Times New Roman" w:hAnsi="Times New Roman" w:cs="Times New Roman"/>
          <w:sz w:val="24"/>
        </w:rPr>
        <w:t>(United States Census Bureau 2025b</w:t>
      </w:r>
      <w:r w:rsidR="00542CB5">
        <w:rPr>
          <w:rFonts w:ascii="Times New Roman" w:hAnsi="Times New Roman" w:cs="Times New Roman"/>
          <w:sz w:val="24"/>
        </w:rPr>
        <w:t>, see chapter 4</w:t>
      </w:r>
      <w:r w:rsidR="00542CB5" w:rsidRPr="00542CB5">
        <w:rPr>
          <w:rFonts w:ascii="Times New Roman" w:hAnsi="Times New Roman" w:cs="Times New Roman"/>
          <w:sz w:val="24"/>
        </w:rPr>
        <w:t>)</w:t>
      </w:r>
      <w:r w:rsidR="00542CB5">
        <w:rPr>
          <w:rFonts w:ascii="Times New Roman" w:hAnsi="Times New Roman" w:cs="Times New Roman"/>
          <w:sz w:val="24"/>
          <w:szCs w:val="24"/>
        </w:rPr>
        <w:fldChar w:fldCharType="end"/>
      </w:r>
      <w:r w:rsidR="00C542F5">
        <w:rPr>
          <w:rFonts w:ascii="Times New Roman" w:hAnsi="Times New Roman" w:cs="Times New Roman"/>
          <w:sz w:val="24"/>
          <w:szCs w:val="24"/>
        </w:rPr>
        <w:t>.</w:t>
      </w:r>
      <w:r w:rsidR="00542CB5">
        <w:rPr>
          <w:rFonts w:ascii="Times New Roman" w:hAnsi="Times New Roman" w:cs="Times New Roman"/>
          <w:sz w:val="24"/>
          <w:szCs w:val="24"/>
        </w:rPr>
        <w:t xml:space="preserve"> </w:t>
      </w:r>
      <w:r w:rsidR="003D6E78">
        <w:rPr>
          <w:rFonts w:ascii="Times New Roman" w:hAnsi="Times New Roman" w:cs="Times New Roman"/>
          <w:sz w:val="24"/>
          <w:szCs w:val="24"/>
        </w:rPr>
        <w:t xml:space="preserve">Like the long form, the ACS has many </w:t>
      </w:r>
      <w:r w:rsidR="004B43B3">
        <w:rPr>
          <w:rFonts w:ascii="Times New Roman" w:hAnsi="Times New Roman" w:cs="Times New Roman"/>
          <w:sz w:val="24"/>
          <w:szCs w:val="24"/>
        </w:rPr>
        <w:t>questions but</w:t>
      </w:r>
      <w:r w:rsidR="003D6E78">
        <w:rPr>
          <w:rFonts w:ascii="Times New Roman" w:hAnsi="Times New Roman" w:cs="Times New Roman"/>
          <w:sz w:val="24"/>
          <w:szCs w:val="24"/>
        </w:rPr>
        <w:t xml:space="preserve"> pertinently asks</w:t>
      </w:r>
      <w:r w:rsidR="00C51FAE">
        <w:rPr>
          <w:rFonts w:ascii="Times New Roman" w:hAnsi="Times New Roman" w:cs="Times New Roman"/>
          <w:sz w:val="24"/>
          <w:szCs w:val="24"/>
        </w:rPr>
        <w:t xml:space="preserve"> “Did this person live in this house or apartment 1 year ago?”</w:t>
      </w:r>
      <w:r w:rsidR="003D6E78">
        <w:rPr>
          <w:rFonts w:ascii="Times New Roman" w:hAnsi="Times New Roman" w:cs="Times New Roman"/>
          <w:sz w:val="24"/>
          <w:szCs w:val="24"/>
        </w:rPr>
        <w:t xml:space="preserve"> </w:t>
      </w:r>
      <w:r w:rsidR="00C51FAE">
        <w:rPr>
          <w:rFonts w:ascii="Times New Roman" w:hAnsi="Times New Roman" w:cs="Times New Roman"/>
          <w:sz w:val="24"/>
          <w:szCs w:val="24"/>
        </w:rPr>
        <w:t xml:space="preserve">and </w:t>
      </w:r>
      <w:r w:rsidR="003D6E78">
        <w:rPr>
          <w:rFonts w:ascii="Times New Roman" w:hAnsi="Times New Roman" w:cs="Times New Roman"/>
          <w:sz w:val="24"/>
          <w:szCs w:val="24"/>
        </w:rPr>
        <w:t>“</w:t>
      </w:r>
      <w:r w:rsidR="00C51FAE">
        <w:rPr>
          <w:rFonts w:ascii="Times New Roman" w:hAnsi="Times New Roman" w:cs="Times New Roman"/>
          <w:sz w:val="24"/>
          <w:szCs w:val="24"/>
        </w:rPr>
        <w:t>Where did this person live 1 year ago?</w:t>
      </w:r>
      <w:r w:rsidR="003D6E78">
        <w:rPr>
          <w:rFonts w:ascii="Times New Roman" w:hAnsi="Times New Roman" w:cs="Times New Roman"/>
          <w:sz w:val="24"/>
          <w:szCs w:val="24"/>
        </w:rPr>
        <w:t>”</w:t>
      </w:r>
      <w:r w:rsidR="00C51FAE">
        <w:rPr>
          <w:rFonts w:ascii="Times New Roman" w:hAnsi="Times New Roman" w:cs="Times New Roman"/>
          <w:sz w:val="24"/>
          <w:szCs w:val="24"/>
        </w:rPr>
        <w:t xml:space="preserve"> </w:t>
      </w:r>
      <w:r w:rsidR="00E36DEA">
        <w:rPr>
          <w:rFonts w:ascii="Times New Roman" w:hAnsi="Times New Roman" w:cs="Times New Roman"/>
          <w:sz w:val="24"/>
          <w:szCs w:val="24"/>
        </w:rPr>
        <w:t>yielding one-year</w:t>
      </w:r>
      <w:r w:rsidR="00C51FAE">
        <w:rPr>
          <w:rFonts w:ascii="Times New Roman" w:hAnsi="Times New Roman" w:cs="Times New Roman"/>
          <w:sz w:val="24"/>
          <w:szCs w:val="24"/>
        </w:rPr>
        <w:t xml:space="preserve"> migration estimates for large areas with many households sampled. For small areas, ACS responses are aggregated into</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one-year</w:t>
      </w:r>
      <w:r w:rsidR="00E36DEA">
        <w:rPr>
          <w:rFonts w:ascii="Times New Roman" w:hAnsi="Times New Roman" w:cs="Times New Roman"/>
          <w:sz w:val="24"/>
          <w:szCs w:val="24"/>
        </w:rPr>
        <w:t xml:space="preserve"> </w:t>
      </w:r>
      <w:r w:rsidR="004B43B3">
        <w:rPr>
          <w:rFonts w:ascii="Times New Roman" w:hAnsi="Times New Roman" w:cs="Times New Roman"/>
          <w:sz w:val="24"/>
          <w:szCs w:val="24"/>
        </w:rPr>
        <w:t>estimates</w:t>
      </w:r>
      <w:r w:rsidR="00E36DEA">
        <w:rPr>
          <w:rFonts w:ascii="Times New Roman" w:hAnsi="Times New Roman" w:cs="Times New Roman"/>
          <w:sz w:val="24"/>
          <w:szCs w:val="24"/>
        </w:rPr>
        <w:t xml:space="preserve"> from a period of five years. For example,</w:t>
      </w:r>
      <w:r w:rsidR="00EE68BE">
        <w:rPr>
          <w:rFonts w:ascii="Times New Roman" w:hAnsi="Times New Roman" w:cs="Times New Roman"/>
          <w:sz w:val="24"/>
          <w:szCs w:val="24"/>
        </w:rPr>
        <w:t xml:space="preserve"> while</w:t>
      </w:r>
      <w:r w:rsidR="00E36DEA">
        <w:rPr>
          <w:rFonts w:ascii="Times New Roman" w:hAnsi="Times New Roman" w:cs="Times New Roman"/>
          <w:sz w:val="24"/>
          <w:szCs w:val="24"/>
        </w:rPr>
        <w:t xml:space="preserve"> one year migration rates for small counties can be estimated by combing </w:t>
      </w:r>
      <w:r w:rsidR="00EE68BE">
        <w:rPr>
          <w:rFonts w:ascii="Times New Roman" w:hAnsi="Times New Roman" w:cs="Times New Roman"/>
          <w:sz w:val="24"/>
          <w:szCs w:val="24"/>
        </w:rPr>
        <w:t xml:space="preserve">five years of responses together, the question and subsequent estimates are still for one year. </w:t>
      </w:r>
      <w:r w:rsidR="00C51FAE">
        <w:rPr>
          <w:rFonts w:ascii="Times New Roman" w:hAnsi="Times New Roman" w:cs="Times New Roman"/>
          <w:sz w:val="24"/>
          <w:szCs w:val="24"/>
        </w:rPr>
        <w:t xml:space="preserve"> </w:t>
      </w:r>
    </w:p>
    <w:p w14:paraId="1916B070" w14:textId="6DD0B457" w:rsidR="003D5FCE" w:rsidRDefault="003D5FCE" w:rsidP="00A365D1">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re are some serious drawbacks to using ACS data for disaster migration. The ACS data must be combined to get good sample sizes for many smaller counties and so </w:t>
      </w:r>
      <w:r w:rsidR="00041417">
        <w:rPr>
          <w:rFonts w:ascii="Times New Roman" w:hAnsi="Times New Roman" w:cs="Times New Roman"/>
          <w:sz w:val="24"/>
          <w:szCs w:val="24"/>
        </w:rPr>
        <w:t>county</w:t>
      </w:r>
      <w:r>
        <w:rPr>
          <w:rFonts w:ascii="Times New Roman" w:hAnsi="Times New Roman" w:cs="Times New Roman"/>
          <w:sz w:val="24"/>
          <w:szCs w:val="24"/>
        </w:rPr>
        <w:t xml:space="preserve"> migration estimates are only available for non-overlapping five-year spans, e.g. 2010-2014, 2015-2019, etc.) </w:t>
      </w:r>
    </w:p>
    <w:p w14:paraId="257A31AC" w14:textId="4D11CC5B" w:rsidR="00906439" w:rsidRDefault="00A511E6" w:rsidP="00A365D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ecennial Census is </w:t>
      </w:r>
      <w:r w:rsidR="00536F51">
        <w:rPr>
          <w:rFonts w:ascii="Times New Roman" w:hAnsi="Times New Roman" w:cs="Times New Roman"/>
          <w:sz w:val="24"/>
          <w:szCs w:val="24"/>
        </w:rPr>
        <w:t xml:space="preserve">a </w:t>
      </w:r>
      <w:r w:rsidR="005449EB">
        <w:rPr>
          <w:rFonts w:ascii="Times New Roman" w:hAnsi="Times New Roman" w:cs="Times New Roman"/>
          <w:sz w:val="24"/>
          <w:szCs w:val="24"/>
        </w:rPr>
        <w:t>valiant</w:t>
      </w:r>
      <w:r w:rsidR="00536F51">
        <w:rPr>
          <w:rFonts w:ascii="Times New Roman" w:hAnsi="Times New Roman" w:cs="Times New Roman"/>
          <w:sz w:val="24"/>
          <w:szCs w:val="24"/>
        </w:rPr>
        <w:t xml:space="preserve"> effort of enumeration of all </w:t>
      </w:r>
      <w:r w:rsidR="005449EB">
        <w:rPr>
          <w:rFonts w:ascii="Times New Roman" w:hAnsi="Times New Roman" w:cs="Times New Roman"/>
          <w:sz w:val="24"/>
          <w:szCs w:val="24"/>
        </w:rPr>
        <w:t>residents</w:t>
      </w:r>
      <w:r w:rsidR="00536F51">
        <w:rPr>
          <w:rFonts w:ascii="Times New Roman" w:hAnsi="Times New Roman" w:cs="Times New Roman"/>
          <w:sz w:val="24"/>
          <w:szCs w:val="24"/>
        </w:rPr>
        <w:t xml:space="preserve"> in the United States. </w:t>
      </w:r>
      <w:r w:rsidR="005449EB">
        <w:rPr>
          <w:rFonts w:ascii="Times New Roman" w:hAnsi="Times New Roman" w:cs="Times New Roman"/>
          <w:sz w:val="24"/>
          <w:szCs w:val="24"/>
        </w:rPr>
        <w:t>In this sense, the Decennial Census covers the same population or universe as the ACS, but instead of surveying a sample of residents, enumerates all it can contact.</w:t>
      </w:r>
      <w:r w:rsidR="00ED3293">
        <w:rPr>
          <w:rFonts w:ascii="Times New Roman" w:hAnsi="Times New Roman" w:cs="Times New Roman"/>
          <w:sz w:val="24"/>
          <w:szCs w:val="24"/>
        </w:rPr>
        <w:t xml:space="preserve"> Decennial enumeration is required by the U.S. constitution, and so sample based methods are legally prohibited.</w:t>
      </w:r>
      <w:r w:rsidR="005449EB">
        <w:rPr>
          <w:rFonts w:ascii="Times New Roman" w:hAnsi="Times New Roman" w:cs="Times New Roman"/>
          <w:sz w:val="24"/>
          <w:szCs w:val="24"/>
        </w:rPr>
        <w:t xml:space="preserve"> </w:t>
      </w:r>
      <w:r w:rsidR="00E73194">
        <w:rPr>
          <w:rFonts w:ascii="Times New Roman" w:hAnsi="Times New Roman" w:cs="Times New Roman"/>
          <w:sz w:val="24"/>
          <w:szCs w:val="24"/>
        </w:rPr>
        <w:t>R</w:t>
      </w:r>
      <w:r w:rsidR="005449EB">
        <w:rPr>
          <w:rFonts w:ascii="Times New Roman" w:hAnsi="Times New Roman" w:cs="Times New Roman"/>
          <w:sz w:val="24"/>
          <w:szCs w:val="24"/>
        </w:rPr>
        <w:t xml:space="preserve">esidents </w:t>
      </w:r>
      <w:r w:rsidR="00E73194">
        <w:rPr>
          <w:rFonts w:ascii="Times New Roman" w:hAnsi="Times New Roman" w:cs="Times New Roman"/>
          <w:sz w:val="24"/>
          <w:szCs w:val="24"/>
        </w:rPr>
        <w:t>sometimes</w:t>
      </w:r>
      <w:r w:rsidR="005449EB">
        <w:rPr>
          <w:rFonts w:ascii="Times New Roman" w:hAnsi="Times New Roman" w:cs="Times New Roman"/>
          <w:sz w:val="24"/>
          <w:szCs w:val="24"/>
        </w:rPr>
        <w:t xml:space="preserve"> fill out the Census dishonestly</w:t>
      </w:r>
      <w:r w:rsidR="00E73194">
        <w:rPr>
          <w:rFonts w:ascii="Times New Roman" w:hAnsi="Times New Roman" w:cs="Times New Roman"/>
          <w:sz w:val="24"/>
          <w:szCs w:val="24"/>
        </w:rPr>
        <w:t>, incorrectly,</w:t>
      </w:r>
      <w:r w:rsidR="005449EB">
        <w:rPr>
          <w:rFonts w:ascii="Times New Roman" w:hAnsi="Times New Roman" w:cs="Times New Roman"/>
          <w:sz w:val="24"/>
          <w:szCs w:val="24"/>
        </w:rPr>
        <w:t xml:space="preserve"> or fail to comply. </w:t>
      </w:r>
      <w:r w:rsidR="00E73194">
        <w:rPr>
          <w:rFonts w:ascii="Times New Roman" w:hAnsi="Times New Roman" w:cs="Times New Roman"/>
          <w:sz w:val="24"/>
          <w:szCs w:val="24"/>
        </w:rPr>
        <w:t>These</w:t>
      </w:r>
      <w:r w:rsidR="005449EB">
        <w:rPr>
          <w:rFonts w:ascii="Times New Roman" w:hAnsi="Times New Roman" w:cs="Times New Roman"/>
          <w:sz w:val="24"/>
          <w:szCs w:val="24"/>
        </w:rPr>
        <w:t xml:space="preserve"> are filtered out</w:t>
      </w:r>
      <w:r w:rsidR="00754185">
        <w:rPr>
          <w:rFonts w:ascii="Times New Roman" w:hAnsi="Times New Roman" w:cs="Times New Roman"/>
          <w:sz w:val="24"/>
          <w:szCs w:val="24"/>
        </w:rPr>
        <w:t xml:space="preserve"> or imputed</w:t>
      </w:r>
      <w:r w:rsidR="005449EB">
        <w:rPr>
          <w:rFonts w:ascii="Times New Roman" w:hAnsi="Times New Roman" w:cs="Times New Roman"/>
          <w:sz w:val="24"/>
          <w:szCs w:val="24"/>
        </w:rPr>
        <w:t xml:space="preserve"> </w:t>
      </w:r>
      <w:r w:rsidR="00117433">
        <w:rPr>
          <w:rFonts w:ascii="Times New Roman" w:hAnsi="Times New Roman" w:cs="Times New Roman"/>
          <w:sz w:val="24"/>
          <w:szCs w:val="24"/>
        </w:rPr>
        <w:t>and published in the Census Edited File (CEF)</w:t>
      </w:r>
      <w:r w:rsidR="00E73194">
        <w:rPr>
          <w:rFonts w:ascii="Times New Roman" w:hAnsi="Times New Roman" w:cs="Times New Roman"/>
          <w:sz w:val="24"/>
          <w:szCs w:val="24"/>
        </w:rPr>
        <w:t>. While the Census Unedited File exists</w:t>
      </w:r>
      <w:r w:rsidR="00906439">
        <w:rPr>
          <w:rFonts w:ascii="Times New Roman" w:hAnsi="Times New Roman" w:cs="Times New Roman"/>
          <w:sz w:val="24"/>
          <w:szCs w:val="24"/>
        </w:rPr>
        <w:t xml:space="preserve">, </w:t>
      </w:r>
      <w:r w:rsidR="00E73194">
        <w:rPr>
          <w:rFonts w:ascii="Times New Roman" w:hAnsi="Times New Roman" w:cs="Times New Roman"/>
          <w:sz w:val="24"/>
          <w:szCs w:val="24"/>
        </w:rPr>
        <w:t>is available,</w:t>
      </w:r>
      <w:r w:rsidR="00906439">
        <w:rPr>
          <w:rFonts w:ascii="Times New Roman" w:hAnsi="Times New Roman" w:cs="Times New Roman"/>
          <w:sz w:val="24"/>
          <w:szCs w:val="24"/>
        </w:rPr>
        <w:t xml:space="preserve"> and is used for the official population counts, the CEF edits and im</w:t>
      </w:r>
      <w:r w:rsidR="002E4079">
        <w:rPr>
          <w:rFonts w:ascii="Times New Roman" w:hAnsi="Times New Roman" w:cs="Times New Roman"/>
          <w:sz w:val="24"/>
          <w:szCs w:val="24"/>
        </w:rPr>
        <w:t>pu</w:t>
      </w:r>
      <w:r w:rsidR="00906439">
        <w:rPr>
          <w:rFonts w:ascii="Times New Roman" w:hAnsi="Times New Roman" w:cs="Times New Roman"/>
          <w:sz w:val="24"/>
          <w:szCs w:val="24"/>
        </w:rPr>
        <w:t>t</w:t>
      </w:r>
      <w:r w:rsidR="002E4079">
        <w:rPr>
          <w:rFonts w:ascii="Times New Roman" w:hAnsi="Times New Roman" w:cs="Times New Roman"/>
          <w:sz w:val="24"/>
          <w:szCs w:val="24"/>
        </w:rPr>
        <w:t>e</w:t>
      </w:r>
      <w:r w:rsidR="00906439">
        <w:rPr>
          <w:rFonts w:ascii="Times New Roman" w:hAnsi="Times New Roman" w:cs="Times New Roman"/>
          <w:sz w:val="24"/>
          <w:szCs w:val="24"/>
        </w:rPr>
        <w:t>s person characteristics like addresses, race, age, and sex</w:t>
      </w:r>
      <w:r w:rsidR="002E4079">
        <w:rPr>
          <w:rFonts w:ascii="Times New Roman" w:hAnsi="Times New Roman" w:cs="Times New Roman"/>
          <w:sz w:val="24"/>
          <w:szCs w:val="24"/>
        </w:rPr>
        <w:t xml:space="preserve"> </w:t>
      </w:r>
      <w:r w:rsidR="002E4079">
        <w:rPr>
          <w:rFonts w:ascii="Times New Roman" w:hAnsi="Times New Roman" w:cs="Times New Roman"/>
          <w:sz w:val="24"/>
          <w:szCs w:val="24"/>
        </w:rPr>
        <w:fldChar w:fldCharType="begin"/>
      </w:r>
      <w:r w:rsidR="002E4079">
        <w:rPr>
          <w:rFonts w:ascii="Times New Roman" w:hAnsi="Times New Roman" w:cs="Times New Roman"/>
          <w:sz w:val="24"/>
          <w:szCs w:val="24"/>
        </w:rPr>
        <w:instrText xml:space="preserve"> ADDIN ZOTERO_ITEM CSL_CITATION {"citationID":"z4g2E6DC","properties":{"formattedCitation":"(Devine, Jonathan, and Ryan 2021)","plainCitation":"(Devine, Jonathan, and Ryan 2021)","noteIndex":0},"citationItems":[{"id":1462,"uris":["http://zotero.org/users/6152647/items/GHJPH74J"],"itemData":{"id":1462,"type":"webpage","abstract":"For the 2020 Census, we are conducting one of the most comprehensive reviews in recent census history.","container-title":"Census.gov","language":"en","note":"section: Government","title":"2020 Census Data Review","URL":"https://www.census.gov/newsroom/blogs/random-samplings/2021/04/2020-census-data-review.html","author":[{"family":"Devine","given":"Jason"},{"family":"Jonathan","given":"Spader"},{"family":"Ryan","given":"King"}],"accessed":{"date-parts":[["2025",4,1]]},"issued":{"date-parts":[["2021"]]}}}],"schema":"https://github.com/citation-style-language/schema/raw/master/csl-citation.json"} </w:instrText>
      </w:r>
      <w:r w:rsidR="002E4079">
        <w:rPr>
          <w:rFonts w:ascii="Times New Roman" w:hAnsi="Times New Roman" w:cs="Times New Roman"/>
          <w:sz w:val="24"/>
          <w:szCs w:val="24"/>
        </w:rPr>
        <w:fldChar w:fldCharType="separate"/>
      </w:r>
      <w:r w:rsidR="002E4079" w:rsidRPr="002E4079">
        <w:rPr>
          <w:rFonts w:ascii="Times New Roman" w:hAnsi="Times New Roman" w:cs="Times New Roman"/>
          <w:sz w:val="24"/>
        </w:rPr>
        <w:t>(Devine, Jonathan, and Ryan 2021)</w:t>
      </w:r>
      <w:r w:rsidR="002E4079">
        <w:rPr>
          <w:rFonts w:ascii="Times New Roman" w:hAnsi="Times New Roman" w:cs="Times New Roman"/>
          <w:sz w:val="24"/>
          <w:szCs w:val="24"/>
        </w:rPr>
        <w:fldChar w:fldCharType="end"/>
      </w:r>
      <w:r w:rsidR="00906439">
        <w:rPr>
          <w:rFonts w:ascii="Times New Roman" w:hAnsi="Times New Roman" w:cs="Times New Roman"/>
          <w:sz w:val="24"/>
          <w:szCs w:val="24"/>
        </w:rPr>
        <w:t>.</w:t>
      </w:r>
    </w:p>
    <w:p w14:paraId="3E11C296" w14:textId="29695E81" w:rsidR="002E4079" w:rsidRDefault="002E4079" w:rsidP="002E4079">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 thousands of man-hours invested by enumerators, respondents, software, and internal analysts, the Decennial Census has major drawbacks in measuring migration. The largest drawback being its decennial nature,</w:t>
      </w:r>
      <w:r w:rsidR="006D3F50">
        <w:rPr>
          <w:rFonts w:ascii="Times New Roman" w:hAnsi="Times New Roman" w:cs="Times New Roman"/>
          <w:sz w:val="24"/>
          <w:szCs w:val="24"/>
        </w:rPr>
        <w:t xml:space="preserve"> migration is not available for </w:t>
      </w:r>
      <w:r w:rsidR="00B54343">
        <w:rPr>
          <w:rFonts w:ascii="Times New Roman" w:hAnsi="Times New Roman" w:cs="Times New Roman"/>
          <w:sz w:val="24"/>
          <w:szCs w:val="24"/>
        </w:rPr>
        <w:t>events</w:t>
      </w:r>
      <w:r w:rsidR="006D3F50">
        <w:rPr>
          <w:rFonts w:ascii="Times New Roman" w:hAnsi="Times New Roman" w:cs="Times New Roman"/>
          <w:sz w:val="24"/>
          <w:szCs w:val="24"/>
        </w:rPr>
        <w:t>, and many people will have moved more than once in a decade, which prevents researchers from getting an accurate picture of migration rates.</w:t>
      </w:r>
      <w:r w:rsidR="00E01408">
        <w:rPr>
          <w:rFonts w:ascii="Times New Roman" w:hAnsi="Times New Roman" w:cs="Times New Roman"/>
          <w:sz w:val="24"/>
          <w:szCs w:val="24"/>
        </w:rPr>
        <w:t xml:space="preserve"> Other concerns include struggles to accurately c</w:t>
      </w:r>
      <w:r w:rsidR="00B54343">
        <w:rPr>
          <w:rFonts w:ascii="Times New Roman" w:hAnsi="Times New Roman" w:cs="Times New Roman"/>
          <w:sz w:val="24"/>
          <w:szCs w:val="24"/>
        </w:rPr>
        <w:t>ount</w:t>
      </w:r>
      <w:r w:rsidR="00E01408">
        <w:rPr>
          <w:rFonts w:ascii="Times New Roman" w:hAnsi="Times New Roman" w:cs="Times New Roman"/>
          <w:sz w:val="24"/>
          <w:szCs w:val="24"/>
        </w:rPr>
        <w:t xml:space="preserve"> the homeless</w:t>
      </w:r>
      <w:r w:rsidR="005B036E">
        <w:rPr>
          <w:rFonts w:ascii="Times New Roman" w:hAnsi="Times New Roman" w:cs="Times New Roman"/>
          <w:sz w:val="24"/>
          <w:szCs w:val="24"/>
        </w:rPr>
        <w:t>, those off the grid, or sensitive populations like Native Americans on the reservations</w:t>
      </w:r>
      <w:r w:rsidR="00E01408">
        <w:rPr>
          <w:rFonts w:ascii="Times New Roman" w:hAnsi="Times New Roman" w:cs="Times New Roman"/>
          <w:sz w:val="24"/>
          <w:szCs w:val="24"/>
        </w:rPr>
        <w:t>.</w:t>
      </w:r>
      <w:r w:rsidR="00372A54">
        <w:rPr>
          <w:rFonts w:ascii="Times New Roman" w:hAnsi="Times New Roman" w:cs="Times New Roman"/>
          <w:sz w:val="24"/>
          <w:szCs w:val="24"/>
        </w:rPr>
        <w:t xml:space="preserve"> Similar to the aims of this project, the 2020 Decennial Census used administrative records: IRS, Medicare/Medicaid, Household Composition File, and</w:t>
      </w:r>
      <w:r w:rsidR="00590B65">
        <w:rPr>
          <w:rFonts w:ascii="Times New Roman" w:hAnsi="Times New Roman" w:cs="Times New Roman"/>
          <w:sz w:val="24"/>
          <w:szCs w:val="24"/>
        </w:rPr>
        <w:t xml:space="preserve"> the</w:t>
      </w:r>
      <w:r w:rsidR="00372A54">
        <w:rPr>
          <w:rFonts w:ascii="Times New Roman" w:hAnsi="Times New Roman" w:cs="Times New Roman"/>
          <w:sz w:val="24"/>
          <w:szCs w:val="24"/>
        </w:rPr>
        <w:t xml:space="preserve"> </w:t>
      </w:r>
      <w:r w:rsidR="00590B65">
        <w:rPr>
          <w:rFonts w:ascii="Times New Roman" w:hAnsi="Times New Roman" w:cs="Times New Roman"/>
          <w:sz w:val="24"/>
          <w:szCs w:val="24"/>
        </w:rPr>
        <w:t xml:space="preserve">Indian Health Service Patient Database to fill in the gaps </w:t>
      </w:r>
      <w:r w:rsidR="00B54343">
        <w:rPr>
          <w:rFonts w:ascii="Times New Roman" w:hAnsi="Times New Roman" w:cs="Times New Roman"/>
          <w:sz w:val="24"/>
          <w:szCs w:val="24"/>
        </w:rPr>
        <w:fldChar w:fldCharType="begin"/>
      </w:r>
      <w:r w:rsidR="00B54343">
        <w:rPr>
          <w:rFonts w:ascii="Times New Roman" w:hAnsi="Times New Roman" w:cs="Times New Roman"/>
          <w:sz w:val="24"/>
          <w:szCs w:val="24"/>
        </w:rPr>
        <w:instrText xml:space="preserve"> ADDIN ZOTERO_ITEM CSL_CITATION {"citationID":"wweYeNtF","properties":{"formattedCitation":"(Mulry and Tello-Trillo 2023)","plainCitation":"(Mulry and Tello-Trillo 2023)","noteIndex":0},"citationItems":[{"id":1465,"uris":["http://zotero.org/users/6152647/items/PEQMGN2Y"],"itemData":{"id":1465,"type":"document","abstract":"One of the U.S. Census Bureau’s innovations in the 2020 U.S. Census was the use of administrative records (AR) to create household rosters for enumerating some addresses when a self-response was not available but high-quality ARs were. The goal was to reduce the cost of fieldwork during the Nonresponse Followup operation (NRFU). The original plan had NRFU beginning in mid-May and continuing through late July 2020. However, the COVID-19 pandemic forced the delay of NRFU and caused the Internal Revenue Service to postpone the income tax filing deadline, resulting in an interruption in the delivery of ARs to the U.S. Census Bureau. The delays were not anticipated when U.S. Census Bureau staff conducted the research on AR enumeration with the 2010 Census data in preparation for the 2020 Census or during the fine tuning of plans for using ARs during the 2018 End-to-End Census Test. These circumstances raised questions about whether the quality of the AR household rosters was high enough for use in enumeration. To aid in investigating the concern about the quality of the AR rosters, our analyses compared AR rosters to self-response rosters and NRFU household member responses at addresses where both ARs and a self-response were available.","language":"en","source":"Zotero","title":"Full Report of the Comparisons of Administrative Record Rosters to Census Self-Responses and NRFU Household Member Responses","author":[{"family":"Mulry","given":"Mary H"},{"family":"Tello-Trillo","given":"Cristina J"}],"issued":{"date-parts":[["2023"]]}}}],"schema":"https://github.com/citation-style-language/schema/raw/master/csl-citation.json"} </w:instrText>
      </w:r>
      <w:r w:rsidR="00B54343">
        <w:rPr>
          <w:rFonts w:ascii="Times New Roman" w:hAnsi="Times New Roman" w:cs="Times New Roman"/>
          <w:sz w:val="24"/>
          <w:szCs w:val="24"/>
        </w:rPr>
        <w:fldChar w:fldCharType="separate"/>
      </w:r>
      <w:r w:rsidR="00B54343" w:rsidRPr="00B54343">
        <w:rPr>
          <w:rFonts w:ascii="Times New Roman" w:hAnsi="Times New Roman" w:cs="Times New Roman"/>
          <w:sz w:val="24"/>
        </w:rPr>
        <w:t>(Mulry and Tello-Trillo 2023)</w:t>
      </w:r>
      <w:r w:rsidR="00B54343">
        <w:rPr>
          <w:rFonts w:ascii="Times New Roman" w:hAnsi="Times New Roman" w:cs="Times New Roman"/>
          <w:sz w:val="24"/>
          <w:szCs w:val="24"/>
        </w:rPr>
        <w:fldChar w:fldCharType="end"/>
      </w:r>
      <w:r w:rsidR="00590B65">
        <w:rPr>
          <w:rFonts w:ascii="Times New Roman" w:hAnsi="Times New Roman" w:cs="Times New Roman"/>
          <w:sz w:val="24"/>
          <w:szCs w:val="24"/>
        </w:rPr>
        <w:t xml:space="preserve">. </w:t>
      </w:r>
    </w:p>
    <w:p w14:paraId="55892E4F" w14:textId="77777777" w:rsidR="00AE51A8" w:rsidRDefault="00AE51A8" w:rsidP="00AE51A8">
      <w:pPr>
        <w:spacing w:line="480" w:lineRule="auto"/>
        <w:rPr>
          <w:rFonts w:ascii="Times New Roman" w:hAnsi="Times New Roman" w:cs="Times New Roman"/>
          <w:sz w:val="24"/>
          <w:szCs w:val="24"/>
        </w:rPr>
      </w:pPr>
      <w:r w:rsidRPr="008B5152">
        <w:rPr>
          <w:rFonts w:ascii="Times New Roman" w:hAnsi="Times New Roman" w:cs="Times New Roman"/>
          <w:i/>
          <w:iCs/>
          <w:sz w:val="24"/>
          <w:szCs w:val="24"/>
        </w:rPr>
        <w:lastRenderedPageBreak/>
        <w:t xml:space="preserve">Administrative records. </w:t>
      </w:r>
      <w:r w:rsidRPr="008B5152">
        <w:rPr>
          <w:rFonts w:ascii="Times New Roman" w:hAnsi="Times New Roman" w:cs="Times New Roman"/>
          <w:sz w:val="24"/>
          <w:szCs w:val="24"/>
        </w:rPr>
        <w:t>The alignment between sampling frame and dependent variable is also important to consider. Phone surveys that do not take into account person information tend to bias studies related to phone owning, like</w:t>
      </w:r>
      <w:r>
        <w:rPr>
          <w:rFonts w:ascii="Times New Roman" w:hAnsi="Times New Roman" w:cs="Times New Roman"/>
          <w:sz w:val="24"/>
          <w:szCs w:val="24"/>
        </w:rPr>
        <w:t xml:space="preserve"> age,</w:t>
      </w:r>
      <w:r w:rsidRPr="008B5152">
        <w:rPr>
          <w:rFonts w:ascii="Times New Roman" w:hAnsi="Times New Roman" w:cs="Times New Roman"/>
          <w:sz w:val="24"/>
          <w:szCs w:val="24"/>
        </w:rPr>
        <w:t xml:space="preserve"> health</w:t>
      </w:r>
      <w:r>
        <w:rPr>
          <w:rFonts w:ascii="Times New Roman" w:hAnsi="Times New Roman" w:cs="Times New Roman"/>
          <w:sz w:val="24"/>
          <w:szCs w:val="24"/>
        </w:rPr>
        <w:t>,</w:t>
      </w:r>
      <w:r w:rsidRPr="008B5152">
        <w:rPr>
          <w:rFonts w:ascii="Times New Roman" w:hAnsi="Times New Roman" w:cs="Times New Roman"/>
          <w:sz w:val="24"/>
          <w:szCs w:val="24"/>
        </w:rPr>
        <w:t xml:space="preserve"> or income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hjgwVj9","properties":{"formattedCitation":"(Ambel et al. 2021; Call et al. 2011; Gourlay et al. 2021)","plainCitation":"(Ambel et al. 2021; Call et al. 2011; Gourlay et al. 2021)","noteIndex":0},"citationItems":[{"id":1404,"uris":["http://zotero.org/users/6152647/items/8YY7RMAM"],"itemData":{"id":1404,"type":"book","collection-title":"Policy Research Working Papers","language":"en","note":"DOI: 10.1596/1813-9450-9676","publisher":"The World Bank","source":"DOI.org (Crossref)","title":"Reducing Bias in Phone Survey Samples: Effectiveness of Reweighting Techniques Using Face-to-Face Surveys as Frames in Four African Countries","title-short":"Reducing Bias in Phone Survey Samples","URL":"https://hdl.handle.net/10986/35637","author":[{"family":"Ambel","given":"Alemayehu"},{"family":"McGee","given":"Kevin"},{"family":"Tsegay","given":"Asmelash"}],"accessed":{"date-parts":[["2025",2,7]]},"issued":{"date-parts":[["2021",5,26]]}}},{"id":1421,"uris":["http://zotero.org/users/6152647/items/VZEQ7DGY"],"itemData":{"id":1421,"type":"article-journal","abstract":"Objective \n          To examine how biased health surveys are when they omit cell phone-only households (CPOH) and to explore whether poststratification can reduce this bias.\n          Methods \n          We used data from the 2008 National Health Interview Survey (NHIS), which uses area probability sampling and in-person interviews; as a result people of all phone statuses are included. First, we examined whether people living in CPOH are different from those not living in CPOH with respect to several important health surveillance domains. We compared standard NHIS estimates to a set of “reweighted” estimates that exclude people living in CPHO. The reweighted NHIS cases were fitted through a series of poststratification adjustments to NHIS control totals. In addition to poststratification adjustments for region, race or ethnicity, and age, we examined adjustments for home ownership, age by education, and household structure.\n          Results \n          Poststratification reduces bias in all health-related estimates for the nonelderly population. However, these adjustments work less well for Hispanics and blacks and even worse for young adults (18 to 30 y). Reduction in bias is greatest for estimates of uninsurance and having no usual source of care, and worse for estimates of drinking, smoking, and forgone or delayed care because of costs.\n          Conclusions \n          Applying poststratification adjustments to data that exclude CPOH works well at the total population level for estimates such as health insurance, and less well for access and health behaviors. However, poststratification adjustments do not do enough to reduce bias in health-related estimates at the subpopulation level, particularly for those interested in measuring and monitoring racial, ethnic, and age disparities.","container-title":"Medical Care","DOI":"10.1097/MLR.0b013e3182028ac7","ISSN":"0025-7079","issue":"4","language":"en-US","page":"355","source":"journals.lww.com","title":"Bias in Telephone Surveys That do not Sample Cell Phones: Uses and Limits of Poststratification Adjustments","title-short":"Bias in Telephone Surveys That do not Sample Cell Phones","URL":"https://journals.lww.com/lww-medicalcare/abstract/2011/04000/bias_in_telephone_surveys_that_do_not_sample_cell.6.aspx","volume":"49","author":[{"family":"Call","given":"Kathleen Thiede"},{"family":"Davern","given":"Michael"},{"family":"Boudreaux","given":"Michel"},{"family":"Johnson","given":"Pamela Jo"},{"family":"Nelson","given":"Justine"}],"accessed":{"date-parts":[["2025",2,20]]},"issued":{"date-parts":[["2011",4]]}}},{"id":1419,"uris":["http://zotero.org/users/6152647/items/ISCQECMK"],"itemData":{"id":1419,"type":"article-journal","abstract":"Following the onset of the COVID-19 pandemic, face-to-face survey data collection efforts came to a halt due to lockdowns, limitations on mobility and social distancing requirements. What followed was a surge in phone surveys to fulfill rapidly evolving needs for timely and policy-relevant microdata for understanding the socioeconomic impacts of and responses to the pandemic. Even as the face-to-face survey data collection efforts are resuming in different parts of the world with COVID-19 safety protocols, the rapidly-acquired experience with phone surveys on the part of national statistical offices and survey practitioners in low- and middle-income countries appears to have formed the foundation for phone surveys to be more commonly implemented in the post-pandemic era, in response to other shocks and as complementary efforts to face-to-face surveys. Informed by the practical experience with the high-frequency phone surveys that have been implemented with support from the World Bank Living Standards Measurement Study (LSMS) to monitor the socioeconomic impacts of the COVID-19 pandemic, this paper provides an overview of options for the design and implementation of phone surveys to collect representative data from households and individuals. Further, the discussion identifies the requirements for phone surveys to be a mainstay in the toolkits of national statistical offices and the directions for future research on the design and implementation of phone surveys.","container-title":"Food Policy","DOI":"10.1016/j.foodpol.2021.102153","ISSN":"0306-9192","journalAbbreviation":"Food Policy","page":"102153","source":"ScienceDirect","title":"Viewpoint: High-frequency phone surveys on COVID-19: Good practices, open questions","title-short":"Viewpoint","URL":"https://www.sciencedirect.com/science/article/pii/S0306919221001317","volume":"105","author":[{"family":"Gourlay","given":"Sydney"},{"family":"Kilic","given":"Talip"},{"family":"Martuscelli","given":"Antonio"},{"family":"Wollburg","given":"Philip"},{"family":"Zezza","given":"Alberto"}],"accessed":{"date-parts":[["2025",2,20]]},"issued":{"date-parts":[["2021",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Ambel et al. 2021; Call et al. 2011; Gourlay et al. 202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 migration research, both the people selected and the types of people who can move, wealthier, educated, and younger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uQB6MvCy","properties":{"formattedCitation":"(Feliciano and Lanuza 2017; Stark and Taylor 1991)","plainCitation":"(Feliciano and Lanuza 2017; Stark and Taylor 1991)","noteIndex":0},"citationItems":[{"id":68,"uris":["http://zotero.org/users/6152647/items/N4RPBPHW"],"itemData":{"id":68,"type":"article-journal","abstract":"Numerous studies have revealed a seemingly paradoxical pattern in which, despite cultural differences, unfamiliarity with the educational system, and possible language difficulties, children of immigrants outperform their peers with native-born parents in the U.S. educational system. We problematize the notion of an immigrant paradox in education by broadening our conceptualization of social class background, and introducing the concept of contextual attainment to capture the geographic and historical contexts in which education is completed. Analyzing nationally representative longitudinal survey data combined with international educational data, we show that, for immigrant parents, contextual attainments vary between and within countries of origin and often diverge from post-migration socioeconomic statuses. Parental contextual attainment helps explain why, net of standard family socioeconomic status measures, most groups of immigrants’ children complete more years of schooling than do White Americans with native-born parents. Moreover, considering parental contextual attainment leads to a rethinking of intergenerational educational mobility patterns for adults with immigrant parents. We argue that contextual attainment captures the noneconomic benefits of higher class background that help explain how intergenerational educational inequalities are reproduced.","container-title":"American Sociological Review","DOI":"10.1177/0003122416684777","ISSN":"0003-1224","issue":"1","journalAbbreviation":"Am Sociol Rev","language":"en","note":"publisher: SAGE Publications Inc","page":"211-241","source":"SAGE Journals","title":"An Immigrant Paradox? Contextual Attainment and Intergenerational Educational Mobility","title-short":"An Immigrant Paradox?","URL":"https://doi.org/10.1177/0003122416684777","volume":"82","author":[{"family":"Feliciano","given":"Cynthia"},{"family":"Lanuza","given":"Yader R."}],"accessed":{"date-parts":[["2021",9,11]]},"issued":{"date-parts":[["2017",2,1]]}}},{"id":1199,"uris":["http://zotero.org/users/6152647/items/D89L7SFT"],"itemData":{"id":1199,"type":"article-journal","container-title":"The Economic Journal","DOI":"10.2307/2234433","ISSN":"0013-0133","issue":"408","note":"publisher: [Royal Economic Society, Wiley]","page":"1163-1178","source":"JSTOR","title":"Migration Incentives, Migration Types: The Role of Relative Deprivation","title-short":"Migration Incentives, Migration Types","URL":"https://www.jstor.org/stable/2234433","volume":"101","author":[{"family":"Stark","given":"Oded"},{"family":"Taylor","given":"J. Edward"}],"accessed":{"date-parts":[["2024",5,9]]},"issued":{"date-parts":[["199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eliciano and Lanuza 2017; Stark and Taylor 1991)</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ideally need to be aligned to prevent bias.</w:t>
      </w:r>
      <w:r>
        <w:rPr>
          <w:rFonts w:ascii="Times New Roman" w:hAnsi="Times New Roman" w:cs="Times New Roman"/>
          <w:sz w:val="24"/>
          <w:szCs w:val="24"/>
        </w:rPr>
        <w:t xml:space="preserve"> </w:t>
      </w:r>
    </w:p>
    <w:p w14:paraId="0AC27617" w14:textId="77777777" w:rsidR="00AE51A8"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rnal Revenue Service (IRS) is an administrative record frequently used in migration research (the other ubiquitous sources are the American Community Survey and the Decennial Cens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5Em2024","properties":{"formattedCitation":"(Hauer and Byars 2019)","plainCitation":"(Hauer and Byars 2019)","noteIndex":0},"citationItems":[{"id":1153,"uris":["http://zotero.org/users/6152647/items/4RUVPXUZ"],"itemData":{"id":1153,"type":"article-journal","abstract":"Volume 40 - Article 40 | Pages 1153–1166","container-title":"Demographic Research","ISSN":"1435-9871","language":"en","page":"1153-1166","source":"www.demographic-research.org","title":"IRS county-to-county migration data, 1990‒2010","URL":"https://www.demographic-research.org/articles/volume/40/40","volume":"40","author":[{"family":"Hauer","given":"Mathew"},{"family":"Byars","given":"James"}],"accessed":{"date-parts":[["2024",5,9]]},"issued":{"date-parts":[["2019",5,7]]}}}],"schema":"https://github.com/citation-style-language/schema/raw/master/csl-citation.json"} </w:instrText>
      </w:r>
      <w:r>
        <w:rPr>
          <w:rFonts w:ascii="Times New Roman" w:hAnsi="Times New Roman" w:cs="Times New Roman"/>
          <w:sz w:val="24"/>
          <w:szCs w:val="24"/>
        </w:rPr>
        <w:fldChar w:fldCharType="separate"/>
      </w:r>
      <w:r w:rsidRPr="00E5759F">
        <w:rPr>
          <w:rFonts w:ascii="Times New Roman" w:hAnsi="Times New Roman" w:cs="Times New Roman"/>
          <w:sz w:val="24"/>
        </w:rPr>
        <w:t>(Hauer and Byars 2019)</w:t>
      </w:r>
      <w:r>
        <w:rPr>
          <w:rFonts w:ascii="Times New Roman" w:hAnsi="Times New Roman" w:cs="Times New Roman"/>
          <w:sz w:val="24"/>
          <w:szCs w:val="24"/>
        </w:rPr>
        <w:fldChar w:fldCharType="end"/>
      </w:r>
      <w:r>
        <w:rPr>
          <w:rFonts w:ascii="Times New Roman" w:hAnsi="Times New Roman" w:cs="Times New Roman"/>
          <w:sz w:val="24"/>
          <w:szCs w:val="24"/>
        </w:rPr>
        <w:t xml:space="preserve">. About 86% of the United States is represented in the county-to-county estimates published by the I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sKAtKui","properties":{"formattedCitation":"(Molloy et al. 2011)","plainCitation":"(Molloy et al. 2011)","noteIndex":0},"citationItems":[{"id":1440,"uris":["http://zotero.org/users/6152647/items/PYYLH929"],"itemData":{"id":1440,"type":"article-journal","abstract":"This paper examines the history of internal migration in the United States since the 1980s. By most measures, internal migration in the United States is at a 30-year low. The widespread decline in migration rates across a large number of subpopulations suggests that broad-based economic forces are likely responsible for the decrease. An obvious question is the extent to which the recent housing market contraction and the recession may have caused this downward trend in migration: after all, relocation activity often involves both housing market activity and changes in employment. However, we find relatively small roles for both of these cyclical factors. While we will suggest a few other possible explanations for the recent decrease in migration, the puzzle remains. Finally, we compare U.S. migration to other developed countries. Despite the steady decline in U.S. migration, the commonly held belief that Americans are more mobile than their European counterparts still appears to hold true.","container-title":"Journal of Economic Perspectives","DOI":"10.1257/jep.25.3.173","ISSN":"0895-3309","issue":"3","language":"en","page":"173-196","source":"www.aeaweb.org","title":"Internal Migration in the United States","URL":"https://www.aeaweb.org/articles?id=10.1257/jep.25.3.173","volume":"25","author":[{"family":"Molloy","given":"Raven"},{"family":"Smith","given":"Christopher L."},{"family":"Wozniak","given":"Abigail"}],"accessed":{"date-parts":[["2025",2,25]]},"issued":{"date-parts":[["2011",9]]}}}],"schema":"https://github.com/citation-style-language/schema/raw/master/csl-citation.json"} </w:instrText>
      </w:r>
      <w:r>
        <w:rPr>
          <w:rFonts w:ascii="Times New Roman" w:hAnsi="Times New Roman" w:cs="Times New Roman"/>
          <w:sz w:val="24"/>
          <w:szCs w:val="24"/>
        </w:rPr>
        <w:fldChar w:fldCharType="separate"/>
      </w:r>
      <w:r w:rsidRPr="0055659F">
        <w:rPr>
          <w:rFonts w:ascii="Times New Roman" w:hAnsi="Times New Roman" w:cs="Times New Roman"/>
          <w:sz w:val="24"/>
        </w:rPr>
        <w:t>(Molloy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bout 116 million households. While the IRS data is released more frequently and has a much larger sample than the ACS, the IRS only examines households with income and lacks characteristics of the individual/household such as race, ethnicity, age, sex, educational attainment, and more. </w:t>
      </w:r>
    </w:p>
    <w:p w14:paraId="61390301" w14:textId="77777777" w:rsidR="00AE51A8" w:rsidRPr="00B37263" w:rsidRDefault="00AE51A8"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access to IRS, ACS, and Census data, many of the drawbacks of a particular data source can be ameliorated. Using common identifiers for people and places, characteristics that appear in one dataset, like person-level characteristics in the Decennial Census or ACS, can be merged into more frequent or larger sample datasets like the IRS information, which lacks these characteristics. Additionally, we can leverage the information available in many more administrative records to increase coverage, for example including Bureau of Prison data to include the incarcerated population or Medicare data for the elderly. Administrative data can also resolve measurement errors from a single data source, because one-off mistakes will be ignored in favor of consensus of multiple sources.  </w:t>
      </w:r>
    </w:p>
    <w:p w14:paraId="1806BCE4" w14:textId="6D463658" w:rsidR="00AE51A8" w:rsidRDefault="00AE51A8" w:rsidP="00AE51A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 xml:space="preserve">The first and biggest issue with using administrative records is matching respondents across different record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5wGfpm5","properties":{"formattedCitation":"(Harron et al. 2017)","plainCitation":"(Harron et al. 2017)","noteIndex":0},"citationItems":[{"id":1397,"uris":["http://zotero.org/users/6152647/items/XUE4JLJE"],"itemData":{"id":1397,"type":"article-journal","abstract":"Linkage of population-based administrative data is a valuable tool for combining detailed individual-level information from different sources for research. While not a substitute for classical studies based on primary data collection, analyses of linked administrative data can answer questions that require large sample sizes or detailed data on hard-to-reach populations, and generate evidence with a high level of external validity and applicability for policy making. There are unique challenges in the appropriate research use of linked administrative data, for example with respect to bias from linkage errors where records cannot be linked or are linked together incorrectly. For confidentiality and other reasons, the separation of data linkage processes and analysis of linked data is generally regarded as best practice. However, the ‘black box’ of data linkage can make it difficult for researchers to judge the reliability of the resulting linked data for their required purposes. This article aims to provide an overview of challenges in linking administrative data for research. We aim to increase understanding of the implications of (i) the data linkage environment and privacy preservation; (ii) the linkage process itself (including data preparation, and deterministic and probabilistic linkage methods) and (iii) linkage quality and potential bias in linked data. We draw on examples from a number of countries to illustrate a range of approaches for data linkage in different contexts.","container-title":"Big Data &amp; Society","DOI":"10.1177/2053951717745678","ISSN":"2053-9517","issue":"2","language":"en","note":"publisher: SAGE Publications Ltd","page":"2053951717745678","source":"SAGE Journals","title":"Challenges in administrative data linkage for research","URL":"https://doi.org/10.1177/2053951717745678","volume":"4","author":[{"family":"Harron","given":"Katie"},{"family":"Dibben","given":"Chris"},{"family":"Boyd","given":"James"},{"family":"Hjern","given":"Anders"},{"family":"Azimaee","given":"Mahmoud"},{"family":"Barreto","given":"Mauricio L"},{"family":"Goldstein","given":"Harvey"}],"accessed":{"date-parts":[["2025",1,31]]},"issued":{"date-parts":[["2017",12,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Harron et al. 2017)</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People changing their characteristics, like names, can make it difficult to match records collected for different purposes. Thankfully, the U.S. Census Bureau has a whole division working on the matching problem and for modern records, largely overcoming it. PIKs cover about 2.5% fewer people than reported in the 2020 Decennial Census and about 1.8% fewer people than in the official 2020 population estimat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5Sg7ZtEr","properties":{"formattedCitation":"(Ortman and Knapp 2023)","plainCitation":"(Ortman and Knapp 2023)","noteIndex":0},"citationItems":[{"id":1413,"uris":["http://zotero.org/users/6152647/items/GAJEJ2VS"],"itemData":{"id":1413,"type":"speech","event-place":"San Antonio, Texas","event-title":"2023 Southern Demographic Association Annual Meeting","publisher-place":"San Antonio, Texas","title":"Demographic Frame: Leveraging Person-Level Data to Enhance Census and Survey Taking","URL":"https://www.census.gov/content/dam/Census/newsroom/press-kits/2023/jsm/20230807-jsm-presentation-demo-frame.pdf","author":[{"family":"Ortman","given":"Jennifer"},{"family":"Knapp","given":"Anthony"}],"issued":{"date-parts":[["202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Ortman and Knapp 202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The false match rate was around .005%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mzHfdZl3","properties":{"formattedCitation":"(Layne, Wagner, and Rothhaas 2014)","plainCitation":"(Layne, Wagner, and Rothhaas 2014)","noteIndex":0},"citationItems":[{"id":1407,"uris":["http://zotero.org/users/6152647/items/MHGFDZBR"],"itemData":{"id":1407,"type":"document","abstract":"The Census Bureau Person Identification Validation System (PVS) assigns unique person identifiers to federal, commercial, census, and survey data to facilitate linkages across files. PVS uses probabilistic matching to assign a unique Census Bureau identifier for each person. This paper presents a method to measure the false match rate in PVS following the approach of Belin and Rubin (1995).","language":"en","publisher":"Center for Administrative Records Research and Applications","source":"Zotero","title":"Estimating Record Linkage False Match Rate for the Person Identification Validation System","URL":"https://www.census.gov/content/dam/Census/library/working-papers/2014/adrm/carra-wp-2014-02.pdf","author":[{"family":"Layne","given":"Mary"},{"family":"Wagner","given":"Deborah"},{"family":"Rothhaas","given":"Cynthia"}],"issued":{"date-parts":[["201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 xml:space="preserve">(Layne, Wagner, and </w:t>
      </w:r>
      <w:proofErr w:type="spellStart"/>
      <w:r w:rsidRPr="008B5152">
        <w:rPr>
          <w:rFonts w:ascii="Times New Roman" w:hAnsi="Times New Roman" w:cs="Times New Roman"/>
          <w:sz w:val="24"/>
          <w:szCs w:val="24"/>
        </w:rPr>
        <w:t>Rothhaas</w:t>
      </w:r>
      <w:proofErr w:type="spellEnd"/>
      <w:r w:rsidRPr="008B5152">
        <w:rPr>
          <w:rFonts w:ascii="Times New Roman" w:hAnsi="Times New Roman" w:cs="Times New Roman"/>
          <w:sz w:val="24"/>
          <w:szCs w:val="24"/>
        </w:rPr>
        <w:t xml:space="preserve"> 201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w:t>
      </w:r>
    </w:p>
    <w:p w14:paraId="6922A360" w14:textId="3094DB2D" w:rsidR="00762FFB" w:rsidRDefault="00762FFB" w:rsidP="00AE51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atching addresses to MAFIDs is also done at the Census Bur</w:t>
      </w:r>
      <w:r w:rsidR="00820588">
        <w:rPr>
          <w:rFonts w:ascii="Times New Roman" w:hAnsi="Times New Roman" w:cs="Times New Roman"/>
          <w:sz w:val="24"/>
          <w:szCs w:val="24"/>
        </w:rPr>
        <w:t>eau</w:t>
      </w:r>
    </w:p>
    <w:p w14:paraId="5FC406D7" w14:textId="017EEBC2" w:rsidR="00B37263" w:rsidRDefault="00B37263" w:rsidP="00B37263">
      <w:pPr>
        <w:spacing w:line="480" w:lineRule="auto"/>
        <w:rPr>
          <w:rFonts w:ascii="Times New Roman" w:hAnsi="Times New Roman" w:cs="Times New Roman"/>
          <w:color w:val="EE0000"/>
          <w:sz w:val="24"/>
          <w:szCs w:val="24"/>
        </w:rPr>
      </w:pPr>
      <w:r>
        <w:rPr>
          <w:rFonts w:ascii="Times New Roman" w:hAnsi="Times New Roman" w:cs="Times New Roman"/>
          <w:i/>
          <w:iCs/>
          <w:sz w:val="24"/>
          <w:szCs w:val="24"/>
        </w:rPr>
        <w:t>Third-party records.</w:t>
      </w:r>
      <w:r>
        <w:rPr>
          <w:rFonts w:ascii="Times New Roman" w:hAnsi="Times New Roman" w:cs="Times New Roman"/>
          <w:sz w:val="24"/>
          <w:szCs w:val="24"/>
        </w:rPr>
        <w:t xml:space="preserve"> </w:t>
      </w:r>
      <w:r w:rsidR="003814AA" w:rsidRPr="003814AA">
        <w:rPr>
          <w:rFonts w:ascii="Times New Roman" w:hAnsi="Times New Roman" w:cs="Times New Roman"/>
          <w:color w:val="EE0000"/>
          <w:sz w:val="24"/>
          <w:szCs w:val="24"/>
        </w:rPr>
        <w:t>*NEEDS FLESHING OUT*</w:t>
      </w:r>
    </w:p>
    <w:p w14:paraId="6A19CAF0" w14:textId="428641B1" w:rsidR="001E44C7" w:rsidRDefault="005F31A9" w:rsidP="00B37263">
      <w:pPr>
        <w:spacing w:line="480" w:lineRule="auto"/>
        <w:rPr>
          <w:rFonts w:ascii="Times New Roman" w:hAnsi="Times New Roman" w:cs="Times New Roman"/>
          <w:sz w:val="24"/>
          <w:szCs w:val="24"/>
        </w:rPr>
      </w:pPr>
      <w:r>
        <w:rPr>
          <w:rFonts w:ascii="Times New Roman" w:hAnsi="Times New Roman" w:cs="Times New Roman"/>
          <w:color w:val="EE0000"/>
          <w:sz w:val="24"/>
          <w:szCs w:val="24"/>
        </w:rPr>
        <w:tab/>
      </w:r>
      <w:r>
        <w:rPr>
          <w:rFonts w:ascii="Times New Roman" w:hAnsi="Times New Roman" w:cs="Times New Roman"/>
          <w:sz w:val="24"/>
          <w:szCs w:val="24"/>
        </w:rPr>
        <w:t xml:space="preserve">Third-party records </w:t>
      </w:r>
      <w:r w:rsidR="002049D9">
        <w:rPr>
          <w:rFonts w:ascii="Times New Roman" w:hAnsi="Times New Roman" w:cs="Times New Roman"/>
          <w:sz w:val="24"/>
          <w:szCs w:val="24"/>
        </w:rPr>
        <w:t xml:space="preserve">are created by data brokers, like Acxiom or </w:t>
      </w:r>
      <w:proofErr w:type="spellStart"/>
      <w:r w:rsidR="002049D9">
        <w:rPr>
          <w:rFonts w:ascii="Times New Roman" w:hAnsi="Times New Roman" w:cs="Times New Roman"/>
          <w:sz w:val="24"/>
          <w:szCs w:val="24"/>
        </w:rPr>
        <w:t>Eyeota</w:t>
      </w:r>
      <w:proofErr w:type="spellEnd"/>
      <w:r w:rsidR="002049D9">
        <w:rPr>
          <w:rFonts w:ascii="Times New Roman" w:hAnsi="Times New Roman" w:cs="Times New Roman"/>
          <w:sz w:val="24"/>
          <w:szCs w:val="24"/>
        </w:rPr>
        <w:t xml:space="preserve">, usually with the goal of profiling customers. This information is most often gathered through internet cookies, which </w:t>
      </w:r>
      <w:r w:rsidR="0031337F">
        <w:rPr>
          <w:rFonts w:ascii="Times New Roman" w:hAnsi="Times New Roman" w:cs="Times New Roman"/>
          <w:sz w:val="24"/>
          <w:szCs w:val="24"/>
        </w:rPr>
        <w:t>while often required to make websites run correctly, also gather information about the interaction between website and user.</w:t>
      </w:r>
      <w:r w:rsidR="0088346B">
        <w:rPr>
          <w:rFonts w:ascii="Times New Roman" w:hAnsi="Times New Roman" w:cs="Times New Roman"/>
          <w:sz w:val="24"/>
          <w:szCs w:val="24"/>
        </w:rPr>
        <w:t xml:space="preserve"> Modern websites are multi layered, multi-creator spaces with third-party infrastructure doing advertising, social networking, analysis, and more</w:t>
      </w:r>
      <w:r w:rsidR="004E6253">
        <w:rPr>
          <w:rFonts w:ascii="Times New Roman" w:hAnsi="Times New Roman" w:cs="Times New Roman"/>
          <w:sz w:val="24"/>
          <w:szCs w:val="24"/>
        </w:rPr>
        <w:t xml:space="preserve"> </w:t>
      </w:r>
      <w:r w:rsidR="004E6253">
        <w:rPr>
          <w:rFonts w:ascii="Times New Roman" w:hAnsi="Times New Roman" w:cs="Times New Roman"/>
          <w:sz w:val="24"/>
          <w:szCs w:val="24"/>
        </w:rPr>
        <w:fldChar w:fldCharType="begin"/>
      </w:r>
      <w:r w:rsidR="004E6253">
        <w:rPr>
          <w:rFonts w:ascii="Times New Roman" w:hAnsi="Times New Roman" w:cs="Times New Roman"/>
          <w:sz w:val="24"/>
          <w:szCs w:val="24"/>
        </w:rPr>
        <w:instrText xml:space="preserve"> ADDIN ZOTERO_ITEM CSL_CITATION {"citationID":"5gZsouOx","properties":{"formattedCitation":"(Mayer and Mitchell 2012)","plainCitation":"(Mayer and Mitchell 2012)","noteIndex":0},"citationItems":[{"id":1486,"uris":["http://zotero.org/users/6152647/items/UBS3TPKF"],"itemData":{"id":1486,"type":"paper-conference","abstract":"In the early days of the web, content was designed and hosted by a single person, group, or organization. No longer. Webpages are increasingly composed of content from myriad unrelated \"third-party\" websites in the business of advertising, analytics, social networking, and more. Third-party services have tremendous value: they support free content and facilitate web innovation. But third-party services come at a privacy cost: researchers, civil society organizations, and policymakers have increasingly called attention to how third parties can track a user's browsing activities across websites. This paper surveys the current policy debate surrounding third-party web tracking and explains the relevant technology. It also presents the FourthParty web measurement platform and studies we have conducted with it. Our aim is to inform researchers with essential background and tools for contributing to public understanding and policy debates about web tracking.","container-title":"2012 IEEE Symposium on Security and Privacy","DOI":"10.1109/SP.2012.47","event-title":"2012 IEEE Symposium on Security and Privacy","note":"ISSN: 2375-1207","page":"413-427","source":"IEEE Xplore","title":"Third-Party Web Tracking: Policy and Technology","title-short":"Third-Party Web Tracking","URL":"https://ieeexplore.ieee.org/abstract/document/6234427","author":[{"family":"Mayer","given":"Jonathan R."},{"family":"Mitchell","given":"John C."}],"accessed":{"date-parts":[["2025",7,17]]},"issued":{"date-parts":[["2012",5]]}}}],"schema":"https://github.com/citation-style-language/schema/raw/master/csl-citation.json"} </w:instrText>
      </w:r>
      <w:r w:rsidR="004E6253">
        <w:rPr>
          <w:rFonts w:ascii="Times New Roman" w:hAnsi="Times New Roman" w:cs="Times New Roman"/>
          <w:sz w:val="24"/>
          <w:szCs w:val="24"/>
        </w:rPr>
        <w:fldChar w:fldCharType="separate"/>
      </w:r>
      <w:r w:rsidR="004E6253" w:rsidRPr="004E6253">
        <w:rPr>
          <w:rFonts w:ascii="Times New Roman" w:hAnsi="Times New Roman" w:cs="Times New Roman"/>
          <w:sz w:val="24"/>
        </w:rPr>
        <w:t>(Mayer and Mitchell 2012)</w:t>
      </w:r>
      <w:r w:rsidR="004E6253">
        <w:rPr>
          <w:rFonts w:ascii="Times New Roman" w:hAnsi="Times New Roman" w:cs="Times New Roman"/>
          <w:sz w:val="24"/>
          <w:szCs w:val="24"/>
        </w:rPr>
        <w:fldChar w:fldCharType="end"/>
      </w:r>
      <w:r w:rsidR="0088346B">
        <w:rPr>
          <w:rFonts w:ascii="Times New Roman" w:hAnsi="Times New Roman" w:cs="Times New Roman"/>
          <w:sz w:val="24"/>
          <w:szCs w:val="24"/>
        </w:rPr>
        <w:t>.</w:t>
      </w:r>
      <w:r w:rsidR="004E6253">
        <w:rPr>
          <w:rFonts w:ascii="Times New Roman" w:hAnsi="Times New Roman" w:cs="Times New Roman"/>
          <w:sz w:val="24"/>
          <w:szCs w:val="24"/>
        </w:rPr>
        <w:t xml:space="preserve"> While third-party services are often collecting and selling user data, they are also responsible for many of the free content users enjoy. Th</w:t>
      </w:r>
      <w:r w:rsidR="002C36C3">
        <w:rPr>
          <w:rFonts w:ascii="Times New Roman" w:hAnsi="Times New Roman" w:cs="Times New Roman"/>
          <w:sz w:val="24"/>
          <w:szCs w:val="24"/>
        </w:rPr>
        <w:t xml:space="preserve">ese exchanges between user and website partners have led to many innovations. </w:t>
      </w:r>
      <w:r w:rsidR="001E44C7">
        <w:rPr>
          <w:rFonts w:ascii="Times New Roman" w:hAnsi="Times New Roman" w:cs="Times New Roman"/>
          <w:sz w:val="24"/>
          <w:szCs w:val="24"/>
        </w:rPr>
        <w:t xml:space="preserve">There is broad but conditional public support for sharing personal information for third party or secondary use </w:t>
      </w:r>
      <w:r w:rsidR="001E44C7">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XWYClhYP","properties":{"formattedCitation":"(Baines et al. 2024)","plainCitation":"(Baines et al. 2024)","noteIndex":0},"citationItems":[{"id":1484,"uris":["http://zotero.org/users/6152647/items/DDAXZ3PZ"],"itemData":{"id":1484,"type":"article-journal","abstract":"Background: International advances in information communication, eHealth, and other digital health technologies have led to significant expansions in the collection and analysis of personal health data. However, following a series of high-profile data sharing scandals and the emergence of COVID-19, critical exploration of public willingness to share personal health data remains limited, particularly for third-party or secondary uses.\nObjective: This systematic review aims to explore factors that affect public willingness to share personal health data for third-party or secondary uses.\nMethods: A systematic search of 6 databases (MEDLINE, Embase, PsycINFO, CINAHL, Scopus, and SocINDEX) was conducted with review findings analyzed using inductive-thematic analysis and synthesized using a narrative approach.\nResults: Of the 13,949 papers identified, 135 were included. Factors most commonly identified as a barrier to data sharing from a public perspective included data privacy, security, and management concerns. Other factors found to influence willingness to share personal health data included the type of data being collected (ie, perceived sensitivity); the type of user requesting their data to be shared, including their perceived motivation, profit prioritization, and ability to directly impact patient care; trust in the data user, as well as in associated processes, often established through individual choice and control over what data are shared with whom, when, and for how long, supported by appropriate models of dynamic consent; the presence of a feedback loop; and clearly articulated benefits or issue relevance including valued incentivization and compensation at both an individual and collective or societal level.\nConclusions: There is general, yet conditional public support for sharing personal health data for third-party or secondary use. Clarity, transparency, and individual control over who has access to what data, when, and for how long are widely regarded as essential prerequisites for public data sharing support. Individual levels of control and choice need to operate within the auspices of assured data privacy and security processes, underpinned by dynamic and responsive models of consent that prioritize individual or collective benefits over and above commercial gain. Failure to understand, design, and refine data sharing approaches in response to changeable patient preferences will only jeopardize the tangible benefits of data sharing practices being fully realized.","container-title":"Journal of Medical Internet Research","DOI":"10.2196/50421","issue":"1","language":"EN","note":"Company: Journal of Medical Internet Research\nDistributor: Journal of Medical Internet Research\nInstitution: Journal of Medical Internet Research\nLabel: Journal of Medical Internet Research\npublisher: JMIR Publications Inc., Toronto, Canada","page":"e50421","source":"www.jmir.org","title":"Patient and Public Willingness to Share Personal Health Data for Third-Party or Secondary Uses: Systematic Review","title-short":"Patient and Public Willingness to Share Personal Health Data for Third-Party or Secondary Uses","URL":"https://www.jmir.org/2024/1/e50421","volume":"26","author":[{"family":"Baines","given":"Rebecca"},{"family":"Stevens","given":"Sebastian"},{"family":"Austin","given":"Daniela"},{"family":"Anil","given":"Krithika"},{"family":"Bradwell","given":"Hannah"},{"family":"Cooper","given":"Leonie"},{"family":"Maramba","given":"Inocencio Daniel"},{"family":"Chatterjee","given":"Arunangsu"},{"family":"Leigh","given":"Simon"}],"accessed":{"date-parts":[["2025",7,17]]},"issued":{"date-parts":[["2024",3,5]]}}}],"schema":"https://github.com/citation-style-language/schema/raw/master/csl-citation.json"} </w:instrText>
      </w:r>
      <w:r w:rsidR="001E44C7">
        <w:rPr>
          <w:rFonts w:ascii="Times New Roman" w:hAnsi="Times New Roman" w:cs="Times New Roman"/>
          <w:sz w:val="24"/>
          <w:szCs w:val="24"/>
        </w:rPr>
        <w:fldChar w:fldCharType="separate"/>
      </w:r>
      <w:r w:rsidR="001E44C7" w:rsidRPr="001E44C7">
        <w:rPr>
          <w:rFonts w:ascii="Times New Roman" w:hAnsi="Times New Roman" w:cs="Times New Roman"/>
          <w:sz w:val="24"/>
        </w:rPr>
        <w:t>(Baines et al. 2024)</w:t>
      </w:r>
      <w:r w:rsidR="001E44C7">
        <w:rPr>
          <w:rFonts w:ascii="Times New Roman" w:hAnsi="Times New Roman" w:cs="Times New Roman"/>
          <w:sz w:val="24"/>
          <w:szCs w:val="24"/>
        </w:rPr>
        <w:fldChar w:fldCharType="end"/>
      </w:r>
      <w:r w:rsidR="001E44C7">
        <w:rPr>
          <w:rFonts w:ascii="Times New Roman" w:hAnsi="Times New Roman" w:cs="Times New Roman"/>
          <w:sz w:val="24"/>
          <w:szCs w:val="24"/>
        </w:rPr>
        <w:t xml:space="preserve">. Individuals </w:t>
      </w:r>
      <w:r w:rsidR="008C7313">
        <w:rPr>
          <w:rFonts w:ascii="Times New Roman" w:hAnsi="Times New Roman" w:cs="Times New Roman"/>
          <w:sz w:val="24"/>
          <w:szCs w:val="24"/>
        </w:rPr>
        <w:t xml:space="preserve">value transparency, and control over the particulars of the exchange, including duration of access, what is shared, and who it is given to. </w:t>
      </w:r>
    </w:p>
    <w:p w14:paraId="2A06D435" w14:textId="46C53EF1" w:rsidR="001A18A5" w:rsidRDefault="000319DC" w:rsidP="001E44C7">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nymized</w:t>
      </w:r>
      <w:r w:rsidR="009C4F06">
        <w:rPr>
          <w:rFonts w:ascii="Times New Roman" w:hAnsi="Times New Roman" w:cs="Times New Roman"/>
          <w:sz w:val="24"/>
          <w:szCs w:val="24"/>
        </w:rPr>
        <w:t>, but matchable and trackable,</w:t>
      </w:r>
      <w:r>
        <w:rPr>
          <w:rFonts w:ascii="Times New Roman" w:hAnsi="Times New Roman" w:cs="Times New Roman"/>
          <w:sz w:val="24"/>
          <w:szCs w:val="24"/>
        </w:rPr>
        <w:t xml:space="preserve"> u</w:t>
      </w:r>
      <w:r w:rsidR="00F13D3D">
        <w:rPr>
          <w:rFonts w:ascii="Times New Roman" w:hAnsi="Times New Roman" w:cs="Times New Roman"/>
          <w:sz w:val="24"/>
          <w:szCs w:val="24"/>
        </w:rPr>
        <w:t xml:space="preserve">ser records are </w:t>
      </w:r>
      <w:r w:rsidR="002C36C3">
        <w:rPr>
          <w:rFonts w:ascii="Times New Roman" w:hAnsi="Times New Roman" w:cs="Times New Roman"/>
          <w:sz w:val="24"/>
          <w:szCs w:val="24"/>
        </w:rPr>
        <w:t>usually</w:t>
      </w:r>
      <w:r w:rsidR="00F13D3D">
        <w:rPr>
          <w:rFonts w:ascii="Times New Roman" w:hAnsi="Times New Roman" w:cs="Times New Roman"/>
          <w:sz w:val="24"/>
          <w:szCs w:val="24"/>
        </w:rPr>
        <w:t xml:space="preserve"> sold to other organizations</w:t>
      </w:r>
      <w:r w:rsidR="002C36C3">
        <w:rPr>
          <w:rFonts w:ascii="Times New Roman" w:hAnsi="Times New Roman" w:cs="Times New Roman"/>
          <w:sz w:val="24"/>
          <w:szCs w:val="24"/>
        </w:rPr>
        <w:t xml:space="preserve"> and websites</w:t>
      </w:r>
      <w:r w:rsidR="00F13D3D">
        <w:rPr>
          <w:rFonts w:ascii="Times New Roman" w:hAnsi="Times New Roman" w:cs="Times New Roman"/>
          <w:sz w:val="24"/>
          <w:szCs w:val="24"/>
        </w:rPr>
        <w:t xml:space="preserve"> who do not have records on that user.</w:t>
      </w:r>
      <w:r w:rsidR="0031337F">
        <w:rPr>
          <w:rFonts w:ascii="Times New Roman" w:hAnsi="Times New Roman" w:cs="Times New Roman"/>
          <w:sz w:val="24"/>
          <w:szCs w:val="24"/>
        </w:rPr>
        <w:t xml:space="preserve"> </w:t>
      </w:r>
      <w:r w:rsidR="00F13D3D">
        <w:rPr>
          <w:rFonts w:ascii="Times New Roman" w:hAnsi="Times New Roman" w:cs="Times New Roman"/>
          <w:sz w:val="24"/>
          <w:szCs w:val="24"/>
        </w:rPr>
        <w:t>Records can be aggregated</w:t>
      </w:r>
      <w:r w:rsidR="00F4266A">
        <w:rPr>
          <w:rFonts w:ascii="Times New Roman" w:hAnsi="Times New Roman" w:cs="Times New Roman"/>
          <w:sz w:val="24"/>
          <w:szCs w:val="24"/>
        </w:rPr>
        <w:t xml:space="preserve"> and </w:t>
      </w:r>
      <w:r w:rsidR="00F4266A">
        <w:rPr>
          <w:rFonts w:ascii="Times New Roman" w:hAnsi="Times New Roman" w:cs="Times New Roman"/>
          <w:sz w:val="24"/>
          <w:szCs w:val="24"/>
        </w:rPr>
        <w:lastRenderedPageBreak/>
        <w:t>modeled</w:t>
      </w:r>
      <w:r w:rsidR="00F13D3D">
        <w:rPr>
          <w:rFonts w:ascii="Times New Roman" w:hAnsi="Times New Roman" w:cs="Times New Roman"/>
          <w:sz w:val="24"/>
          <w:szCs w:val="24"/>
        </w:rPr>
        <w:t xml:space="preserve"> into profiles</w:t>
      </w:r>
      <w:r w:rsidR="0031337F">
        <w:rPr>
          <w:rFonts w:ascii="Times New Roman" w:hAnsi="Times New Roman" w:cs="Times New Roman"/>
          <w:sz w:val="24"/>
          <w:szCs w:val="24"/>
        </w:rPr>
        <w:t xml:space="preserve"> to target various demographics such as age and sex</w:t>
      </w:r>
      <w:r w:rsidR="00040161">
        <w:rPr>
          <w:rFonts w:ascii="Times New Roman" w:hAnsi="Times New Roman" w:cs="Times New Roman"/>
          <w:sz w:val="24"/>
          <w:szCs w:val="24"/>
        </w:rPr>
        <w:t>, and various interests such as sports, or politics.</w:t>
      </w:r>
      <w:r w:rsidR="001A18A5">
        <w:rPr>
          <w:rFonts w:ascii="Times New Roman" w:hAnsi="Times New Roman" w:cs="Times New Roman"/>
          <w:sz w:val="24"/>
          <w:szCs w:val="24"/>
        </w:rPr>
        <w:t xml:space="preserve"> The performance of these models is almost always unknown. It</w:t>
      </w:r>
      <w:r w:rsidR="00F4266A">
        <w:rPr>
          <w:rFonts w:ascii="Times New Roman" w:hAnsi="Times New Roman" w:cs="Times New Roman"/>
          <w:sz w:val="24"/>
          <w:szCs w:val="24"/>
        </w:rPr>
        <w:t xml:space="preserve"> is rare for a data broker to reveal their strategies or allow independent parties to validate their data.</w:t>
      </w:r>
    </w:p>
    <w:p w14:paraId="41016075" w14:textId="508AF768" w:rsidR="006D6DD1" w:rsidRDefault="001A18A5"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drawback to third party data is the increasing risk that </w:t>
      </w:r>
      <w:r w:rsidR="000319DC">
        <w:rPr>
          <w:rFonts w:ascii="Times New Roman" w:hAnsi="Times New Roman" w:cs="Times New Roman"/>
          <w:sz w:val="24"/>
          <w:szCs w:val="24"/>
        </w:rPr>
        <w:t xml:space="preserve">individuals are </w:t>
      </w:r>
      <w:r w:rsidR="009C4F06">
        <w:rPr>
          <w:rFonts w:ascii="Times New Roman" w:hAnsi="Times New Roman" w:cs="Times New Roman"/>
          <w:sz w:val="24"/>
          <w:szCs w:val="24"/>
        </w:rPr>
        <w:t>doxed or reidentified by others.</w:t>
      </w:r>
      <w:r w:rsidR="00603A2C">
        <w:rPr>
          <w:rFonts w:ascii="Times New Roman" w:hAnsi="Times New Roman" w:cs="Times New Roman"/>
          <w:sz w:val="24"/>
          <w:szCs w:val="24"/>
        </w:rPr>
        <w:t xml:space="preserve"> Researchers </w:t>
      </w:r>
      <w:r w:rsidR="00D920B9">
        <w:rPr>
          <w:rFonts w:ascii="Times New Roman" w:hAnsi="Times New Roman" w:cs="Times New Roman"/>
          <w:sz w:val="24"/>
          <w:szCs w:val="24"/>
        </w:rPr>
        <w:t xml:space="preserve">have broken the privacy safeguard of companies several times </w:t>
      </w:r>
      <w:r w:rsidR="00D920B9">
        <w:rPr>
          <w:rFonts w:ascii="Times New Roman" w:hAnsi="Times New Roman" w:cs="Times New Roman"/>
          <w:sz w:val="24"/>
          <w:szCs w:val="24"/>
        </w:rPr>
        <w:fldChar w:fldCharType="begin"/>
      </w:r>
      <w:r w:rsidR="00675B99">
        <w:rPr>
          <w:rFonts w:ascii="Times New Roman" w:hAnsi="Times New Roman" w:cs="Times New Roman"/>
          <w:sz w:val="24"/>
          <w:szCs w:val="24"/>
        </w:rPr>
        <w:instrText xml:space="preserve"> ADDIN ZOTERO_ITEM CSL_CITATION {"citationID":"yNMPDkp4","properties":{"formattedCitation":"(Narayanan and Shmatikov 2007; Xin et al. 2025)","plainCitation":"(Narayanan and Shmatikov 2007; Xin et al. 2025)","noteIndex":0},"citationItems":[{"id":1490,"uris":["http://zotero.org/users/6152647/items/LWYIGS39"],"itemData":{"id":1490,"type":"article","abstract":"We present a new class of statistical de-anonymization attacks against high-dimensional micro-data, such as individual preferences, recommendations, transaction records and so on. Our techniques are robust to perturbation in the data and tolerate some mistakes in the adversary's background knowledge. We apply our de-anonymization methodology to the Netflix Prize dataset, which contains anonymous movie ratings of 500,000 subscribers of Netflix, the world's largest online movie rental service. We demonstrate that an adversary who knows only a little bit about an individual subscriber can easily identify this subscriber's record in the dataset. Using the Internet Movie Database as the source of background knowledge, we successfully identified the Netflix records of known users, uncovering their apparent political preferences and other potentially sensitive information.","DOI":"10.48550/arXiv.cs/0610105","note":"arXiv:cs/0610105","number":"arXiv:cs/0610105","publisher":"arXiv","source":"arXiv.org","title":"How To Break Anonymity of the Netflix Prize Dataset","URL":"http://arxiv.org/abs/cs/0610105","author":[{"family":"Narayanan","given":"Arvind"},{"family":"Shmatikov","given":"Vitaly"}],"accessed":{"date-parts":[["2025",7,17]]},"issued":{"date-parts":[["2007",11,22]]}}},{"id":1488,"uris":["http://zotero.org/users/6152647/items/ERJBMSPV"],"itemData":{"id":1488,"type":"article","abstract":"Sanitizing sensitive text data typically involves removing personally identifiable information (PII) or generating synthetic data under the assumption that these methods adequately protect privacy; however, their effectiveness is often only assessed by measuring the leakage of explicit identifiers but ignoring nuanced textual markers that can lead to re-identification. We challenge the above illusion of privacy by proposing a new framework that evaluates re-identification attacks to quantify individual privacy risks upon data release. Our approach shows that seemingly innocuous auxiliary information -- such as routine social activities -- can be used to infer sensitive attributes like age or substance use history from sanitized data. For instance, we demonstrate that Azure's commercial PII removal tool fails to protect 74\\% of information in the MedQA dataset. Although differential privacy mitigates these risks to some extent, it significantly reduces the utility of the sanitized text for downstream tasks. Our findings indicate that current sanitization techniques offer a \\textit{false sense of privacy}, highlighting the need for more robust methods that protect against semantic-level information leakage.","DOI":"10.48550/arXiv.2504.21035","note":"arXiv:2504.21035 [cs]","number":"arXiv:2504.21035","publisher":"arXiv","source":"arXiv.org","title":"A False Sense of Privacy: Evaluating Textual Data Sanitization Beyond Surface-level Privacy Leakage","title-short":"A False Sense of Privacy","URL":"http://arxiv.org/abs/2504.21035","author":[{"family":"Xin","given":"Rui"},{"family":"Mireshghallah","given":"Niloofar"},{"family":"Li","given":"Shuyue Stella"},{"family":"Duan","given":"Michael"},{"family":"Kim","given":"Hyunwoo"},{"family":"Choi","given":"Yejin"},{"family":"Tsvetkov","given":"Yulia"},{"family":"Oh","given":"Sewoong"},{"family":"Koh","given":"Pang Wei"}],"accessed":{"date-parts":[["2025",7,17]]},"issued":{"date-parts":[["2025",5,2]]}}}],"schema":"https://github.com/citation-style-language/schema/raw/master/csl-citation.json"} </w:instrText>
      </w:r>
      <w:r w:rsidR="00D920B9">
        <w:rPr>
          <w:rFonts w:ascii="Times New Roman" w:hAnsi="Times New Roman" w:cs="Times New Roman"/>
          <w:sz w:val="24"/>
          <w:szCs w:val="24"/>
        </w:rPr>
        <w:fldChar w:fldCharType="separate"/>
      </w:r>
      <w:r w:rsidR="00675B99" w:rsidRPr="00675B99">
        <w:rPr>
          <w:rFonts w:ascii="Times New Roman" w:hAnsi="Times New Roman" w:cs="Times New Roman"/>
          <w:sz w:val="24"/>
        </w:rPr>
        <w:t>(Narayanan and Shmatikov 2007; Xin et al. 2025)</w:t>
      </w:r>
      <w:r w:rsidR="00D920B9">
        <w:rPr>
          <w:rFonts w:ascii="Times New Roman" w:hAnsi="Times New Roman" w:cs="Times New Roman"/>
          <w:sz w:val="24"/>
          <w:szCs w:val="24"/>
        </w:rPr>
        <w:fldChar w:fldCharType="end"/>
      </w:r>
      <w:r w:rsidR="00675B99">
        <w:rPr>
          <w:rFonts w:ascii="Times New Roman" w:hAnsi="Times New Roman" w:cs="Times New Roman"/>
          <w:sz w:val="24"/>
          <w:szCs w:val="24"/>
        </w:rPr>
        <w:t>, and data leaks can make this problem worse.</w:t>
      </w:r>
      <w:r w:rsidR="009C4F06">
        <w:rPr>
          <w:rFonts w:ascii="Times New Roman" w:hAnsi="Times New Roman" w:cs="Times New Roman"/>
          <w:sz w:val="24"/>
          <w:szCs w:val="24"/>
        </w:rPr>
        <w:t xml:space="preserve"> Companies may violate their own privacy policies when user information </w:t>
      </w:r>
      <w:r w:rsidR="00D875DE">
        <w:rPr>
          <w:rFonts w:ascii="Times New Roman" w:hAnsi="Times New Roman" w:cs="Times New Roman"/>
          <w:sz w:val="24"/>
          <w:szCs w:val="24"/>
        </w:rPr>
        <w:t>can be reidentified by other users</w:t>
      </w:r>
      <w:r w:rsidR="00675B99">
        <w:rPr>
          <w:rFonts w:ascii="Times New Roman" w:hAnsi="Times New Roman" w:cs="Times New Roman"/>
          <w:sz w:val="24"/>
          <w:szCs w:val="24"/>
        </w:rPr>
        <w:t>, and while</w:t>
      </w:r>
      <w:r w:rsidR="009926E6">
        <w:rPr>
          <w:rFonts w:ascii="Times New Roman" w:hAnsi="Times New Roman" w:cs="Times New Roman"/>
          <w:sz w:val="24"/>
          <w:szCs w:val="24"/>
        </w:rPr>
        <w:t xml:space="preserve"> the</w:t>
      </w:r>
      <w:r w:rsidR="00675B99">
        <w:rPr>
          <w:rFonts w:ascii="Times New Roman" w:hAnsi="Times New Roman" w:cs="Times New Roman"/>
          <w:sz w:val="24"/>
          <w:szCs w:val="24"/>
        </w:rPr>
        <w:t xml:space="preserve"> </w:t>
      </w:r>
      <w:r w:rsidR="009926E6">
        <w:rPr>
          <w:rFonts w:ascii="Times New Roman" w:hAnsi="Times New Roman" w:cs="Times New Roman"/>
          <w:sz w:val="24"/>
          <w:szCs w:val="24"/>
        </w:rPr>
        <w:t xml:space="preserve">U.S. and E.U. </w:t>
      </w:r>
      <w:r w:rsidR="00675B99">
        <w:rPr>
          <w:rFonts w:ascii="Times New Roman" w:hAnsi="Times New Roman" w:cs="Times New Roman"/>
          <w:sz w:val="24"/>
          <w:szCs w:val="24"/>
        </w:rPr>
        <w:t xml:space="preserve"> ha</w:t>
      </w:r>
      <w:r w:rsidR="009926E6">
        <w:rPr>
          <w:rFonts w:ascii="Times New Roman" w:hAnsi="Times New Roman" w:cs="Times New Roman"/>
          <w:sz w:val="24"/>
          <w:szCs w:val="24"/>
        </w:rPr>
        <w:t>ve</w:t>
      </w:r>
      <w:r w:rsidR="00675B99">
        <w:rPr>
          <w:rFonts w:ascii="Times New Roman" w:hAnsi="Times New Roman" w:cs="Times New Roman"/>
          <w:sz w:val="24"/>
          <w:szCs w:val="24"/>
        </w:rPr>
        <w:t xml:space="preserve"> punished </w:t>
      </w:r>
      <w:r w:rsidR="009926E6">
        <w:rPr>
          <w:rFonts w:ascii="Times New Roman" w:hAnsi="Times New Roman" w:cs="Times New Roman"/>
          <w:sz w:val="24"/>
          <w:szCs w:val="24"/>
        </w:rPr>
        <w:t xml:space="preserve">some </w:t>
      </w:r>
      <w:r w:rsidR="00675B99">
        <w:rPr>
          <w:rFonts w:ascii="Times New Roman" w:hAnsi="Times New Roman" w:cs="Times New Roman"/>
          <w:sz w:val="24"/>
          <w:szCs w:val="24"/>
        </w:rPr>
        <w:t xml:space="preserve">companies for ignoring their own privacy policies, </w:t>
      </w:r>
      <w:r w:rsidR="009926E6">
        <w:rPr>
          <w:rFonts w:ascii="Times New Roman" w:hAnsi="Times New Roman" w:cs="Times New Roman"/>
          <w:sz w:val="24"/>
          <w:szCs w:val="24"/>
        </w:rPr>
        <w:t xml:space="preserve">enforcement </w:t>
      </w:r>
      <w:r w:rsidR="00592537">
        <w:rPr>
          <w:rFonts w:ascii="Times New Roman" w:hAnsi="Times New Roman" w:cs="Times New Roman"/>
          <w:sz w:val="24"/>
          <w:szCs w:val="24"/>
        </w:rPr>
        <w:t xml:space="preserve">and policy transparency </w:t>
      </w:r>
      <w:r w:rsidR="00215713">
        <w:rPr>
          <w:rFonts w:ascii="Times New Roman" w:hAnsi="Times New Roman" w:cs="Times New Roman"/>
          <w:sz w:val="24"/>
          <w:szCs w:val="24"/>
        </w:rPr>
        <w:t>has been</w:t>
      </w:r>
      <w:r w:rsidR="00592537">
        <w:rPr>
          <w:rFonts w:ascii="Times New Roman" w:hAnsi="Times New Roman" w:cs="Times New Roman"/>
          <w:sz w:val="24"/>
          <w:szCs w:val="24"/>
        </w:rPr>
        <w:t xml:space="preserve"> modest but improving </w:t>
      </w:r>
      <w:r w:rsidR="00592537">
        <w:rPr>
          <w:rFonts w:ascii="Times New Roman" w:hAnsi="Times New Roman" w:cs="Times New Roman"/>
          <w:sz w:val="24"/>
          <w:szCs w:val="24"/>
        </w:rPr>
        <w:fldChar w:fldCharType="begin"/>
      </w:r>
      <w:r w:rsidR="00592537">
        <w:rPr>
          <w:rFonts w:ascii="Times New Roman" w:hAnsi="Times New Roman" w:cs="Times New Roman"/>
          <w:sz w:val="24"/>
          <w:szCs w:val="24"/>
        </w:rPr>
        <w:instrText xml:space="preserve"> ADDIN ZOTERO_ITEM CSL_CITATION {"citationID":"z2APca0k","properties":{"formattedCitation":"(Linden et al. 2019)","plainCitation":"(Linden et al. 2019)","noteIndex":0},"citationItems":[{"id":1492,"uris":["http://zotero.org/users/6152647/items/VSXWWEVS"],"itemData":{"id":1492,"type":"article","abstract":"The EU General Data Protection Regulation (GDPR) is one of the most demanding and comprehensive privacy regulations of all time. A year after it went into effect, we study its impact on the landscape of privacy policies online. We conduct the first longitudinal, in-depth, and at-scale assessment of privacy policies before and after the GDPR. We gauge the complete consumption cycle of these policies, from the first user impressions until the compliance assessment. We create a diverse corpus of two sets of 6,278 unique English-language privacy policies from inside and outside the EU, covering their pre-GDPR and the post-GDPR versions. The results of our tests and analyses suggest that the GDPR has been a catalyst for a major overhaul of the privacy policies inside and outside the EU. This overhaul of the policies, manifesting in extensive textual changes, especially for the EU-based websites, comes at mixed benefits to the users. While the privacy policies have become considerably longer, our user study with 470 participants on Amazon MTurk indicates a significant improvement in the visual representation of privacy policies from the users' perspective for the EU websites. We further develop a new workflow for the automated assessment of requirements in privacy policies. Using this workflow, we show that privacy policies cover more data practices and are more consistent with seven compliance requirements post the GDPR. We also assess how transparent the organizations are with their privacy practices by performing specificity analysis. In this analysis, we find evidence for positive changes triggered by the GDPR, with the specificity level improving on average. Still, we find the landscape of privacy policies to be in a transitional phase; many policies still do not meet several key GDPR requirements or their improved coverage comes with reduced specificity.","DOI":"10.48550/arXiv.1809.08396","note":"arXiv:1809.08396 [cs]","number":"arXiv:1809.08396","publisher":"arXiv","source":"arXiv.org","title":"The Privacy Policy Landscape After the GDPR","URL":"http://arxiv.org/abs/1809.08396","author":[{"family":"Linden","given":"Thomas"},{"family":"Khandelwal","given":"Rishabh"},{"family":"Harkous","given":"Hamza"},{"family":"Fawaz","given":"Kassem"}],"accessed":{"date-parts":[["2025",7,17]]},"issued":{"date-parts":[["2019",6,24]]}}}],"schema":"https://github.com/citation-style-language/schema/raw/master/csl-citation.json"} </w:instrText>
      </w:r>
      <w:r w:rsidR="00592537">
        <w:rPr>
          <w:rFonts w:ascii="Times New Roman" w:hAnsi="Times New Roman" w:cs="Times New Roman"/>
          <w:sz w:val="24"/>
          <w:szCs w:val="24"/>
        </w:rPr>
        <w:fldChar w:fldCharType="separate"/>
      </w:r>
      <w:r w:rsidR="00592537" w:rsidRPr="00592537">
        <w:rPr>
          <w:rFonts w:ascii="Times New Roman" w:hAnsi="Times New Roman" w:cs="Times New Roman"/>
          <w:sz w:val="24"/>
        </w:rPr>
        <w:t>(Linden et al. 2019)</w:t>
      </w:r>
      <w:r w:rsidR="00592537">
        <w:rPr>
          <w:rFonts w:ascii="Times New Roman" w:hAnsi="Times New Roman" w:cs="Times New Roman"/>
          <w:sz w:val="24"/>
          <w:szCs w:val="24"/>
        </w:rPr>
        <w:fldChar w:fldCharType="end"/>
      </w:r>
      <w:r w:rsidR="00592537">
        <w:rPr>
          <w:rFonts w:ascii="Times New Roman" w:hAnsi="Times New Roman" w:cs="Times New Roman"/>
          <w:sz w:val="24"/>
          <w:szCs w:val="24"/>
        </w:rPr>
        <w:t>.</w:t>
      </w:r>
    </w:p>
    <w:p w14:paraId="13AE30B1" w14:textId="66ECE7B8" w:rsidR="004A2A91" w:rsidRDefault="00215713" w:rsidP="004A2A91">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 these drawbacks, researchers</w:t>
      </w:r>
      <w:r w:rsidR="00707008">
        <w:rPr>
          <w:rFonts w:ascii="Times New Roman" w:hAnsi="Times New Roman" w:cs="Times New Roman"/>
          <w:sz w:val="24"/>
          <w:szCs w:val="24"/>
        </w:rPr>
        <w:t xml:space="preserve"> often</w:t>
      </w:r>
      <w:r>
        <w:rPr>
          <w:rFonts w:ascii="Times New Roman" w:hAnsi="Times New Roman" w:cs="Times New Roman"/>
          <w:sz w:val="24"/>
          <w:szCs w:val="24"/>
        </w:rPr>
        <w:t xml:space="preserve"> use third party data</w:t>
      </w:r>
      <w:r w:rsidR="00A61F9A">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707008">
        <w:rPr>
          <w:rFonts w:ascii="Times New Roman" w:hAnsi="Times New Roman" w:cs="Times New Roman"/>
          <w:sz w:val="24"/>
          <w:szCs w:val="24"/>
        </w:rPr>
        <w:instrText xml:space="preserve"> ADDIN ZOTERO_ITEM CSL_CITATION {"citationID":"xEopxzbR","properties":{"formattedCitation":"(Bronson, Lento, and Wiener 2015; Lathan et al. 2023; Markovikj et al. 2013)","plainCitation":"(Bronson, Lento, and Wiener 2015; Lathan et al. 2023; Markovikj et al. 2013)","noteIndex":0},"citationItems":[{"id":1495,"uris":["http://zotero.org/users/6152647/items/UAEZ448T"],"itemData":{"id":1495,"type":"paper-conference","abstract":"At Facebook, our data systems process huge volumes of data, ranging from hundreds of terabytes in memory to hundreds of petabytes on disk. We categorize our systems as “small data” or “big data” based on the type of queries they run. Small data refers to OLTP-like queries that process and retrieve a small amount of data, for example, the 1000s of objects necessary to render Facebook's personalized News Feed for each person. These objects are requested by their ids; indexes limit the amount of data accessed during a single query, regardless of the total volume of data. Big data refers to queries that process large amounts of data, usually for analysis: trouble-shooting, identifying trends, and making decisions. Big data stores are the workhorses for data analysis at Facebook. They grow by millions of events (inserts) per second and process tens of petabytes and hundreds of thousands of queries per day. In this tutorial, we will describe our data systems and the current challenges we face. We will lead a discussion on these challenges, approaches to solve them, and potential pitfalls. We hope to stimulate interest in solving these problems in the research community.","container-title":"2015 IEEE 31st International Conference on Data Engineering","DOI":"10.1109/ICDE.2015.7113415","event-title":"2015 IEEE 31st International Conference on Data Engineering","note":"ISSN: 2375-026X","page":"1516-1519","source":"IEEE Xplore","title":"Open data challenges at Facebook","URL":"https://ieeexplore.ieee.org/abstract/document/7113415","author":[{"family":"Bronson","given":"Nathan"},{"family":"Lento","given":"Thomas"},{"family":"Wiener","given":"Janet L."}],"accessed":{"date-parts":[["2025",7,17]]},"issued":{"date-parts":[["2015",4]]}}},{"id":1496,"uris":["http://zotero.org/users/6152647/items/N268EXQ9"],"itemData":{"id":1496,"type":"article-journal","abstract":"Objective\nSince 2016, around seven in 10 adults in the United States (U.S.) actively use Facebook. While much Facebook data is publicly available for research, many users may not understand how their data are being used. We sought to examine to what extent research ethical practices were employed and the research methods being used with Facebook data in public health research.\nMethods\nWe conducted a systematic review (PROSPERO registration CRD42020148170) of social media-based public health research focused on Facebook published in peer-reviewed journals in English between January 1, 2006 and October 31, 2019. We extracted data on ethical practices, methodology, and data analytic approaches. For studies that included verbatim user content, we attempted to locate users/posts within a timed 10-min period.\nResults\nSixty-one studies met eligibility criteria. Just under half (48%, n = 29) sought IRB approval and six (10%) sought and obtained informed consent from Facebook users. Users' written content appeared in 39 (64%) papers, of which 36 presented verbatim quotes. We were able to locate users/posts within 10 min for half (50%, n = 18) of the 36 studies containing verbatim content. Identifiable posts included content about sensitive health topics. We identified six categories of analytic approaches to using these data: network analysis, utility (i.e., usefulness of Facebook as a tool for surveillance, public health dissemination, or attitudes), associational studies of users’ behavior and health outcomes, predictive model development, and two types of content analysis (thematic analysis and sentiment analysis). Associational studies were the most likely to seek IRB review (5/6, 83%), while those of utility (0/4, 0%) and prediction (1/4, 25%) were the least likely to do so.\nConclusions\nStronger guidance on research ethics for using Facebook data, especially the use of personal identifiers, is needed.","container-title":"Social Science &amp; Medicine","DOI":"10.1016/j.socscimed.2023.115807","ISSN":"0277-9536","journalAbbreviation":"Social Science &amp; Medicine","page":"115807","source":"ScienceDirect","title":"Ethical considerations and methodological uses of Facebook data in public health research: A systematic review","title-short":"Ethical considerations and methodological uses of Facebook data in public health research","URL":"https://www.sciencedirect.com/science/article/pii/S0277953623001648","volume":"322","author":[{"family":"Lathan","given":"Hannah Stuart"},{"family":"Kwan","given":"Amy"},{"family":"Takats","given":"Courtney"},{"family":"Tanner","given":"Joshua P."},{"family":"Wormer","given":"Rachel"},{"family":"Romero","given":"Diana"},{"family":"Jones","given":"Heidi E."}],"accessed":{"date-parts":[["2025",7,17]]},"issued":{"date-parts":[["2023",4,1]]}}},{"id":1494,"uris":["http://zotero.org/users/6152647/items/66XKX3WD"],"itemData":{"id":1494,"type":"article-journal","abstract":"Beyond being facilitators of human interactions, social networks have become an interesting target of research, providing rich information for studying and modeling user’s behavior. Identification of personality-related indicators encrypted in Facebook profiles and activities are of special concern in our current research efforts. This paper explores the feasibility of modeling user personality based on a proposed set of features extracted from the Facebook data. The encouraging results of our study, exploring the suitability and performance of several classification techniques, will also be presented.","container-title":"Proceedings of the International AAAI Conference on Web and Social Media","DOI":"10.1609/icwsm.v7i2.14466","ISSN":"2334-0770","issue":"2","language":"en","license":"Copyright (c) 2021 Proceedings of the International AAAI Conference on Web and Social Media","note":"number: 2","page":"23-26","source":"ojs.aaai.org","title":"Mining Facebook Data for Predictive Personality Modeling","URL":"https://ojs.aaai.org/index.php/ICWSM/article/view/14466","volume":"7","author":[{"family":"Markovikj","given":"Dejan"},{"family":"Gievska","given":"Sonja"},{"family":"Kosinski","given":"Michal"},{"family":"Stillwell","given":"David"}],"accessed":{"date-parts":[["2025",7,17]]},"issued":{"date-parts":[["2013"]]}}}],"schema":"https://github.com/citation-style-language/schema/raw/master/csl-citation.json"} </w:instrText>
      </w:r>
      <w:r w:rsidR="00707008">
        <w:rPr>
          <w:rFonts w:ascii="Times New Roman" w:hAnsi="Times New Roman" w:cs="Times New Roman"/>
          <w:sz w:val="24"/>
          <w:szCs w:val="24"/>
        </w:rPr>
        <w:fldChar w:fldCharType="separate"/>
      </w:r>
      <w:r w:rsidR="00707008" w:rsidRPr="00707008">
        <w:rPr>
          <w:rFonts w:ascii="Times New Roman" w:hAnsi="Times New Roman" w:cs="Times New Roman"/>
          <w:sz w:val="24"/>
        </w:rPr>
        <w:t>(Bronson, Lento, and Wiener 2015; Lathan et al. 2023; Markovikj et al. 2013)</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 even in projects that require multiple time periods of data, such as disaster</w:t>
      </w:r>
      <w:r w:rsidR="00387817">
        <w:rPr>
          <w:rFonts w:ascii="Times New Roman" w:hAnsi="Times New Roman" w:cs="Times New Roman"/>
          <w:sz w:val="24"/>
          <w:szCs w:val="24"/>
        </w:rPr>
        <w:t>/forced</w:t>
      </w:r>
      <w:r w:rsidR="00707008">
        <w:rPr>
          <w:rFonts w:ascii="Times New Roman" w:hAnsi="Times New Roman" w:cs="Times New Roman"/>
          <w:sz w:val="24"/>
          <w:szCs w:val="24"/>
        </w:rPr>
        <w:t xml:space="preserve"> migration</w:t>
      </w:r>
      <w:r w:rsidR="00387817">
        <w:rPr>
          <w:rFonts w:ascii="Times New Roman" w:hAnsi="Times New Roman" w:cs="Times New Roman"/>
          <w:sz w:val="24"/>
          <w:szCs w:val="24"/>
        </w:rPr>
        <w:t xml:space="preserve"> </w:t>
      </w:r>
      <w:r w:rsidR="00707008">
        <w:rPr>
          <w:rFonts w:ascii="Times New Roman" w:hAnsi="Times New Roman" w:cs="Times New Roman"/>
          <w:sz w:val="24"/>
          <w:szCs w:val="24"/>
        </w:rPr>
        <w:fldChar w:fldCharType="begin"/>
      </w:r>
      <w:r w:rsidR="00387817">
        <w:rPr>
          <w:rFonts w:ascii="Times New Roman" w:hAnsi="Times New Roman" w:cs="Times New Roman"/>
          <w:sz w:val="24"/>
          <w:szCs w:val="24"/>
        </w:rPr>
        <w:instrText xml:space="preserve"> ADDIN ZOTERO_ITEM CSL_CITATION {"citationID":"lhuvtMcp","properties":{"formattedCitation":"(B\\uc0\\u246{}hme, Gr\\uc0\\u246{}ger, and St\\uc0\\u246{}hr 2020; Zou et al. 2018)","plainCitation":"(Böhme, Gröger, and Stöhr 2020; Zou et al. 2018)","noteIndex":0},"citationItems":[{"id":725,"uris":["http://zotero.org/users/6152647/items/26EQDGE6"],"itemData":{"id":725,"type":"article-journal","abstract":"Migration data remains scarce, particularly in the context of developing countries. We demonstrate how geo-referenced online search data can be used to measure migration intentions in origin countries and to predict bilateral migration flows. Our approach provides strong additional predictive power for international migration flows when compared to reference models from the migration and trade literature. We provide evidence, based on survey data, that our measures partly reflect genuine migration intentions and that they outperform any of the established predictors of migration flows in terms of predictive power, especially in the bilateral within dimension. Our findings contribute to the literature by (1) providing a novel way for the measurement of migration intentions, (2) allowing real-time predictions of current migration flows ahead of official statistics, and (3) improving the performance of conventional models of migration flows.","collection-title":"Special Issue on papers from “10th AFD-World Bank Development Conference held at CERDI, Clermont-Ferrand, on June 30 - July 1, 2017”","container-title":"Journal of Development Economics","DOI":"10.1016/j.jdeveco.2019.04.002","ISSN":"0304-3878","journalAbbreviation":"Journal of Development Economics","language":"en","page":"102347","source":"ScienceDirect","title":"Searching for a better life: Predicting international migration with online search keywords","title-short":"Searching for a better life","URL":"https://www.sciencedirect.com/science/article/pii/S0304387819304900","volume":"142","author":[{"family":"Böhme","given":"Marcus H."},{"family":"Gröger","given":"André"},{"family":"Stöhr","given":"Tobias"}],"accessed":{"date-parts":[["2023",3,8]]},"issued":{"date-parts":[["2020",1,1]]}}},{"id":670,"uris":["http://zotero.org/users/6152647/items/WRZR697W"],"itemData":{"id":670,"type":"article-journal","abstract":"Coastal communities faced with multiple hazards have shown uneven responses and behaviors. These responses and behaviors could be better understood by analyzing real-time social media data through categorizing them into the three phases of the emergency management: preparedness, response, and recovery. This study analyzes the spatial–temporal patterns of Twitter activities during Hurricane Sandy, which struck the U.S. Northeast on 29 October 2012. The study area includes 126 counties affected by Hurricane Sandy. The objectives are threefold: (1) to derive a set of common indexes from Twitter data so that they can be used for emergency management and resilience analysis; (2) to examine whether there are significant geographical and social disparities in disaster-related Twitter use; and (3) to test whether Twitter data can improve postdisaster damage estimation. Three corresponding hypotheses were tested. Results show that common indexes derived from Twitter data, including ratio, normalized ratio, and sentiment, could enable comparison across regions and events and should be documented. Social and geographical disparities in Twitter use existed in the Hurricane Sandy event, with higher disaster-related Twitter use communities generally being communities of higher socioeconomic status. Finally, adding Twitter indexes into a damage estimation model improved the adjusted R2 from 0.46 to 0.56, indicating that social media data could help improve postdisaster damage estimation, but other environmental and socioeconomic variables influencing the capacity to reducing damage might need to be included. The knowledge gained from this study could provide valuable insights into strategies for utilizing social media data to increase resilience to disasters.","container-title":"Annals of the American Association of Geographers","DOI":"10.1080/24694452.2017.1421897","ISSN":"2469-4452","issue":"5","note":"publisher: Taylor &amp; Francis\n_eprint: https://doi.org/10.1080/24694452.2017.1421897","page":"1422-1441","source":"Taylor and Francis+NEJM","title":"Mining Twitter Data for Improved Understanding of Disaster Resilience","URL":"https://doi.org/10.1080/24694452.2017.1421897","volume":"108","author":[{"family":"Zou","given":"Lei"},{"family":"Lam","given":"Nina S. N."},{"family":"Cai","given":"Heng"},{"family":"Qiang","given":"Yi"}],"accessed":{"date-parts":[["2023",1,2]]},"issued":{"date-parts":[["2018",9,3]]}}}],"schema":"https://github.com/citation-style-language/schema/raw/master/csl-citation.json"} </w:instrText>
      </w:r>
      <w:r w:rsidR="00707008">
        <w:rPr>
          <w:rFonts w:ascii="Times New Roman" w:hAnsi="Times New Roman" w:cs="Times New Roman"/>
          <w:sz w:val="24"/>
          <w:szCs w:val="24"/>
        </w:rPr>
        <w:fldChar w:fldCharType="separate"/>
      </w:r>
      <w:r w:rsidR="00387817" w:rsidRPr="00387817">
        <w:rPr>
          <w:rFonts w:ascii="Times New Roman" w:hAnsi="Times New Roman" w:cs="Times New Roman"/>
          <w:kern w:val="0"/>
          <w:sz w:val="24"/>
        </w:rPr>
        <w:t>(Böhme, Gröger, and Stöhr 2020; Zou et al. 2018)</w:t>
      </w:r>
      <w:r w:rsidR="00707008">
        <w:rPr>
          <w:rFonts w:ascii="Times New Roman" w:hAnsi="Times New Roman" w:cs="Times New Roman"/>
          <w:sz w:val="24"/>
          <w:szCs w:val="24"/>
        </w:rPr>
        <w:fldChar w:fldCharType="end"/>
      </w:r>
      <w:r w:rsidR="00707008">
        <w:rPr>
          <w:rFonts w:ascii="Times New Roman" w:hAnsi="Times New Roman" w:cs="Times New Roman"/>
          <w:sz w:val="24"/>
          <w:szCs w:val="24"/>
        </w:rPr>
        <w:t>.</w:t>
      </w:r>
      <w:r w:rsidR="004A2A91">
        <w:rPr>
          <w:rFonts w:ascii="Times New Roman" w:hAnsi="Times New Roman" w:cs="Times New Roman"/>
          <w:sz w:val="24"/>
          <w:szCs w:val="24"/>
        </w:rPr>
        <w:t xml:space="preserve"> </w:t>
      </w:r>
    </w:p>
    <w:p w14:paraId="4C417DBC" w14:textId="5961CBF3" w:rsidR="00215713" w:rsidRDefault="00215713"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ew Research Center was given one of the rare chances to validate 3</w:t>
      </w:r>
      <w:r w:rsidRPr="00215713">
        <w:rPr>
          <w:rFonts w:ascii="Times New Roman" w:hAnsi="Times New Roman" w:cs="Times New Roman"/>
          <w:sz w:val="24"/>
          <w:szCs w:val="24"/>
          <w:vertAlign w:val="superscript"/>
        </w:rPr>
        <w:t>rd</w:t>
      </w:r>
      <w:r>
        <w:rPr>
          <w:rFonts w:ascii="Times New Roman" w:hAnsi="Times New Roman" w:cs="Times New Roman"/>
          <w:sz w:val="24"/>
          <w:szCs w:val="24"/>
        </w:rPr>
        <w:t xml:space="preserve"> party data in an analysis of voter recor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sJDKqsD","properties":{"formattedCitation":"(Mitchell 2018)","plainCitation":"(Mitchell 2018)","noteIndex":0},"citationItems":[{"id":1478,"uris":["http://zotero.org/users/6152647/items/TDMWHX5X"],"itemData":{"id":1478,"type":"report","abstract":"As use of commercial voter lists by campaigns and public opinion researchers has grown, data offerings provided by voter file vendors have expanded. On","language":"en-US","publisher":"Pew Research Center","title":"Commercial Voter Files and the Study of U.S. Politics","URL":"https://www.pewresearch.org/methods/2018/02/15/demographic-data/","author":[{"family":"Mitchell","given":"Travis"}],"accessed":{"date-parts":[["2025",7,15]]},"issued":{"date-parts":[["2018",2,15]]}}}],"schema":"https://github.com/citation-style-language/schema/raw/master/csl-citation.json"} </w:instrText>
      </w:r>
      <w:r>
        <w:rPr>
          <w:rFonts w:ascii="Times New Roman" w:hAnsi="Times New Roman" w:cs="Times New Roman"/>
          <w:sz w:val="24"/>
          <w:szCs w:val="24"/>
        </w:rPr>
        <w:fldChar w:fldCharType="separate"/>
      </w:r>
      <w:r w:rsidRPr="00215713">
        <w:rPr>
          <w:rFonts w:ascii="Times New Roman" w:hAnsi="Times New Roman" w:cs="Times New Roman"/>
          <w:sz w:val="24"/>
        </w:rPr>
        <w:t>(Mitchell 2018)</w:t>
      </w:r>
      <w:r>
        <w:rPr>
          <w:rFonts w:ascii="Times New Roman" w:hAnsi="Times New Roman" w:cs="Times New Roman"/>
          <w:sz w:val="24"/>
          <w:szCs w:val="24"/>
        </w:rPr>
        <w:fldChar w:fldCharType="end"/>
      </w:r>
      <w:r>
        <w:rPr>
          <w:rFonts w:ascii="Times New Roman" w:hAnsi="Times New Roman" w:cs="Times New Roman"/>
          <w:sz w:val="24"/>
          <w:szCs w:val="24"/>
        </w:rPr>
        <w:t>. They</w:t>
      </w:r>
      <w:r w:rsidR="00387817">
        <w:rPr>
          <w:rFonts w:ascii="Times New Roman" w:hAnsi="Times New Roman" w:cs="Times New Roman"/>
          <w:sz w:val="24"/>
          <w:szCs w:val="24"/>
        </w:rPr>
        <w:t xml:space="preserve"> </w:t>
      </w:r>
      <w:r w:rsidR="00073DA8">
        <w:rPr>
          <w:rFonts w:ascii="Times New Roman" w:hAnsi="Times New Roman" w:cs="Times New Roman"/>
          <w:sz w:val="24"/>
          <w:szCs w:val="24"/>
        </w:rPr>
        <w:t xml:space="preserve">link </w:t>
      </w:r>
      <w:r w:rsidR="001A19E6">
        <w:rPr>
          <w:rFonts w:ascii="Times New Roman" w:hAnsi="Times New Roman" w:cs="Times New Roman"/>
          <w:sz w:val="24"/>
          <w:szCs w:val="24"/>
        </w:rPr>
        <w:t xml:space="preserve">survey a sample of voters and compare their responses </w:t>
      </w:r>
      <w:r w:rsidR="00073DA8">
        <w:rPr>
          <w:rFonts w:ascii="Times New Roman" w:hAnsi="Times New Roman" w:cs="Times New Roman"/>
          <w:sz w:val="24"/>
          <w:szCs w:val="24"/>
        </w:rPr>
        <w:t xml:space="preserve">with </w:t>
      </w:r>
      <w:r w:rsidR="001A19E6">
        <w:rPr>
          <w:rFonts w:ascii="Times New Roman" w:hAnsi="Times New Roman" w:cs="Times New Roman"/>
          <w:sz w:val="24"/>
          <w:szCs w:val="24"/>
        </w:rPr>
        <w:t>five</w:t>
      </w:r>
      <w:r w:rsidR="00073DA8">
        <w:rPr>
          <w:rFonts w:ascii="Times New Roman" w:hAnsi="Times New Roman" w:cs="Times New Roman"/>
          <w:sz w:val="24"/>
          <w:szCs w:val="24"/>
        </w:rPr>
        <w:t xml:space="preserve"> datasets f</w:t>
      </w:r>
      <w:r w:rsidR="001A19E6">
        <w:rPr>
          <w:rFonts w:ascii="Times New Roman" w:hAnsi="Times New Roman" w:cs="Times New Roman"/>
          <w:sz w:val="24"/>
          <w:szCs w:val="24"/>
        </w:rPr>
        <w:t>r</w:t>
      </w:r>
      <w:r w:rsidR="00073DA8">
        <w:rPr>
          <w:rFonts w:ascii="Times New Roman" w:hAnsi="Times New Roman" w:cs="Times New Roman"/>
          <w:sz w:val="24"/>
          <w:szCs w:val="24"/>
        </w:rPr>
        <w:t>om data brokers</w:t>
      </w:r>
      <w:r w:rsidR="001A19E6">
        <w:rPr>
          <w:rFonts w:ascii="Times New Roman" w:hAnsi="Times New Roman" w:cs="Times New Roman"/>
          <w:sz w:val="24"/>
          <w:szCs w:val="24"/>
        </w:rPr>
        <w:t>, whose identities are hidden</w:t>
      </w:r>
      <w:r w:rsidR="00073DA8">
        <w:rPr>
          <w:rFonts w:ascii="Times New Roman" w:hAnsi="Times New Roman" w:cs="Times New Roman"/>
          <w:sz w:val="24"/>
          <w:szCs w:val="24"/>
        </w:rPr>
        <w:t>. They find that data brokers are</w:t>
      </w:r>
      <w:r w:rsidR="00080320">
        <w:rPr>
          <w:rFonts w:ascii="Times New Roman" w:hAnsi="Times New Roman" w:cs="Times New Roman"/>
          <w:sz w:val="24"/>
          <w:szCs w:val="24"/>
        </w:rPr>
        <w:t xml:space="preserve"> using a mix of</w:t>
      </w:r>
      <w:r w:rsidR="00AE51A8">
        <w:rPr>
          <w:rFonts w:ascii="Times New Roman" w:hAnsi="Times New Roman" w:cs="Times New Roman"/>
          <w:sz w:val="24"/>
          <w:szCs w:val="24"/>
        </w:rPr>
        <w:t xml:space="preserve"> administrative records,</w:t>
      </w:r>
      <w:r w:rsidR="00080320">
        <w:rPr>
          <w:rFonts w:ascii="Times New Roman" w:hAnsi="Times New Roman" w:cs="Times New Roman"/>
          <w:sz w:val="24"/>
          <w:szCs w:val="24"/>
        </w:rPr>
        <w:t xml:space="preserve"> modeling</w:t>
      </w:r>
      <w:r w:rsidR="00AE51A8">
        <w:rPr>
          <w:rFonts w:ascii="Times New Roman" w:hAnsi="Times New Roman" w:cs="Times New Roman"/>
          <w:sz w:val="24"/>
          <w:szCs w:val="24"/>
        </w:rPr>
        <w:t>, and third-party data</w:t>
      </w:r>
      <w:r w:rsidR="00D73A90">
        <w:rPr>
          <w:rFonts w:ascii="Times New Roman" w:hAnsi="Times New Roman" w:cs="Times New Roman"/>
          <w:sz w:val="24"/>
          <w:szCs w:val="24"/>
        </w:rPr>
        <w:t xml:space="preserve"> like credit reports, or hunting magazine subscriptions. While data brokers often have access to correct information from these sources, the models often get these characteristics wrong anyway. For example, </w:t>
      </w:r>
      <w:r w:rsidR="003A7E46">
        <w:rPr>
          <w:rFonts w:ascii="Times New Roman" w:hAnsi="Times New Roman" w:cs="Times New Roman"/>
          <w:sz w:val="24"/>
          <w:szCs w:val="24"/>
        </w:rPr>
        <w:t>even when the correct race is listed in primary sources (like voting records) for 96% of the sample, the accuracy for the five datasets range from 74% to 85%.</w:t>
      </w:r>
      <w:r w:rsidR="001A19E6">
        <w:rPr>
          <w:rFonts w:ascii="Times New Roman" w:hAnsi="Times New Roman" w:cs="Times New Roman"/>
          <w:sz w:val="24"/>
          <w:szCs w:val="24"/>
        </w:rPr>
        <w:t xml:space="preserve"> These accuracy rates are even worse for minorities, like accuracy ranging from 56% to 76% for African Americans, and </w:t>
      </w:r>
      <w:r w:rsidR="001A19E6">
        <w:rPr>
          <w:rFonts w:ascii="Times New Roman" w:hAnsi="Times New Roman" w:cs="Times New Roman"/>
          <w:sz w:val="24"/>
          <w:szCs w:val="24"/>
        </w:rPr>
        <w:lastRenderedPageBreak/>
        <w:t xml:space="preserve">64%-75% for Hispanics. </w:t>
      </w:r>
      <w:r w:rsidR="004551B0">
        <w:rPr>
          <w:rFonts w:ascii="Times New Roman" w:hAnsi="Times New Roman" w:cs="Times New Roman"/>
          <w:sz w:val="24"/>
          <w:szCs w:val="24"/>
        </w:rPr>
        <w:t>This example on race reveals a trend seen for religious affiliation or educational attainment: variables that clump around a single variable and</w:t>
      </w:r>
      <w:r w:rsidR="00D26F54">
        <w:rPr>
          <w:rFonts w:ascii="Times New Roman" w:hAnsi="Times New Roman" w:cs="Times New Roman"/>
          <w:sz w:val="24"/>
          <w:szCs w:val="24"/>
        </w:rPr>
        <w:t>/or</w:t>
      </w:r>
      <w:r w:rsidR="004551B0">
        <w:rPr>
          <w:rFonts w:ascii="Times New Roman" w:hAnsi="Times New Roman" w:cs="Times New Roman"/>
          <w:sz w:val="24"/>
          <w:szCs w:val="24"/>
        </w:rPr>
        <w:t xml:space="preserve"> have </w:t>
      </w:r>
      <w:r w:rsidR="00D26F54">
        <w:rPr>
          <w:rFonts w:ascii="Times New Roman" w:hAnsi="Times New Roman" w:cs="Times New Roman"/>
          <w:sz w:val="24"/>
          <w:szCs w:val="24"/>
        </w:rPr>
        <w:t>fewer</w:t>
      </w:r>
      <w:r w:rsidR="004551B0">
        <w:rPr>
          <w:rFonts w:ascii="Times New Roman" w:hAnsi="Times New Roman" w:cs="Times New Roman"/>
          <w:sz w:val="24"/>
          <w:szCs w:val="24"/>
        </w:rPr>
        <w:t xml:space="preserve"> levels tend to have higher accuracy than variables with more uniform spread and more levels.</w:t>
      </w:r>
      <w:r w:rsidR="006E2F67">
        <w:rPr>
          <w:rFonts w:ascii="Times New Roman" w:hAnsi="Times New Roman" w:cs="Times New Roman"/>
          <w:sz w:val="24"/>
          <w:szCs w:val="24"/>
        </w:rPr>
        <w:t xml:space="preserve"> </w:t>
      </w:r>
      <w:r w:rsidR="003A7E46">
        <w:rPr>
          <w:rFonts w:ascii="Times New Roman" w:hAnsi="Times New Roman" w:cs="Times New Roman"/>
          <w:sz w:val="24"/>
          <w:szCs w:val="24"/>
        </w:rPr>
        <w:t xml:space="preserve"> </w:t>
      </w:r>
    </w:p>
    <w:p w14:paraId="1F0BF794" w14:textId="3A71C5F3" w:rsidR="0059403D" w:rsidRDefault="0059403D" w:rsidP="001A18A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a person place assignment process could </w:t>
      </w:r>
      <w:r w:rsidR="00497B9E">
        <w:rPr>
          <w:rFonts w:ascii="Times New Roman" w:hAnsi="Times New Roman" w:cs="Times New Roman"/>
          <w:sz w:val="24"/>
          <w:szCs w:val="24"/>
        </w:rPr>
        <w:t xml:space="preserve">(1) </w:t>
      </w:r>
      <w:r w:rsidR="0062773C">
        <w:rPr>
          <w:rFonts w:ascii="Times New Roman" w:hAnsi="Times New Roman" w:cs="Times New Roman"/>
          <w:sz w:val="24"/>
          <w:szCs w:val="24"/>
        </w:rPr>
        <w:t>correctly include PIKs for</w:t>
      </w:r>
      <w:r>
        <w:rPr>
          <w:rFonts w:ascii="Times New Roman" w:hAnsi="Times New Roman" w:cs="Times New Roman"/>
          <w:sz w:val="24"/>
          <w:szCs w:val="24"/>
        </w:rPr>
        <w:t xml:space="preserve"> 80% of the population and </w:t>
      </w:r>
      <w:r w:rsidR="00497B9E">
        <w:rPr>
          <w:rFonts w:ascii="Times New Roman" w:hAnsi="Times New Roman" w:cs="Times New Roman"/>
          <w:sz w:val="24"/>
          <w:szCs w:val="24"/>
        </w:rPr>
        <w:t xml:space="preserve">(2) </w:t>
      </w:r>
      <w:r>
        <w:rPr>
          <w:rFonts w:ascii="Times New Roman" w:hAnsi="Times New Roman" w:cs="Times New Roman"/>
          <w:sz w:val="24"/>
          <w:szCs w:val="24"/>
        </w:rPr>
        <w:t xml:space="preserve">accurately predict </w:t>
      </w:r>
      <w:r w:rsidR="0062773C">
        <w:rPr>
          <w:rFonts w:ascii="Times New Roman" w:hAnsi="Times New Roman" w:cs="Times New Roman"/>
          <w:sz w:val="24"/>
          <w:szCs w:val="24"/>
        </w:rPr>
        <w:t>PIK</w:t>
      </w:r>
      <w:r>
        <w:rPr>
          <w:rFonts w:ascii="Times New Roman" w:hAnsi="Times New Roman" w:cs="Times New Roman"/>
          <w:sz w:val="24"/>
          <w:szCs w:val="24"/>
        </w:rPr>
        <w:t xml:space="preserve"> characteristics of that 80%</w:t>
      </w:r>
      <w:r w:rsidR="0062773C">
        <w:rPr>
          <w:rFonts w:ascii="Times New Roman" w:hAnsi="Times New Roman" w:cs="Times New Roman"/>
          <w:sz w:val="24"/>
          <w:szCs w:val="24"/>
        </w:rPr>
        <w:t xml:space="preserve"> sample</w:t>
      </w:r>
      <w:r>
        <w:rPr>
          <w:rFonts w:ascii="Times New Roman" w:hAnsi="Times New Roman" w:cs="Times New Roman"/>
          <w:sz w:val="24"/>
          <w:szCs w:val="24"/>
        </w:rPr>
        <w:t xml:space="preserve"> about 80% of the time, it would be better than the best performing categories of the best performing third party data sets.</w:t>
      </w:r>
      <w:r w:rsidR="00497B9E">
        <w:rPr>
          <w:rFonts w:ascii="Times New Roman" w:hAnsi="Times New Roman" w:cs="Times New Roman"/>
          <w:sz w:val="24"/>
          <w:szCs w:val="24"/>
        </w:rPr>
        <w:t xml:space="preserve"> This is the current frontier of whole-universe estimation, though no data source can currently do both at the 80% level. </w:t>
      </w:r>
    </w:p>
    <w:p w14:paraId="3041CF71" w14:textId="2D1D75D7" w:rsidR="002350F5" w:rsidRDefault="00325E7A" w:rsidP="00325E7A">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The demographic frame extract. </w:t>
      </w:r>
      <w:r>
        <w:rPr>
          <w:rFonts w:ascii="Times New Roman" w:hAnsi="Times New Roman" w:cs="Times New Roman"/>
          <w:sz w:val="24"/>
          <w:szCs w:val="24"/>
        </w:rPr>
        <w:t xml:space="preserve">The  U.S. Census Bureau’s Demographic Frame </w:t>
      </w:r>
      <w:r w:rsidR="006D695D">
        <w:rPr>
          <w:rFonts w:ascii="Times New Roman" w:hAnsi="Times New Roman" w:cs="Times New Roman"/>
          <w:sz w:val="24"/>
          <w:szCs w:val="24"/>
        </w:rPr>
        <w:t>(</w:t>
      </w:r>
      <w:proofErr w:type="spellStart"/>
      <w:r w:rsidR="006D695D">
        <w:rPr>
          <w:rFonts w:ascii="Times New Roman" w:hAnsi="Times New Roman" w:cs="Times New Roman"/>
          <w:sz w:val="24"/>
          <w:szCs w:val="24"/>
        </w:rPr>
        <w:t>demoframe</w:t>
      </w:r>
      <w:proofErr w:type="spellEnd"/>
      <w:r w:rsidR="006D695D">
        <w:rPr>
          <w:rFonts w:ascii="Times New Roman" w:hAnsi="Times New Roman" w:cs="Times New Roman"/>
          <w:sz w:val="24"/>
          <w:szCs w:val="24"/>
        </w:rPr>
        <w:t xml:space="preserve">) </w:t>
      </w:r>
      <w:r>
        <w:rPr>
          <w:rFonts w:ascii="Times New Roman" w:hAnsi="Times New Roman" w:cs="Times New Roman"/>
          <w:sz w:val="24"/>
          <w:szCs w:val="24"/>
        </w:rPr>
        <w:t>Team’s</w:t>
      </w:r>
      <w:r w:rsidR="00545F29">
        <w:rPr>
          <w:rFonts w:ascii="Times New Roman" w:hAnsi="Times New Roman" w:cs="Times New Roman"/>
          <w:sz w:val="24"/>
          <w:szCs w:val="24"/>
        </w:rPr>
        <w:t xml:space="preserve"> extract uses administrative records and modeling to match</w:t>
      </w:r>
      <w:r>
        <w:rPr>
          <w:rFonts w:ascii="Times New Roman" w:hAnsi="Times New Roman" w:cs="Times New Roman"/>
          <w:sz w:val="24"/>
          <w:szCs w:val="24"/>
        </w:rPr>
        <w:t xml:space="preserve"> </w:t>
      </w:r>
      <w:r w:rsidR="002350F5">
        <w:rPr>
          <w:rFonts w:ascii="Times New Roman" w:hAnsi="Times New Roman" w:cs="Times New Roman"/>
          <w:sz w:val="24"/>
          <w:szCs w:val="24"/>
        </w:rPr>
        <w:t>pe</w:t>
      </w:r>
      <w:r w:rsidR="00545F29">
        <w:rPr>
          <w:rFonts w:ascii="Times New Roman" w:hAnsi="Times New Roman" w:cs="Times New Roman"/>
          <w:sz w:val="24"/>
          <w:szCs w:val="24"/>
        </w:rPr>
        <w:t>ople and places in a given time</w:t>
      </w:r>
      <w:r w:rsidR="00B428C0">
        <w:rPr>
          <w:rFonts w:ascii="Times New Roman" w:hAnsi="Times New Roman" w:cs="Times New Roman"/>
          <w:sz w:val="24"/>
          <w:szCs w:val="24"/>
        </w:rPr>
        <w:t xml:space="preserve">  </w:t>
      </w:r>
      <w:r w:rsidR="00B428C0" w:rsidRPr="003C52A1">
        <w:rPr>
          <w:rFonts w:ascii="Times New Roman" w:hAnsi="Times New Roman" w:cs="Times New Roman"/>
          <w:sz w:val="24"/>
          <w:szCs w:val="24"/>
        </w:rPr>
        <w:fldChar w:fldCharType="begin"/>
      </w:r>
      <w:r w:rsidR="00B428C0">
        <w:rPr>
          <w:rFonts w:ascii="Times New Roman" w:hAnsi="Times New Roman" w:cs="Times New Roman"/>
          <w:sz w:val="24"/>
          <w:szCs w:val="24"/>
        </w:rPr>
        <w:instrText xml:space="preserve"> ADDIN ZOTERO_ITEM CSL_CITATION {"citationID":"XgItxYz9","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00B428C0" w:rsidRPr="003C52A1">
        <w:rPr>
          <w:rFonts w:ascii="Times New Roman" w:hAnsi="Times New Roman" w:cs="Times New Roman"/>
          <w:sz w:val="24"/>
          <w:szCs w:val="24"/>
        </w:rPr>
        <w:fldChar w:fldCharType="separate"/>
      </w:r>
      <w:r w:rsidR="00B428C0" w:rsidRPr="003C52A1">
        <w:rPr>
          <w:rFonts w:ascii="Times New Roman" w:hAnsi="Times New Roman" w:cs="Times New Roman"/>
          <w:sz w:val="24"/>
        </w:rPr>
        <w:t>(Demographic Frame Team 2025)</w:t>
      </w:r>
      <w:r w:rsidR="00B428C0" w:rsidRPr="003C52A1">
        <w:rPr>
          <w:rFonts w:ascii="Times New Roman" w:hAnsi="Times New Roman" w:cs="Times New Roman"/>
          <w:sz w:val="24"/>
          <w:szCs w:val="24"/>
        </w:rPr>
        <w:fldChar w:fldCharType="end"/>
      </w:r>
      <w:r w:rsidR="00545F29">
        <w:rPr>
          <w:rFonts w:ascii="Times New Roman" w:hAnsi="Times New Roman" w:cs="Times New Roman"/>
          <w:sz w:val="24"/>
          <w:szCs w:val="24"/>
        </w:rPr>
        <w:t>. T</w:t>
      </w:r>
      <w:r w:rsidR="002350F5">
        <w:rPr>
          <w:rFonts w:ascii="Times New Roman" w:hAnsi="Times New Roman" w:cs="Times New Roman"/>
          <w:sz w:val="24"/>
          <w:szCs w:val="24"/>
        </w:rPr>
        <w:t xml:space="preserve">he </w:t>
      </w:r>
      <w:proofErr w:type="spellStart"/>
      <w:r w:rsidR="002350F5">
        <w:rPr>
          <w:rFonts w:ascii="Times New Roman" w:hAnsi="Times New Roman" w:cs="Times New Roman"/>
          <w:sz w:val="24"/>
          <w:szCs w:val="24"/>
        </w:rPr>
        <w:t>demoframe</w:t>
      </w:r>
      <w:proofErr w:type="spellEnd"/>
      <w:r w:rsidR="002350F5">
        <w:rPr>
          <w:rFonts w:ascii="Times New Roman" w:hAnsi="Times New Roman" w:cs="Times New Roman"/>
          <w:sz w:val="24"/>
          <w:szCs w:val="24"/>
        </w:rPr>
        <w:t xml:space="preserve"> extracts</w:t>
      </w:r>
      <w:r w:rsidR="00B428C0">
        <w:rPr>
          <w:rFonts w:ascii="Times New Roman" w:hAnsi="Times New Roman" w:cs="Times New Roman"/>
          <w:sz w:val="24"/>
          <w:szCs w:val="24"/>
        </w:rPr>
        <w:t xml:space="preserve"> are modeled using people living in the United States known to the Social </w:t>
      </w:r>
      <w:r w:rsidR="006D695D">
        <w:rPr>
          <w:rFonts w:ascii="Times New Roman" w:hAnsi="Times New Roman" w:cs="Times New Roman"/>
          <w:sz w:val="24"/>
          <w:szCs w:val="24"/>
        </w:rPr>
        <w:t>Security</w:t>
      </w:r>
      <w:r w:rsidR="00B428C0">
        <w:rPr>
          <w:rFonts w:ascii="Times New Roman" w:hAnsi="Times New Roman" w:cs="Times New Roman"/>
          <w:sz w:val="24"/>
          <w:szCs w:val="24"/>
        </w:rPr>
        <w:t xml:space="preserve"> Administration</w:t>
      </w:r>
      <w:r w:rsidR="006D695D">
        <w:rPr>
          <w:rFonts w:ascii="Times New Roman" w:hAnsi="Times New Roman" w:cs="Times New Roman"/>
          <w:sz w:val="24"/>
          <w:szCs w:val="24"/>
        </w:rPr>
        <w:t xml:space="preserve"> </w:t>
      </w:r>
      <w:r w:rsidR="006D695D">
        <w:rPr>
          <w:rFonts w:ascii="Times New Roman" w:hAnsi="Times New Roman" w:cs="Times New Roman"/>
          <w:sz w:val="24"/>
          <w:szCs w:val="24"/>
        </w:rPr>
        <w:fldChar w:fldCharType="begin"/>
      </w:r>
      <w:r w:rsidR="006D695D">
        <w:rPr>
          <w:rFonts w:ascii="Times New Roman" w:hAnsi="Times New Roman" w:cs="Times New Roman"/>
          <w:sz w:val="24"/>
          <w:szCs w:val="24"/>
        </w:rPr>
        <w:instrText xml:space="preserve"> ADDIN ZOTERO_ITEM CSL_CITATION {"citationID":"bbKe0LXv","properties":{"formattedCitation":"(Anthony Wray, Board, and Administration 2024)","plainCitation":"(Anthony Wray, Board, and Administration 2024)","noteIndex":0},"citationItems":[{"id":1507,"uris":["http://zotero.org/users/6152647/items/GV26KX9T"],"itemData":{"id":1507,"type":"dataset","DOI":"10.3886/E207202V1","language":"en","publisher":"Inter-university Consortium for Political and Social Research (ICPSR)","source":"www.openicpsr.org","title":"Numerical Identification Files (NUMIDENT), 1936–2007","URL":"https://www.openicpsr.org/openicpsr/project/207202/version/V1/view","author":[{"family":"Anthony Wray","given":"University of Southern Denmark"},{"family":"Board","given":"United States Federal Security Agency Social Security"},{"family":"Administration","given":"United States Social Security"}],"accessed":{"date-parts":[["2025",8,29]]},"issued":{"date-parts":[["2024",7,1]]}}}],"schema":"https://github.com/citation-style-language/schema/raw/master/csl-citation.json"} </w:instrText>
      </w:r>
      <w:r w:rsidR="006D695D">
        <w:rPr>
          <w:rFonts w:ascii="Times New Roman" w:hAnsi="Times New Roman" w:cs="Times New Roman"/>
          <w:sz w:val="24"/>
          <w:szCs w:val="24"/>
        </w:rPr>
        <w:fldChar w:fldCharType="separate"/>
      </w:r>
      <w:r w:rsidR="006D695D" w:rsidRPr="006D695D">
        <w:rPr>
          <w:rFonts w:ascii="Times New Roman" w:hAnsi="Times New Roman" w:cs="Times New Roman"/>
          <w:sz w:val="24"/>
        </w:rPr>
        <w:t>(Anthony Wray, Board, and Administration 2024)</w:t>
      </w:r>
      <w:r w:rsidR="006D695D">
        <w:rPr>
          <w:rFonts w:ascii="Times New Roman" w:hAnsi="Times New Roman" w:cs="Times New Roman"/>
          <w:sz w:val="24"/>
          <w:szCs w:val="24"/>
        </w:rPr>
        <w:fldChar w:fldCharType="end"/>
      </w:r>
      <w:r w:rsidR="00B428C0">
        <w:rPr>
          <w:rFonts w:ascii="Times New Roman" w:hAnsi="Times New Roman" w:cs="Times New Roman"/>
          <w:sz w:val="24"/>
          <w:szCs w:val="24"/>
        </w:rPr>
        <w:t>.</w:t>
      </w:r>
      <w:r w:rsidR="006D695D">
        <w:rPr>
          <w:rFonts w:ascii="Times New Roman" w:hAnsi="Times New Roman" w:cs="Times New Roman"/>
          <w:sz w:val="24"/>
          <w:szCs w:val="24"/>
        </w:rPr>
        <w:t xml:space="preserve"> The </w:t>
      </w:r>
      <w:proofErr w:type="spellStart"/>
      <w:r w:rsidR="006D695D">
        <w:rPr>
          <w:rFonts w:ascii="Times New Roman" w:hAnsi="Times New Roman" w:cs="Times New Roman"/>
          <w:sz w:val="24"/>
          <w:szCs w:val="24"/>
        </w:rPr>
        <w:t>demoframe</w:t>
      </w:r>
      <w:proofErr w:type="spellEnd"/>
      <w:r w:rsidR="006D695D">
        <w:rPr>
          <w:rFonts w:ascii="Times New Roman" w:hAnsi="Times New Roman" w:cs="Times New Roman"/>
          <w:sz w:val="24"/>
          <w:szCs w:val="24"/>
        </w:rPr>
        <w:t xml:space="preserve"> team uses the Census Bureau’s version of the </w:t>
      </w:r>
      <w:proofErr w:type="spellStart"/>
      <w:r w:rsidR="006D695D">
        <w:rPr>
          <w:rFonts w:ascii="Times New Roman" w:hAnsi="Times New Roman" w:cs="Times New Roman"/>
          <w:sz w:val="24"/>
          <w:szCs w:val="24"/>
        </w:rPr>
        <w:t>Numident</w:t>
      </w:r>
      <w:proofErr w:type="spellEnd"/>
      <w:r w:rsidR="003F19AA">
        <w:rPr>
          <w:rFonts w:ascii="Times New Roman" w:hAnsi="Times New Roman" w:cs="Times New Roman"/>
          <w:sz w:val="24"/>
          <w:szCs w:val="24"/>
        </w:rPr>
        <w:t xml:space="preserve">: </w:t>
      </w:r>
      <w:r w:rsidR="006D695D">
        <w:rPr>
          <w:rFonts w:ascii="Times New Roman" w:hAnsi="Times New Roman" w:cs="Times New Roman"/>
          <w:sz w:val="24"/>
          <w:szCs w:val="24"/>
        </w:rPr>
        <w:t xml:space="preserve">the Census </w:t>
      </w:r>
      <w:proofErr w:type="spellStart"/>
      <w:r w:rsidR="006D695D">
        <w:rPr>
          <w:rFonts w:ascii="Times New Roman" w:hAnsi="Times New Roman" w:cs="Times New Roman"/>
          <w:sz w:val="24"/>
          <w:szCs w:val="24"/>
        </w:rPr>
        <w:t>Numident</w:t>
      </w:r>
      <w:proofErr w:type="spellEnd"/>
      <w:r w:rsidR="006D695D">
        <w:rPr>
          <w:rFonts w:ascii="Times New Roman" w:hAnsi="Times New Roman" w:cs="Times New Roman"/>
          <w:sz w:val="24"/>
          <w:szCs w:val="24"/>
        </w:rPr>
        <w:t xml:space="preserve">. </w:t>
      </w:r>
      <w:r w:rsidR="00B428C0">
        <w:rPr>
          <w:rFonts w:ascii="Times New Roman" w:hAnsi="Times New Roman" w:cs="Times New Roman"/>
          <w:sz w:val="24"/>
          <w:szCs w:val="24"/>
        </w:rPr>
        <w:t xml:space="preserve">  </w:t>
      </w:r>
      <w:r w:rsidR="002350F5">
        <w:rPr>
          <w:rFonts w:ascii="Times New Roman" w:hAnsi="Times New Roman" w:cs="Times New Roman"/>
          <w:sz w:val="24"/>
          <w:szCs w:val="24"/>
        </w:rPr>
        <w:t xml:space="preserve"> </w:t>
      </w:r>
    </w:p>
    <w:p w14:paraId="478335CA" w14:textId="728AF0F9" w:rsidR="002350F5" w:rsidRPr="002350F5" w:rsidRDefault="00325E7A" w:rsidP="00325E7A">
      <w:pPr>
        <w:spacing w:line="480" w:lineRule="auto"/>
        <w:ind w:firstLine="720"/>
        <w:rPr>
          <w:rFonts w:ascii="Times New Roman" w:hAnsi="Times New Roman" w:cs="Times New Roman"/>
          <w:i/>
          <w:iCs/>
          <w:sz w:val="24"/>
          <w:szCs w:val="24"/>
        </w:rPr>
      </w:pPr>
      <w:r>
        <w:rPr>
          <w:rFonts w:ascii="Times New Roman" w:hAnsi="Times New Roman" w:cs="Times New Roman"/>
          <w:sz w:val="24"/>
          <w:szCs w:val="24"/>
        </w:rPr>
        <w:t xml:space="preserve">The </w:t>
      </w:r>
      <w:proofErr w:type="spellStart"/>
      <w:r w:rsidR="000E15A0">
        <w:rPr>
          <w:rFonts w:ascii="Times New Roman" w:hAnsi="Times New Roman" w:cs="Times New Roman"/>
          <w:sz w:val="24"/>
          <w:szCs w:val="24"/>
        </w:rPr>
        <w:t>demoframe</w:t>
      </w:r>
      <w:proofErr w:type="spellEnd"/>
      <w:r w:rsidR="002350F5">
        <w:rPr>
          <w:rFonts w:ascii="Times New Roman" w:hAnsi="Times New Roman" w:cs="Times New Roman"/>
          <w:sz w:val="24"/>
          <w:szCs w:val="24"/>
        </w:rPr>
        <w:t xml:space="preserve"> extract offers four machine learning models which identify the best PIK/MAFID pairs for a given year and reference date: an elastic net, random forest, logit, and boosted tree model. They are trained on the extract year’s ACS data as a truth set and then uses the sources from the past two years in the Person Place Table to create PIK/MAFID pairs. Other features used for training include the </w:t>
      </w:r>
      <w:r w:rsidR="000E15A0">
        <w:rPr>
          <w:rFonts w:ascii="Times New Roman" w:hAnsi="Times New Roman" w:cs="Times New Roman"/>
          <w:sz w:val="24"/>
          <w:szCs w:val="24"/>
        </w:rPr>
        <w:t>source name and</w:t>
      </w:r>
      <w:r w:rsidR="002350F5">
        <w:rPr>
          <w:rFonts w:ascii="Times New Roman" w:hAnsi="Times New Roman" w:cs="Times New Roman"/>
          <w:sz w:val="24"/>
          <w:szCs w:val="24"/>
        </w:rPr>
        <w:t xml:space="preserve"> the characteristics of a particular source, and the date a source was considered valid. Each model seems to have different strengths and weaknesses and there are different versions of the</w:t>
      </w:r>
      <w:r w:rsidR="000E15A0">
        <w:rPr>
          <w:rFonts w:ascii="Times New Roman" w:hAnsi="Times New Roman" w:cs="Times New Roman"/>
          <w:sz w:val="24"/>
          <w:szCs w:val="24"/>
        </w:rPr>
        <w:t xml:space="preserve"> </w:t>
      </w:r>
      <w:proofErr w:type="spellStart"/>
      <w:r w:rsidR="002350F5">
        <w:rPr>
          <w:rFonts w:ascii="Times New Roman" w:hAnsi="Times New Roman" w:cs="Times New Roman"/>
          <w:sz w:val="24"/>
          <w:szCs w:val="24"/>
        </w:rPr>
        <w:t>demoframe</w:t>
      </w:r>
      <w:proofErr w:type="spellEnd"/>
      <w:r w:rsidR="002350F5">
        <w:rPr>
          <w:rFonts w:ascii="Times New Roman" w:hAnsi="Times New Roman" w:cs="Times New Roman"/>
          <w:sz w:val="24"/>
          <w:szCs w:val="24"/>
        </w:rPr>
        <w:t xml:space="preserve"> extracts with various reference dates and coverages. The assignment process and logic behind the PIK/MAFID pairs is opaque for each model. However, broadly speaking, the models prefer PIK/MAFID pairs with many </w:t>
      </w:r>
      <w:r w:rsidR="002350F5">
        <w:rPr>
          <w:rFonts w:ascii="Times New Roman" w:hAnsi="Times New Roman" w:cs="Times New Roman"/>
          <w:sz w:val="24"/>
          <w:szCs w:val="24"/>
        </w:rPr>
        <w:lastRenderedPageBreak/>
        <w:t xml:space="preserve">corroborating sources, with higher quality sources, and more recent sources. It also has a feature </w:t>
      </w:r>
      <w:r w:rsidR="002350F5" w:rsidRPr="003C52A1">
        <w:rPr>
          <w:rFonts w:ascii="Times New Roman" w:hAnsi="Times New Roman" w:cs="Times New Roman"/>
          <w:sz w:val="24"/>
          <w:szCs w:val="24"/>
        </w:rPr>
        <w:t xml:space="preserve">which prefers </w:t>
      </w:r>
      <w:proofErr w:type="spellStart"/>
      <w:r w:rsidR="002350F5" w:rsidRPr="003C52A1">
        <w:rPr>
          <w:rFonts w:ascii="Times New Roman" w:hAnsi="Times New Roman" w:cs="Times New Roman"/>
          <w:sz w:val="24"/>
          <w:szCs w:val="24"/>
        </w:rPr>
        <w:t>mafids</w:t>
      </w:r>
      <w:proofErr w:type="spellEnd"/>
      <w:r w:rsidR="002350F5" w:rsidRPr="003C52A1">
        <w:rPr>
          <w:rFonts w:ascii="Times New Roman" w:hAnsi="Times New Roman" w:cs="Times New Roman"/>
          <w:sz w:val="24"/>
          <w:szCs w:val="24"/>
        </w:rPr>
        <w:t xml:space="preserve"> that were considered valid housing units during the last decennial census. </w:t>
      </w:r>
    </w:p>
    <w:p w14:paraId="5C57D2E0" w14:textId="123F0399" w:rsidR="002350F5" w:rsidRPr="00B37263" w:rsidRDefault="002350F5" w:rsidP="002350F5">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Internal analyses suggest using the random forest and logistic regression models over the elastic net and boosted tree models </w:t>
      </w:r>
      <w:r w:rsidRPr="003C52A1">
        <w:rPr>
          <w:rFonts w:ascii="Times New Roman" w:hAnsi="Times New Roman" w:cs="Times New Roman"/>
          <w:sz w:val="24"/>
          <w:szCs w:val="24"/>
        </w:rPr>
        <w:fldChar w:fldCharType="begin"/>
      </w:r>
      <w:r w:rsidR="006D695D">
        <w:rPr>
          <w:rFonts w:ascii="Times New Roman" w:hAnsi="Times New Roman" w:cs="Times New Roman"/>
          <w:sz w:val="24"/>
          <w:szCs w:val="24"/>
        </w:rPr>
        <w:instrText xml:space="preserve"> ADDIN ZOTERO_ITEM CSL_CITATION {"citationID":"I6UvTFPH","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Pr="003C52A1">
        <w:rPr>
          <w:rFonts w:ascii="Times New Roman" w:hAnsi="Times New Roman" w:cs="Times New Roman"/>
          <w:sz w:val="24"/>
          <w:szCs w:val="24"/>
        </w:rPr>
        <w:fldChar w:fldCharType="separate"/>
      </w:r>
      <w:r w:rsidRPr="003C52A1">
        <w:rPr>
          <w:rFonts w:ascii="Times New Roman" w:hAnsi="Times New Roman" w:cs="Times New Roman"/>
          <w:sz w:val="24"/>
        </w:rPr>
        <w:t>(Demographic Frame Team 2025)</w:t>
      </w:r>
      <w:r w:rsidRPr="003C52A1">
        <w:rPr>
          <w:rFonts w:ascii="Times New Roman" w:hAnsi="Times New Roman" w:cs="Times New Roman"/>
          <w:sz w:val="24"/>
          <w:szCs w:val="24"/>
        </w:rPr>
        <w:fldChar w:fldCharType="end"/>
      </w:r>
      <w:r w:rsidRPr="003C52A1">
        <w:rPr>
          <w:rFonts w:ascii="Times New Roman" w:hAnsi="Times New Roman" w:cs="Times New Roman"/>
          <w:sz w:val="24"/>
          <w:szCs w:val="24"/>
        </w:rPr>
        <w:t xml:space="preserve">. They suggest using either the random forest or logistic models based on their internal analyses, and so because the projected probability for the PIK/MAFID pairs are </w:t>
      </w:r>
      <w:r>
        <w:rPr>
          <w:rFonts w:ascii="Times New Roman" w:hAnsi="Times New Roman" w:cs="Times New Roman"/>
          <w:sz w:val="24"/>
          <w:szCs w:val="24"/>
        </w:rPr>
        <w:t>unimportant for this project</w:t>
      </w:r>
      <w:r w:rsidRPr="003C52A1">
        <w:rPr>
          <w:rFonts w:ascii="Times New Roman" w:hAnsi="Times New Roman" w:cs="Times New Roman"/>
          <w:sz w:val="24"/>
          <w:szCs w:val="24"/>
        </w:rPr>
        <w:t xml:space="preserve">, I use the random forest model whenever the </w:t>
      </w:r>
      <w:proofErr w:type="spellStart"/>
      <w:r w:rsidRPr="003C52A1">
        <w:rPr>
          <w:rFonts w:ascii="Times New Roman" w:hAnsi="Times New Roman" w:cs="Times New Roman"/>
          <w:sz w:val="24"/>
          <w:szCs w:val="24"/>
        </w:rPr>
        <w:t>demoframe</w:t>
      </w:r>
      <w:proofErr w:type="spellEnd"/>
      <w:r w:rsidRPr="003C52A1">
        <w:rPr>
          <w:rFonts w:ascii="Times New Roman" w:hAnsi="Times New Roman" w:cs="Times New Roman"/>
          <w:sz w:val="24"/>
          <w:szCs w:val="24"/>
        </w:rPr>
        <w:t xml:space="preserve"> extracts are used.  </w:t>
      </w:r>
    </w:p>
    <w:p w14:paraId="2ADFD1EB" w14:textId="7CF6298C" w:rsidR="004F4567" w:rsidRPr="008B5152" w:rsidRDefault="0062773C" w:rsidP="004F4567">
      <w:pPr>
        <w:spacing w:line="480" w:lineRule="auto"/>
        <w:ind w:firstLine="720"/>
        <w:rPr>
          <w:rFonts w:ascii="Times New Roman" w:hAnsi="Times New Roman" w:cs="Times New Roman"/>
          <w:sz w:val="24"/>
          <w:szCs w:val="24"/>
        </w:rPr>
      </w:pPr>
      <w:r>
        <w:rPr>
          <w:rFonts w:ascii="Times New Roman" w:hAnsi="Times New Roman" w:cs="Times New Roman"/>
          <w:sz w:val="24"/>
          <w:szCs w:val="24"/>
        </w:rPr>
        <w:t>Having discussed</w:t>
      </w:r>
      <w:r w:rsidR="003F19AA">
        <w:rPr>
          <w:rFonts w:ascii="Times New Roman" w:hAnsi="Times New Roman" w:cs="Times New Roman"/>
          <w:sz w:val="24"/>
          <w:szCs w:val="24"/>
        </w:rPr>
        <w:t xml:space="preserve"> administrative records,</w:t>
      </w:r>
      <w:r>
        <w:rPr>
          <w:rFonts w:ascii="Times New Roman" w:hAnsi="Times New Roman" w:cs="Times New Roman"/>
          <w:sz w:val="24"/>
          <w:szCs w:val="24"/>
        </w:rPr>
        <w:t xml:space="preserve"> PIKs and PIK variable </w:t>
      </w:r>
      <w:r w:rsidR="00D237CF">
        <w:rPr>
          <w:rFonts w:ascii="Times New Roman" w:hAnsi="Times New Roman" w:cs="Times New Roman"/>
          <w:sz w:val="24"/>
          <w:szCs w:val="24"/>
        </w:rPr>
        <w:t>assignments</w:t>
      </w:r>
      <w:r>
        <w:rPr>
          <w:rFonts w:ascii="Times New Roman" w:hAnsi="Times New Roman" w:cs="Times New Roman"/>
          <w:sz w:val="24"/>
          <w:szCs w:val="24"/>
        </w:rPr>
        <w:t>, the next consideration</w:t>
      </w:r>
      <w:r w:rsidR="008B0A41" w:rsidRPr="008B5152">
        <w:rPr>
          <w:rFonts w:ascii="Times New Roman" w:hAnsi="Times New Roman" w:cs="Times New Roman"/>
          <w:sz w:val="24"/>
          <w:szCs w:val="24"/>
        </w:rPr>
        <w:t xml:space="preserve"> for </w:t>
      </w:r>
      <w:r w:rsidR="00AE51A8">
        <w:rPr>
          <w:rFonts w:ascii="Times New Roman" w:hAnsi="Times New Roman" w:cs="Times New Roman"/>
          <w:sz w:val="24"/>
          <w:szCs w:val="24"/>
        </w:rPr>
        <w:t xml:space="preserve">person place </w:t>
      </w:r>
      <w:r w:rsidR="00B17CF7">
        <w:rPr>
          <w:rFonts w:ascii="Times New Roman" w:hAnsi="Times New Roman" w:cs="Times New Roman"/>
          <w:sz w:val="24"/>
          <w:szCs w:val="24"/>
        </w:rPr>
        <w:t>matching</w:t>
      </w:r>
      <w:r w:rsidR="008B0A41" w:rsidRPr="008B5152">
        <w:rPr>
          <w:rFonts w:ascii="Times New Roman" w:hAnsi="Times New Roman" w:cs="Times New Roman"/>
          <w:sz w:val="24"/>
          <w:szCs w:val="24"/>
        </w:rPr>
        <w:t xml:space="preserve"> </w:t>
      </w:r>
      <w:r w:rsidR="00AE51A8">
        <w:rPr>
          <w:rFonts w:ascii="Times New Roman" w:hAnsi="Times New Roman" w:cs="Times New Roman"/>
          <w:sz w:val="24"/>
          <w:szCs w:val="24"/>
        </w:rPr>
        <w:t>are</w:t>
      </w:r>
      <w:r w:rsidR="008B0A41" w:rsidRPr="008B5152">
        <w:rPr>
          <w:rFonts w:ascii="Times New Roman" w:hAnsi="Times New Roman" w:cs="Times New Roman"/>
          <w:sz w:val="24"/>
          <w:szCs w:val="24"/>
        </w:rPr>
        <w:t xml:space="preserve"> </w:t>
      </w:r>
      <w:r w:rsidR="00B17CF7">
        <w:rPr>
          <w:rFonts w:ascii="Times New Roman" w:hAnsi="Times New Roman" w:cs="Times New Roman"/>
          <w:sz w:val="24"/>
          <w:szCs w:val="24"/>
        </w:rPr>
        <w:t>the assignment of MAFIDs to MAF units in administrative records</w:t>
      </w:r>
      <w:r w:rsidR="00D237CF">
        <w:rPr>
          <w:rFonts w:ascii="Times New Roman" w:hAnsi="Times New Roman" w:cs="Times New Roman"/>
          <w:sz w:val="24"/>
          <w:szCs w:val="24"/>
        </w:rPr>
        <w:t xml:space="preserve">. </w:t>
      </w:r>
      <w:r w:rsidR="009F1195" w:rsidRPr="008B5152">
        <w:rPr>
          <w:rFonts w:ascii="Times New Roman" w:hAnsi="Times New Roman" w:cs="Times New Roman"/>
          <w:sz w:val="24"/>
          <w:szCs w:val="24"/>
        </w:rPr>
        <w:t>Many administrative data sources, like the United States Postal Service, also have their own MAFID matching processes</w:t>
      </w:r>
      <w:r w:rsidR="00EF62F6">
        <w:rPr>
          <w:rFonts w:ascii="Times New Roman" w:hAnsi="Times New Roman" w:cs="Times New Roman"/>
          <w:sz w:val="24"/>
          <w:szCs w:val="24"/>
        </w:rPr>
        <w:t xml:space="preserve">, which can introduce error. When MAFID assignment on administrative records use different versions of the MAFX, errors can accumulate, especially when the MAFX version year and the administrative record vintage are </w:t>
      </w:r>
      <w:r w:rsidR="004F4567">
        <w:rPr>
          <w:rFonts w:ascii="Times New Roman" w:hAnsi="Times New Roman" w:cs="Times New Roman"/>
          <w:sz w:val="24"/>
          <w:szCs w:val="24"/>
        </w:rPr>
        <w:t>very different</w:t>
      </w:r>
      <w:r w:rsidR="003F19AA">
        <w:rPr>
          <w:rFonts w:ascii="Times New Roman" w:hAnsi="Times New Roman" w:cs="Times New Roman"/>
          <w:sz w:val="24"/>
          <w:szCs w:val="24"/>
        </w:rPr>
        <w:t>.</w:t>
      </w:r>
    </w:p>
    <w:p w14:paraId="420F4D65" w14:textId="21CFDED9" w:rsidR="008B0A41" w:rsidRDefault="008B0A41" w:rsidP="005E6DB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Having identifiers for addresses or people is not enough. Migration research requires datasets with these identifiers on them to be combined to make a person/place table that also records the time the record is seen. Then a time series for a person can be built from the various records showing a person’s moves through time. Key administrative datasets include: the Internal Revenue Service’s 1040 and 1099 data, Veterans Service Group of Illinois’ consumer referential database, the Social Security Office’s records, the National Change of Address Files, American Community Survey data, Decennial Census data, etc. Note that some of these datasets are from third parties, like the </w:t>
      </w:r>
      <w:r w:rsidR="003B61E5">
        <w:rPr>
          <w:rFonts w:ascii="Times New Roman" w:hAnsi="Times New Roman" w:cs="Times New Roman"/>
          <w:sz w:val="24"/>
          <w:szCs w:val="24"/>
        </w:rPr>
        <w:t xml:space="preserve">Veteran Service Group of Illinois’ </w:t>
      </w:r>
      <w:r w:rsidRPr="008B5152">
        <w:rPr>
          <w:rFonts w:ascii="Times New Roman" w:hAnsi="Times New Roman" w:cs="Times New Roman"/>
          <w:sz w:val="24"/>
          <w:szCs w:val="24"/>
        </w:rPr>
        <w:t>consumer referential data.</w:t>
      </w:r>
    </w:p>
    <w:p w14:paraId="3778CE1E" w14:textId="5658FE00" w:rsidR="005C0F57" w:rsidRDefault="005C0F57" w:rsidP="00A365D1">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6D24B2D7" w14:textId="54D6FE91" w:rsidR="004F4AE5" w:rsidRDefault="005C0F57"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I propose using the datasets available in a Federal Statistics Research Data Center</w:t>
      </w:r>
      <w:r w:rsidR="005F31A9">
        <w:rPr>
          <w:rFonts w:ascii="Times New Roman" w:hAnsi="Times New Roman" w:cs="Times New Roman"/>
          <w:sz w:val="24"/>
          <w:szCs w:val="24"/>
        </w:rPr>
        <w:t xml:space="preserve"> (FSRDC)</w:t>
      </w:r>
      <w:r w:rsidR="00FB77AE">
        <w:rPr>
          <w:rFonts w:ascii="Times New Roman" w:hAnsi="Times New Roman" w:cs="Times New Roman"/>
          <w:sz w:val="24"/>
          <w:szCs w:val="24"/>
        </w:rPr>
        <w:t xml:space="preserve">, including the 2020 </w:t>
      </w:r>
      <w:r w:rsidR="00D74117">
        <w:rPr>
          <w:rFonts w:ascii="Times New Roman" w:hAnsi="Times New Roman" w:cs="Times New Roman"/>
          <w:sz w:val="24"/>
          <w:szCs w:val="24"/>
        </w:rPr>
        <w:t>Decennial</w:t>
      </w:r>
      <w:r w:rsidR="00FB77AE">
        <w:rPr>
          <w:rFonts w:ascii="Times New Roman" w:hAnsi="Times New Roman" w:cs="Times New Roman"/>
          <w:sz w:val="24"/>
          <w:szCs w:val="24"/>
        </w:rPr>
        <w:t xml:space="preserve"> Census Edited File</w:t>
      </w:r>
      <w:r w:rsidR="00D74117">
        <w:rPr>
          <w:rFonts w:ascii="Times New Roman" w:hAnsi="Times New Roman" w:cs="Times New Roman"/>
          <w:sz w:val="24"/>
          <w:szCs w:val="24"/>
        </w:rPr>
        <w:t xml:space="preserve"> (CEF)</w:t>
      </w:r>
      <w:r w:rsidR="00FB77AE">
        <w:rPr>
          <w:rFonts w:ascii="Times New Roman" w:hAnsi="Times New Roman" w:cs="Times New Roman"/>
          <w:sz w:val="24"/>
          <w:szCs w:val="24"/>
        </w:rPr>
        <w:t>, The American Community Survey micro data</w:t>
      </w:r>
      <w:r w:rsidR="00D74117">
        <w:rPr>
          <w:rFonts w:ascii="Times New Roman" w:hAnsi="Times New Roman" w:cs="Times New Roman"/>
          <w:sz w:val="24"/>
          <w:szCs w:val="24"/>
        </w:rPr>
        <w:t xml:space="preserve"> (ACS)</w:t>
      </w:r>
      <w:r w:rsidR="00FB77AE">
        <w:rPr>
          <w:rFonts w:ascii="Times New Roman" w:hAnsi="Times New Roman" w:cs="Times New Roman"/>
          <w:sz w:val="24"/>
          <w:szCs w:val="24"/>
        </w:rPr>
        <w:t xml:space="preserve">, The Demographic Frame extracts, and all other datasets included in the Person Place </w:t>
      </w:r>
      <w:r w:rsidR="00FB77AE" w:rsidRPr="005F31A9">
        <w:rPr>
          <w:rFonts w:ascii="Times New Roman" w:hAnsi="Times New Roman" w:cs="Times New Roman"/>
          <w:sz w:val="24"/>
          <w:szCs w:val="24"/>
        </w:rPr>
        <w:t>Table</w:t>
      </w:r>
      <w:r w:rsidR="002706BD" w:rsidRPr="005F31A9">
        <w:rPr>
          <w:rFonts w:ascii="Times New Roman" w:hAnsi="Times New Roman" w:cs="Times New Roman"/>
          <w:sz w:val="24"/>
          <w:szCs w:val="24"/>
        </w:rPr>
        <w:t xml:space="preserve"> (which is also available in an </w:t>
      </w:r>
      <w:r w:rsidR="005F31A9" w:rsidRPr="005F31A9">
        <w:rPr>
          <w:rFonts w:ascii="Times New Roman" w:hAnsi="Times New Roman" w:cs="Times New Roman"/>
          <w:sz w:val="24"/>
          <w:szCs w:val="24"/>
        </w:rPr>
        <w:t>FSRDC</w:t>
      </w:r>
      <w:r w:rsidR="002706BD" w:rsidRPr="005F31A9">
        <w:rPr>
          <w:rFonts w:ascii="Times New Roman" w:hAnsi="Times New Roman" w:cs="Times New Roman"/>
          <w:sz w:val="24"/>
          <w:szCs w:val="24"/>
        </w:rPr>
        <w:t>)</w:t>
      </w:r>
      <w:r w:rsidR="000828E5" w:rsidRPr="005F31A9">
        <w:rPr>
          <w:rFonts w:ascii="Times New Roman" w:hAnsi="Times New Roman" w:cs="Times New Roman"/>
          <w:sz w:val="24"/>
          <w:szCs w:val="24"/>
        </w:rPr>
        <w:t xml:space="preserve"> to </w:t>
      </w:r>
      <w:r w:rsidR="000828E5">
        <w:rPr>
          <w:rFonts w:ascii="Times New Roman" w:hAnsi="Times New Roman" w:cs="Times New Roman"/>
          <w:sz w:val="24"/>
          <w:szCs w:val="24"/>
        </w:rPr>
        <w:t>make a business rules approach to person place matching</w:t>
      </w:r>
      <w:r w:rsidR="00FB77AE">
        <w:rPr>
          <w:rFonts w:ascii="Times New Roman" w:hAnsi="Times New Roman" w:cs="Times New Roman"/>
          <w:sz w:val="24"/>
          <w:szCs w:val="24"/>
        </w:rPr>
        <w:t xml:space="preserve">. The Person Place Table includes information </w:t>
      </w:r>
      <w:r w:rsidR="00D74117">
        <w:rPr>
          <w:rFonts w:ascii="Times New Roman" w:hAnsi="Times New Roman" w:cs="Times New Roman"/>
          <w:sz w:val="24"/>
          <w:szCs w:val="24"/>
        </w:rPr>
        <w:t xml:space="preserve">from nearly </w:t>
      </w:r>
      <w:r w:rsidR="008E79A2">
        <w:rPr>
          <w:rFonts w:ascii="Times New Roman" w:hAnsi="Times New Roman" w:cs="Times New Roman"/>
          <w:sz w:val="24"/>
          <w:szCs w:val="24"/>
        </w:rPr>
        <w:t>1,000</w:t>
      </w:r>
      <w:r w:rsidR="00D74117">
        <w:rPr>
          <w:rFonts w:ascii="Times New Roman" w:hAnsi="Times New Roman" w:cs="Times New Roman"/>
          <w:sz w:val="24"/>
          <w:szCs w:val="24"/>
        </w:rPr>
        <w:t xml:space="preserve"> sources</w:t>
      </w:r>
      <w:r w:rsidR="00FB77AE">
        <w:rPr>
          <w:rFonts w:ascii="Times New Roman" w:hAnsi="Times New Roman" w:cs="Times New Roman"/>
          <w:sz w:val="24"/>
          <w:szCs w:val="24"/>
        </w:rPr>
        <w:t xml:space="preserve"> </w:t>
      </w:r>
      <w:r w:rsidR="00D74117">
        <w:rPr>
          <w:rFonts w:ascii="Times New Roman" w:hAnsi="Times New Roman" w:cs="Times New Roman"/>
          <w:sz w:val="24"/>
          <w:szCs w:val="24"/>
        </w:rPr>
        <w:t xml:space="preserve">including </w:t>
      </w:r>
      <w:r w:rsidR="00FB77AE">
        <w:rPr>
          <w:rFonts w:ascii="Times New Roman" w:hAnsi="Times New Roman" w:cs="Times New Roman"/>
          <w:sz w:val="24"/>
          <w:szCs w:val="24"/>
        </w:rPr>
        <w:t>the</w:t>
      </w:r>
      <w:r w:rsidR="00FE109A">
        <w:rPr>
          <w:rFonts w:ascii="Times New Roman" w:hAnsi="Times New Roman" w:cs="Times New Roman"/>
          <w:sz w:val="24"/>
          <w:szCs w:val="24"/>
        </w:rPr>
        <w:t xml:space="preserve"> </w:t>
      </w:r>
      <w:r w:rsidR="000D2516">
        <w:rPr>
          <w:rFonts w:ascii="Times New Roman" w:hAnsi="Times New Roman" w:cs="Times New Roman"/>
          <w:sz w:val="24"/>
          <w:szCs w:val="24"/>
        </w:rPr>
        <w:t>U.S. Census Bureau’s version of the Social Security Administration’s</w:t>
      </w:r>
      <w:r w:rsidR="00FE109A">
        <w:rPr>
          <w:rFonts w:ascii="Times New Roman" w:hAnsi="Times New Roman" w:cs="Times New Roman"/>
          <w:sz w:val="24"/>
          <w:szCs w:val="24"/>
        </w:rPr>
        <w:t xml:space="preserve"> Num</w:t>
      </w:r>
      <w:r w:rsidR="000D2516">
        <w:rPr>
          <w:rFonts w:ascii="Times New Roman" w:hAnsi="Times New Roman" w:cs="Times New Roman"/>
          <w:sz w:val="24"/>
          <w:szCs w:val="24"/>
        </w:rPr>
        <w:t>erical Identification System</w:t>
      </w:r>
      <w:r w:rsidR="00BD510A">
        <w:rPr>
          <w:rFonts w:ascii="Times New Roman" w:hAnsi="Times New Roman" w:cs="Times New Roman"/>
          <w:sz w:val="24"/>
          <w:szCs w:val="24"/>
        </w:rPr>
        <w:t xml:space="preserve"> (CNUM)</w:t>
      </w:r>
      <w:r w:rsidR="00FE109A">
        <w:rPr>
          <w:rFonts w:ascii="Times New Roman" w:hAnsi="Times New Roman" w:cs="Times New Roman"/>
          <w:sz w:val="24"/>
          <w:szCs w:val="24"/>
        </w:rPr>
        <w:t>,</w:t>
      </w:r>
      <w:r w:rsidR="00FB1338">
        <w:rPr>
          <w:rFonts w:ascii="Times New Roman" w:hAnsi="Times New Roman" w:cs="Times New Roman"/>
          <w:sz w:val="24"/>
          <w:szCs w:val="24"/>
        </w:rPr>
        <w:t xml:space="preserve"> data from the</w:t>
      </w:r>
      <w:r w:rsidR="00FB77AE">
        <w:rPr>
          <w:rFonts w:ascii="Times New Roman" w:hAnsi="Times New Roman" w:cs="Times New Roman"/>
          <w:sz w:val="24"/>
          <w:szCs w:val="24"/>
        </w:rPr>
        <w:t xml:space="preserve"> Bureau of Prisons, the</w:t>
      </w:r>
      <w:r w:rsidR="009D7928">
        <w:rPr>
          <w:rFonts w:ascii="Times New Roman" w:hAnsi="Times New Roman" w:cs="Times New Roman"/>
          <w:sz w:val="24"/>
          <w:szCs w:val="24"/>
        </w:rPr>
        <w:t xml:space="preserve"> U.S. Postal Service’s</w:t>
      </w:r>
      <w:r w:rsidR="00FB77AE">
        <w:rPr>
          <w:rFonts w:ascii="Times New Roman" w:hAnsi="Times New Roman" w:cs="Times New Roman"/>
          <w:sz w:val="24"/>
          <w:szCs w:val="24"/>
        </w:rPr>
        <w:t xml:space="preserve"> National Change of Address File, </w:t>
      </w:r>
      <w:r w:rsidR="009D7928">
        <w:rPr>
          <w:rFonts w:ascii="Times New Roman" w:hAnsi="Times New Roman" w:cs="Times New Roman"/>
          <w:sz w:val="24"/>
          <w:szCs w:val="24"/>
        </w:rPr>
        <w:t xml:space="preserve">and </w:t>
      </w:r>
      <w:r w:rsidR="006648AB">
        <w:rPr>
          <w:rFonts w:ascii="Times New Roman" w:hAnsi="Times New Roman" w:cs="Times New Roman"/>
          <w:sz w:val="24"/>
          <w:szCs w:val="24"/>
        </w:rPr>
        <w:t xml:space="preserve">state aid program datasets including </w:t>
      </w:r>
      <w:r w:rsidR="00D74117">
        <w:rPr>
          <w:rFonts w:ascii="Times New Roman" w:hAnsi="Times New Roman" w:cs="Times New Roman"/>
          <w:sz w:val="24"/>
          <w:szCs w:val="24"/>
        </w:rPr>
        <w:t>the Supplemental Nutrition Assistance Program</w:t>
      </w:r>
      <w:r w:rsidR="008E79A2">
        <w:rPr>
          <w:rFonts w:ascii="Times New Roman" w:hAnsi="Times New Roman" w:cs="Times New Roman"/>
          <w:sz w:val="24"/>
          <w:szCs w:val="24"/>
        </w:rPr>
        <w:t>, the Temporary Assistance for Needy Families, or WIC</w:t>
      </w:r>
      <w:r w:rsidR="00D74117">
        <w:rPr>
          <w:rFonts w:ascii="Times New Roman" w:hAnsi="Times New Roman" w:cs="Times New Roman"/>
          <w:sz w:val="24"/>
          <w:szCs w:val="24"/>
        </w:rPr>
        <w:t>.</w:t>
      </w:r>
    </w:p>
    <w:p w14:paraId="07B328D7" w14:textId="77777777" w:rsidR="00E91A87" w:rsidRDefault="009272F1"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se datasets</w:t>
      </w:r>
      <w:r w:rsidR="00FE109A">
        <w:rPr>
          <w:rFonts w:ascii="Times New Roman" w:hAnsi="Times New Roman" w:cs="Times New Roman"/>
          <w:sz w:val="24"/>
          <w:szCs w:val="24"/>
        </w:rPr>
        <w:t xml:space="preserve"> all</w:t>
      </w:r>
      <w:r>
        <w:rPr>
          <w:rFonts w:ascii="Times New Roman" w:hAnsi="Times New Roman" w:cs="Times New Roman"/>
          <w:sz w:val="24"/>
          <w:szCs w:val="24"/>
        </w:rPr>
        <w:t xml:space="preserve"> identify </w:t>
      </w:r>
      <w:r w:rsidR="004F3F4F">
        <w:rPr>
          <w:rFonts w:ascii="Times New Roman" w:hAnsi="Times New Roman" w:cs="Times New Roman"/>
          <w:sz w:val="24"/>
          <w:szCs w:val="24"/>
        </w:rPr>
        <w:t>people</w:t>
      </w:r>
      <w:r>
        <w:rPr>
          <w:rFonts w:ascii="Times New Roman" w:hAnsi="Times New Roman" w:cs="Times New Roman"/>
          <w:sz w:val="24"/>
          <w:szCs w:val="24"/>
        </w:rPr>
        <w:t xml:space="preserve"> </w:t>
      </w:r>
      <w:r w:rsidR="00FE109A">
        <w:rPr>
          <w:rFonts w:ascii="Times New Roman" w:hAnsi="Times New Roman" w:cs="Times New Roman"/>
          <w:sz w:val="24"/>
          <w:szCs w:val="24"/>
        </w:rPr>
        <w:t>using</w:t>
      </w:r>
      <w:r>
        <w:rPr>
          <w:rFonts w:ascii="Times New Roman" w:hAnsi="Times New Roman" w:cs="Times New Roman"/>
          <w:sz w:val="24"/>
          <w:szCs w:val="24"/>
        </w:rPr>
        <w:t xml:space="preserve"> PIKs, and addresses through MAFIDs. The dates of the datasets, or the dates on the records themselves, can be used to identify when a particular person is at a particular address.</w:t>
      </w:r>
      <w:r w:rsidR="00F36C36">
        <w:rPr>
          <w:rFonts w:ascii="Times New Roman" w:hAnsi="Times New Roman" w:cs="Times New Roman"/>
          <w:sz w:val="24"/>
          <w:szCs w:val="24"/>
        </w:rPr>
        <w:t xml:space="preserve"> </w:t>
      </w:r>
    </w:p>
    <w:p w14:paraId="4F7A366D" w14:textId="3E1CA96A" w:rsidR="00E91A87" w:rsidRPr="00503287" w:rsidRDefault="00E91A87" w:rsidP="007A0444">
      <w:pPr>
        <w:spacing w:line="480" w:lineRule="auto"/>
        <w:ind w:firstLine="720"/>
        <w:rPr>
          <w:rFonts w:ascii="Times New Roman" w:hAnsi="Times New Roman" w:cs="Times New Roman"/>
          <w:color w:val="EE0000"/>
          <w:sz w:val="24"/>
          <w:szCs w:val="24"/>
        </w:rPr>
      </w:pPr>
      <w:r w:rsidRPr="00503287">
        <w:rPr>
          <w:rFonts w:ascii="Times New Roman" w:hAnsi="Times New Roman" w:cs="Times New Roman"/>
          <w:color w:val="EE0000"/>
          <w:sz w:val="24"/>
          <w:szCs w:val="24"/>
        </w:rPr>
        <w:t xml:space="preserve">To address the issue of administrative records using different </w:t>
      </w:r>
      <w:proofErr w:type="spellStart"/>
      <w:r w:rsidRPr="00503287">
        <w:rPr>
          <w:rFonts w:ascii="Times New Roman" w:hAnsi="Times New Roman" w:cs="Times New Roman"/>
          <w:color w:val="EE0000"/>
          <w:sz w:val="24"/>
          <w:szCs w:val="24"/>
        </w:rPr>
        <w:t>mafids</w:t>
      </w:r>
      <w:proofErr w:type="spellEnd"/>
      <w:r w:rsidRPr="00503287">
        <w:rPr>
          <w:rFonts w:ascii="Times New Roman" w:hAnsi="Times New Roman" w:cs="Times New Roman"/>
          <w:color w:val="EE0000"/>
          <w:sz w:val="24"/>
          <w:szCs w:val="24"/>
        </w:rPr>
        <w:t xml:space="preserve">, I create a table called the </w:t>
      </w:r>
      <w:proofErr w:type="spellStart"/>
      <w:r w:rsidRPr="00503287">
        <w:rPr>
          <w:rFonts w:ascii="Times New Roman" w:hAnsi="Times New Roman" w:cs="Times New Roman"/>
          <w:color w:val="EE0000"/>
          <w:sz w:val="24"/>
          <w:szCs w:val="24"/>
        </w:rPr>
        <w:t>MAF_Master</w:t>
      </w:r>
      <w:proofErr w:type="spellEnd"/>
      <w:r w:rsidRPr="00503287">
        <w:rPr>
          <w:rFonts w:ascii="Times New Roman" w:hAnsi="Times New Roman" w:cs="Times New Roman"/>
          <w:color w:val="EE0000"/>
          <w:sz w:val="24"/>
          <w:szCs w:val="24"/>
        </w:rPr>
        <w:t xml:space="preserve">. It combs through recent MAFXs to track MAFIDs, their characteristics, and their successors over time. This </w:t>
      </w:r>
    </w:p>
    <w:p w14:paraId="6C915A01" w14:textId="7F32808A" w:rsidR="007A0444" w:rsidRDefault="00F36C36" w:rsidP="007A044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are two modeling approaches used here that utilize the Person Place Table as the main input: the demographic frame extracts,</w:t>
      </w:r>
      <w:r w:rsidR="007720D1">
        <w:rPr>
          <w:rFonts w:ascii="Times New Roman" w:hAnsi="Times New Roman" w:cs="Times New Roman"/>
          <w:sz w:val="24"/>
          <w:szCs w:val="24"/>
        </w:rPr>
        <w:t xml:space="preserve"> which make</w:t>
      </w:r>
      <w:r>
        <w:rPr>
          <w:rFonts w:ascii="Times New Roman" w:hAnsi="Times New Roman" w:cs="Times New Roman"/>
          <w:sz w:val="24"/>
          <w:szCs w:val="24"/>
        </w:rPr>
        <w:t xml:space="preserve"> </w:t>
      </w:r>
      <w:r w:rsidR="004F3F4F">
        <w:rPr>
          <w:rFonts w:ascii="Times New Roman" w:hAnsi="Times New Roman" w:cs="Times New Roman"/>
          <w:sz w:val="24"/>
          <w:szCs w:val="24"/>
        </w:rPr>
        <w:t>predictions</w:t>
      </w:r>
      <w:r>
        <w:rPr>
          <w:rFonts w:ascii="Times New Roman" w:hAnsi="Times New Roman" w:cs="Times New Roman"/>
          <w:sz w:val="24"/>
          <w:szCs w:val="24"/>
        </w:rPr>
        <w:t xml:space="preserve"> throu</w:t>
      </w:r>
      <w:r w:rsidR="004F3F4F">
        <w:rPr>
          <w:rFonts w:ascii="Times New Roman" w:hAnsi="Times New Roman" w:cs="Times New Roman"/>
          <w:sz w:val="24"/>
          <w:szCs w:val="24"/>
        </w:rPr>
        <w:t xml:space="preserve">gh machine learning and statistical models for a given extract year, and the business rules approach to person place </w:t>
      </w:r>
      <w:r w:rsidR="000828E5">
        <w:rPr>
          <w:rFonts w:ascii="Times New Roman" w:hAnsi="Times New Roman" w:cs="Times New Roman"/>
          <w:sz w:val="24"/>
          <w:szCs w:val="24"/>
        </w:rPr>
        <w:t>matching</w:t>
      </w:r>
      <w:r w:rsidR="004F3F4F">
        <w:rPr>
          <w:rFonts w:ascii="Times New Roman" w:hAnsi="Times New Roman" w:cs="Times New Roman"/>
          <w:sz w:val="24"/>
          <w:szCs w:val="24"/>
        </w:rPr>
        <w:t>, which uses flexible logic for the assignment of person\place pairs.</w:t>
      </w:r>
      <w:r w:rsidR="009663BE">
        <w:rPr>
          <w:rFonts w:ascii="Times New Roman" w:hAnsi="Times New Roman" w:cs="Times New Roman"/>
          <w:sz w:val="24"/>
          <w:szCs w:val="24"/>
        </w:rPr>
        <w:t xml:space="preserve"> MAFID and PIK identifiers are never repeated, and are entirely unique. </w:t>
      </w:r>
    </w:p>
    <w:p w14:paraId="68B92D92" w14:textId="0067266F" w:rsidR="003635FE" w:rsidRDefault="007A0444" w:rsidP="0079445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oth methods which utilize the Person Place Table, the business rules approach to person/place matching and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s, obtain their universe (or sampling frame where everyone is selected) differently from the Decennial Census or the ACS. These data products have a frame of addresses, and these are selected or sampled. The demographic frame extract and the business rules approach both start with a master PIK list: a list of all PIKS ever verified. They then utilize records like the CNUM that indicate a death in the period</w:t>
      </w:r>
      <w:r w:rsidR="00B2323E">
        <w:rPr>
          <w:rFonts w:ascii="Times New Roman" w:hAnsi="Times New Roman" w:cs="Times New Roman"/>
          <w:sz w:val="24"/>
          <w:szCs w:val="24"/>
        </w:rPr>
        <w:t>,</w:t>
      </w:r>
      <w:r>
        <w:rPr>
          <w:rFonts w:ascii="Times New Roman" w:hAnsi="Times New Roman" w:cs="Times New Roman"/>
          <w:sz w:val="24"/>
          <w:szCs w:val="24"/>
        </w:rPr>
        <w:t xml:space="preserve"> </w:t>
      </w:r>
      <w:r w:rsidR="00F245B0">
        <w:rPr>
          <w:rFonts w:ascii="Times New Roman" w:hAnsi="Times New Roman" w:cs="Times New Roman"/>
          <w:sz w:val="24"/>
          <w:szCs w:val="24"/>
        </w:rPr>
        <w:t>identifying</w:t>
      </w:r>
      <w:r>
        <w:rPr>
          <w:rFonts w:ascii="Times New Roman" w:hAnsi="Times New Roman" w:cs="Times New Roman"/>
          <w:sz w:val="24"/>
          <w:szCs w:val="24"/>
        </w:rPr>
        <w:t xml:space="preserve"> those who have died, and </w:t>
      </w:r>
      <w:r w:rsidR="00B2323E">
        <w:rPr>
          <w:rFonts w:ascii="Times New Roman" w:hAnsi="Times New Roman" w:cs="Times New Roman"/>
          <w:sz w:val="24"/>
          <w:szCs w:val="24"/>
        </w:rPr>
        <w:t>excluding</w:t>
      </w:r>
      <w:r>
        <w:rPr>
          <w:rFonts w:ascii="Times New Roman" w:hAnsi="Times New Roman" w:cs="Times New Roman"/>
          <w:sz w:val="24"/>
          <w:szCs w:val="24"/>
        </w:rPr>
        <w:t xml:space="preserve"> those born after the reference date. </w:t>
      </w:r>
      <w:r w:rsidR="00794451">
        <w:rPr>
          <w:rFonts w:ascii="Times New Roman" w:hAnsi="Times New Roman" w:cs="Times New Roman"/>
          <w:sz w:val="24"/>
          <w:szCs w:val="24"/>
        </w:rPr>
        <w:t xml:space="preserve">Those who die during the reference period are kept and marked with a mortality attrition code, which is important to differentiate for disaster-related migration. </w:t>
      </w:r>
    </w:p>
    <w:p w14:paraId="78B88A45" w14:textId="4D510C4A" w:rsidR="007A3BFD" w:rsidRPr="007A3BFD" w:rsidRDefault="007A3BFD" w:rsidP="007A3BFD">
      <w:pPr>
        <w:spacing w:line="480" w:lineRule="auto"/>
        <w:rPr>
          <w:rFonts w:ascii="Times New Roman" w:hAnsi="Times New Roman" w:cs="Times New Roman"/>
          <w:i/>
          <w:iCs/>
          <w:sz w:val="24"/>
          <w:szCs w:val="24"/>
        </w:rPr>
      </w:pPr>
      <w:r>
        <w:rPr>
          <w:rFonts w:ascii="Times New Roman" w:hAnsi="Times New Roman" w:cs="Times New Roman"/>
          <w:i/>
          <w:iCs/>
          <w:sz w:val="24"/>
          <w:szCs w:val="24"/>
        </w:rPr>
        <w:t>The Demographic Frame Extract</w:t>
      </w:r>
    </w:p>
    <w:p w14:paraId="5A35459D" w14:textId="0EA7D368" w:rsidR="005F06EE" w:rsidRPr="003C52A1" w:rsidRDefault="00FE109A" w:rsidP="009272F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 </w:t>
      </w:r>
      <w:r w:rsidR="00AC5B1E">
        <w:rPr>
          <w:rFonts w:ascii="Times New Roman" w:hAnsi="Times New Roman" w:cs="Times New Roman"/>
          <w:sz w:val="24"/>
          <w:szCs w:val="24"/>
        </w:rPr>
        <w:t>offers</w:t>
      </w:r>
      <w:r w:rsidR="007720D1">
        <w:rPr>
          <w:rFonts w:ascii="Times New Roman" w:hAnsi="Times New Roman" w:cs="Times New Roman"/>
          <w:sz w:val="24"/>
          <w:szCs w:val="24"/>
        </w:rPr>
        <w:t xml:space="preserve"> four </w:t>
      </w:r>
      <w:r w:rsidR="00AC5B1E">
        <w:rPr>
          <w:rFonts w:ascii="Times New Roman" w:hAnsi="Times New Roman" w:cs="Times New Roman"/>
          <w:sz w:val="24"/>
          <w:szCs w:val="24"/>
        </w:rPr>
        <w:t>machine learning</w:t>
      </w:r>
      <w:r w:rsidR="007720D1">
        <w:rPr>
          <w:rFonts w:ascii="Times New Roman" w:hAnsi="Times New Roman" w:cs="Times New Roman"/>
          <w:sz w:val="24"/>
          <w:szCs w:val="24"/>
        </w:rPr>
        <w:t xml:space="preserve"> models </w:t>
      </w:r>
      <w:r w:rsidR="00AC5B1E">
        <w:rPr>
          <w:rFonts w:ascii="Times New Roman" w:hAnsi="Times New Roman" w:cs="Times New Roman"/>
          <w:sz w:val="24"/>
          <w:szCs w:val="24"/>
        </w:rPr>
        <w:t>which</w:t>
      </w:r>
      <w:r w:rsidR="007720D1">
        <w:rPr>
          <w:rFonts w:ascii="Times New Roman" w:hAnsi="Times New Roman" w:cs="Times New Roman"/>
          <w:sz w:val="24"/>
          <w:szCs w:val="24"/>
        </w:rPr>
        <w:t xml:space="preserve"> identify </w:t>
      </w:r>
      <w:r w:rsidR="00F245B0">
        <w:rPr>
          <w:rFonts w:ascii="Times New Roman" w:hAnsi="Times New Roman" w:cs="Times New Roman"/>
          <w:sz w:val="24"/>
          <w:szCs w:val="24"/>
        </w:rPr>
        <w:t xml:space="preserve">the </w:t>
      </w:r>
      <w:r w:rsidR="007720D1">
        <w:rPr>
          <w:rFonts w:ascii="Times New Roman" w:hAnsi="Times New Roman" w:cs="Times New Roman"/>
          <w:sz w:val="24"/>
          <w:szCs w:val="24"/>
        </w:rPr>
        <w:t>best PIK/MAFID pairs for a given year</w:t>
      </w:r>
      <w:r w:rsidR="00A87AEB">
        <w:rPr>
          <w:rFonts w:ascii="Times New Roman" w:hAnsi="Times New Roman" w:cs="Times New Roman"/>
          <w:sz w:val="24"/>
          <w:szCs w:val="24"/>
        </w:rPr>
        <w:t xml:space="preserve"> and reference date</w:t>
      </w:r>
      <w:r w:rsidR="007720D1">
        <w:rPr>
          <w:rFonts w:ascii="Times New Roman" w:hAnsi="Times New Roman" w:cs="Times New Roman"/>
          <w:sz w:val="24"/>
          <w:szCs w:val="24"/>
        </w:rPr>
        <w:t xml:space="preserve">: an elastic net, random forest, logit, and boosted tree model. </w:t>
      </w:r>
      <w:r w:rsidR="005F06EE">
        <w:rPr>
          <w:rFonts w:ascii="Times New Roman" w:hAnsi="Times New Roman" w:cs="Times New Roman"/>
          <w:sz w:val="24"/>
          <w:szCs w:val="24"/>
        </w:rPr>
        <w:t>They are</w:t>
      </w:r>
      <w:r w:rsidR="00D85074">
        <w:rPr>
          <w:rFonts w:ascii="Times New Roman" w:hAnsi="Times New Roman" w:cs="Times New Roman"/>
          <w:sz w:val="24"/>
          <w:szCs w:val="24"/>
        </w:rPr>
        <w:t xml:space="preserve"> trained on</w:t>
      </w:r>
      <w:r w:rsidR="003E7AF1">
        <w:rPr>
          <w:rFonts w:ascii="Times New Roman" w:hAnsi="Times New Roman" w:cs="Times New Roman"/>
          <w:sz w:val="24"/>
          <w:szCs w:val="24"/>
        </w:rPr>
        <w:t xml:space="preserve"> the extract year’s</w:t>
      </w:r>
      <w:r w:rsidR="00D85074">
        <w:rPr>
          <w:rFonts w:ascii="Times New Roman" w:hAnsi="Times New Roman" w:cs="Times New Roman"/>
          <w:sz w:val="24"/>
          <w:szCs w:val="24"/>
        </w:rPr>
        <w:t xml:space="preserve"> ACS data as a truth set and then uses the sources</w:t>
      </w:r>
      <w:r w:rsidR="003E7AF1">
        <w:rPr>
          <w:rFonts w:ascii="Times New Roman" w:hAnsi="Times New Roman" w:cs="Times New Roman"/>
          <w:sz w:val="24"/>
          <w:szCs w:val="24"/>
        </w:rPr>
        <w:t xml:space="preserve"> from the past two years</w:t>
      </w:r>
      <w:r w:rsidR="00D85074">
        <w:rPr>
          <w:rFonts w:ascii="Times New Roman" w:hAnsi="Times New Roman" w:cs="Times New Roman"/>
          <w:sz w:val="24"/>
          <w:szCs w:val="24"/>
        </w:rPr>
        <w:t xml:space="preserve"> in the Person Place Table to create PIK/MAFID pairs. Other features used for training include the </w:t>
      </w:r>
      <w:proofErr w:type="spellStart"/>
      <w:r w:rsidR="00D85074">
        <w:rPr>
          <w:rFonts w:ascii="Times New Roman" w:hAnsi="Times New Roman" w:cs="Times New Roman"/>
          <w:sz w:val="24"/>
          <w:szCs w:val="24"/>
        </w:rPr>
        <w:t>sourceid</w:t>
      </w:r>
      <w:proofErr w:type="spellEnd"/>
      <w:r w:rsidR="00D85074">
        <w:rPr>
          <w:rFonts w:ascii="Times New Roman" w:hAnsi="Times New Roman" w:cs="Times New Roman"/>
          <w:sz w:val="24"/>
          <w:szCs w:val="24"/>
        </w:rPr>
        <w:t>, or the characteristics of a particular source,</w:t>
      </w:r>
      <w:r w:rsidR="000D0268">
        <w:rPr>
          <w:rFonts w:ascii="Times New Roman" w:hAnsi="Times New Roman" w:cs="Times New Roman"/>
          <w:sz w:val="24"/>
          <w:szCs w:val="24"/>
        </w:rPr>
        <w:t xml:space="preserve"> and</w:t>
      </w:r>
      <w:r w:rsidR="00D85074">
        <w:rPr>
          <w:rFonts w:ascii="Times New Roman" w:hAnsi="Times New Roman" w:cs="Times New Roman"/>
          <w:sz w:val="24"/>
          <w:szCs w:val="24"/>
        </w:rPr>
        <w:t xml:space="preserve"> the </w:t>
      </w:r>
      <w:r w:rsidR="000D0268">
        <w:rPr>
          <w:rFonts w:ascii="Times New Roman" w:hAnsi="Times New Roman" w:cs="Times New Roman"/>
          <w:sz w:val="24"/>
          <w:szCs w:val="24"/>
        </w:rPr>
        <w:t xml:space="preserve">date a source was considered valid. Each model seems to have different strengths and weaknesses and there are different versions of the </w:t>
      </w:r>
      <w:proofErr w:type="spellStart"/>
      <w:r w:rsidR="000D0268">
        <w:rPr>
          <w:rFonts w:ascii="Times New Roman" w:hAnsi="Times New Roman" w:cs="Times New Roman"/>
          <w:sz w:val="24"/>
          <w:szCs w:val="24"/>
        </w:rPr>
        <w:t>demoframe</w:t>
      </w:r>
      <w:proofErr w:type="spellEnd"/>
      <w:r w:rsidR="000D0268">
        <w:rPr>
          <w:rFonts w:ascii="Times New Roman" w:hAnsi="Times New Roman" w:cs="Times New Roman"/>
          <w:sz w:val="24"/>
          <w:szCs w:val="24"/>
        </w:rPr>
        <w:t xml:space="preserve"> extracts with various reference dates and </w:t>
      </w:r>
      <w:r w:rsidR="00E67116">
        <w:rPr>
          <w:rFonts w:ascii="Times New Roman" w:hAnsi="Times New Roman" w:cs="Times New Roman"/>
          <w:sz w:val="24"/>
          <w:szCs w:val="24"/>
        </w:rPr>
        <w:t>coverages.</w:t>
      </w:r>
      <w:r w:rsidR="00A87AEB">
        <w:rPr>
          <w:rFonts w:ascii="Times New Roman" w:hAnsi="Times New Roman" w:cs="Times New Roman"/>
          <w:sz w:val="24"/>
          <w:szCs w:val="24"/>
        </w:rPr>
        <w:t xml:space="preserve"> The assignment process and logic behind the PIK/MAFID pairs is opaque for each model. However, broadly speaking, the models prefer PIK/MAFID pairs with many corroborating sources, </w:t>
      </w:r>
      <w:r w:rsidR="00686F04">
        <w:rPr>
          <w:rFonts w:ascii="Times New Roman" w:hAnsi="Times New Roman" w:cs="Times New Roman"/>
          <w:sz w:val="24"/>
          <w:szCs w:val="24"/>
        </w:rPr>
        <w:t xml:space="preserve">with higher quality sources, and more recent sources. It also has a feature </w:t>
      </w:r>
      <w:r w:rsidR="00686F04" w:rsidRPr="003C52A1">
        <w:rPr>
          <w:rFonts w:ascii="Times New Roman" w:hAnsi="Times New Roman" w:cs="Times New Roman"/>
          <w:sz w:val="24"/>
          <w:szCs w:val="24"/>
        </w:rPr>
        <w:t xml:space="preserve">which prefers </w:t>
      </w:r>
      <w:proofErr w:type="spellStart"/>
      <w:r w:rsidR="00686F04" w:rsidRPr="003C52A1">
        <w:rPr>
          <w:rFonts w:ascii="Times New Roman" w:hAnsi="Times New Roman" w:cs="Times New Roman"/>
          <w:sz w:val="24"/>
          <w:szCs w:val="24"/>
        </w:rPr>
        <w:t>mafids</w:t>
      </w:r>
      <w:proofErr w:type="spellEnd"/>
      <w:r w:rsidR="00686F04" w:rsidRPr="003C52A1">
        <w:rPr>
          <w:rFonts w:ascii="Times New Roman" w:hAnsi="Times New Roman" w:cs="Times New Roman"/>
          <w:sz w:val="24"/>
          <w:szCs w:val="24"/>
        </w:rPr>
        <w:t xml:space="preserve"> that were considered valid housing units during the last decennial census. </w:t>
      </w:r>
    </w:p>
    <w:p w14:paraId="465C1743" w14:textId="3D0DE843" w:rsidR="00FE109A" w:rsidRPr="003C52A1" w:rsidRDefault="00E67116" w:rsidP="006F673C">
      <w:pPr>
        <w:spacing w:line="480" w:lineRule="auto"/>
        <w:ind w:firstLine="720"/>
        <w:rPr>
          <w:rFonts w:ascii="Times New Roman" w:hAnsi="Times New Roman" w:cs="Times New Roman"/>
          <w:sz w:val="24"/>
          <w:szCs w:val="24"/>
        </w:rPr>
      </w:pPr>
      <w:r w:rsidRPr="003C52A1">
        <w:rPr>
          <w:rFonts w:ascii="Times New Roman" w:hAnsi="Times New Roman" w:cs="Times New Roman"/>
          <w:sz w:val="24"/>
          <w:szCs w:val="24"/>
        </w:rPr>
        <w:t xml:space="preserve"> </w:t>
      </w:r>
      <w:r w:rsidR="003E7AF1" w:rsidRPr="003C52A1">
        <w:rPr>
          <w:rFonts w:ascii="Times New Roman" w:hAnsi="Times New Roman" w:cs="Times New Roman"/>
          <w:sz w:val="24"/>
          <w:szCs w:val="24"/>
        </w:rPr>
        <w:t xml:space="preserve">Internal analyses suggest using the random forest and logistic regression models over the elastic net and boosted tree </w:t>
      </w:r>
      <w:r w:rsidR="008D2E71" w:rsidRPr="003C52A1">
        <w:rPr>
          <w:rFonts w:ascii="Times New Roman" w:hAnsi="Times New Roman" w:cs="Times New Roman"/>
          <w:sz w:val="24"/>
          <w:szCs w:val="24"/>
        </w:rPr>
        <w:t>models</w:t>
      </w:r>
      <w:r w:rsidR="001563D9" w:rsidRPr="003C52A1">
        <w:rPr>
          <w:rFonts w:ascii="Times New Roman" w:hAnsi="Times New Roman" w:cs="Times New Roman"/>
          <w:sz w:val="24"/>
          <w:szCs w:val="24"/>
        </w:rPr>
        <w:t xml:space="preserve"> </w:t>
      </w:r>
      <w:r w:rsidR="001563D9" w:rsidRPr="003C52A1">
        <w:rPr>
          <w:rFonts w:ascii="Times New Roman" w:hAnsi="Times New Roman" w:cs="Times New Roman"/>
          <w:sz w:val="24"/>
          <w:szCs w:val="24"/>
        </w:rPr>
        <w:fldChar w:fldCharType="begin"/>
      </w:r>
      <w:r w:rsidR="006D695D">
        <w:rPr>
          <w:rFonts w:ascii="Times New Roman" w:hAnsi="Times New Roman" w:cs="Times New Roman"/>
          <w:sz w:val="24"/>
          <w:szCs w:val="24"/>
        </w:rPr>
        <w:instrText xml:space="preserve"> ADDIN ZOTERO_ITEM CSL_CITATION {"citationID":"ag1xGXHH","properties":{"formattedCitation":"(Demographic Frame Team 2025)","plainCitation":"(Demographic Frame Team 2025)","noteIndex":0},"citationItems":[{"id":1466,"uris":["http://zotero.org/users/6152647/items/YAMWHQSB"],"itemData":{"id":1466,"type":"document","title":"Demographic Frame Extract Notes- 2023v1","author":[{"literal":"Demographic Frame Team"}],"issued":{"date-parts":[["2025"]]}}}],"schema":"https://github.com/citation-style-language/schema/raw/master/csl-citation.json"} </w:instrText>
      </w:r>
      <w:r w:rsidR="001563D9" w:rsidRPr="003C52A1">
        <w:rPr>
          <w:rFonts w:ascii="Times New Roman" w:hAnsi="Times New Roman" w:cs="Times New Roman"/>
          <w:sz w:val="24"/>
          <w:szCs w:val="24"/>
        </w:rPr>
        <w:fldChar w:fldCharType="separate"/>
      </w:r>
      <w:r w:rsidR="003C52A1" w:rsidRPr="003C52A1">
        <w:rPr>
          <w:rFonts w:ascii="Times New Roman" w:hAnsi="Times New Roman" w:cs="Times New Roman"/>
          <w:sz w:val="24"/>
        </w:rPr>
        <w:t>(Demographic Frame Team 2025)</w:t>
      </w:r>
      <w:r w:rsidR="001563D9" w:rsidRPr="003C52A1">
        <w:rPr>
          <w:rFonts w:ascii="Times New Roman" w:hAnsi="Times New Roman" w:cs="Times New Roman"/>
          <w:sz w:val="24"/>
          <w:szCs w:val="24"/>
        </w:rPr>
        <w:fldChar w:fldCharType="end"/>
      </w:r>
      <w:r w:rsidR="001563D9" w:rsidRPr="003C52A1">
        <w:rPr>
          <w:rFonts w:ascii="Times New Roman" w:hAnsi="Times New Roman" w:cs="Times New Roman"/>
          <w:sz w:val="24"/>
          <w:szCs w:val="24"/>
        </w:rPr>
        <w:t xml:space="preserve">. They suggest using either </w:t>
      </w:r>
      <w:r w:rsidR="001563D9" w:rsidRPr="003C52A1">
        <w:rPr>
          <w:rFonts w:ascii="Times New Roman" w:hAnsi="Times New Roman" w:cs="Times New Roman"/>
          <w:sz w:val="24"/>
          <w:szCs w:val="24"/>
        </w:rPr>
        <w:lastRenderedPageBreak/>
        <w:t>the random forest or logistic models based on their internal analyses</w:t>
      </w:r>
      <w:r w:rsidR="003C52A1" w:rsidRPr="003C52A1">
        <w:rPr>
          <w:rFonts w:ascii="Times New Roman" w:hAnsi="Times New Roman" w:cs="Times New Roman"/>
          <w:sz w:val="24"/>
          <w:szCs w:val="24"/>
        </w:rPr>
        <w:t xml:space="preserve">, and so because the projected probability for the PIK/MAFID pairs are </w:t>
      </w:r>
      <w:r w:rsidR="006D6DD1">
        <w:rPr>
          <w:rFonts w:ascii="Times New Roman" w:hAnsi="Times New Roman" w:cs="Times New Roman"/>
          <w:sz w:val="24"/>
          <w:szCs w:val="24"/>
        </w:rPr>
        <w:t>unimportant for this project</w:t>
      </w:r>
      <w:r w:rsidR="003C52A1" w:rsidRPr="003C52A1">
        <w:rPr>
          <w:rFonts w:ascii="Times New Roman" w:hAnsi="Times New Roman" w:cs="Times New Roman"/>
          <w:sz w:val="24"/>
          <w:szCs w:val="24"/>
        </w:rPr>
        <w:t xml:space="preserve">, I use the random forest model whenever the </w:t>
      </w:r>
      <w:proofErr w:type="spellStart"/>
      <w:r w:rsidR="003C52A1" w:rsidRPr="003C52A1">
        <w:rPr>
          <w:rFonts w:ascii="Times New Roman" w:hAnsi="Times New Roman" w:cs="Times New Roman"/>
          <w:sz w:val="24"/>
          <w:szCs w:val="24"/>
        </w:rPr>
        <w:t>demoframe</w:t>
      </w:r>
      <w:proofErr w:type="spellEnd"/>
      <w:r w:rsidR="003C52A1" w:rsidRPr="003C52A1">
        <w:rPr>
          <w:rFonts w:ascii="Times New Roman" w:hAnsi="Times New Roman" w:cs="Times New Roman"/>
          <w:sz w:val="24"/>
          <w:szCs w:val="24"/>
        </w:rPr>
        <w:t xml:space="preserve"> extracts are used.  </w:t>
      </w:r>
    </w:p>
    <w:p w14:paraId="66495A46" w14:textId="3B89B31E" w:rsidR="00A06392" w:rsidRDefault="00A87AEB"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 business rules approach</w:t>
      </w:r>
      <w:r w:rsidR="00F24DDC">
        <w:rPr>
          <w:rFonts w:ascii="Times New Roman" w:hAnsi="Times New Roman" w:cs="Times New Roman"/>
          <w:sz w:val="24"/>
          <w:szCs w:val="24"/>
        </w:rPr>
        <w:t xml:space="preserve"> uses different strategies based on the research goal</w:t>
      </w:r>
      <w:r w:rsidR="004733DD">
        <w:rPr>
          <w:rFonts w:ascii="Times New Roman" w:hAnsi="Times New Roman" w:cs="Times New Roman"/>
          <w:sz w:val="24"/>
          <w:szCs w:val="24"/>
        </w:rPr>
        <w:t>.</w:t>
      </w:r>
      <w:r w:rsidR="00A06392" w:rsidRPr="006F673C">
        <w:rPr>
          <w:rFonts w:ascii="Times New Roman" w:hAnsi="Times New Roman" w:cs="Times New Roman"/>
          <w:sz w:val="24"/>
          <w:szCs w:val="24"/>
        </w:rPr>
        <w:t xml:space="preserve"> When</w:t>
      </w:r>
      <w:r w:rsidR="003C52A1">
        <w:rPr>
          <w:rFonts w:ascii="Times New Roman" w:hAnsi="Times New Roman" w:cs="Times New Roman"/>
          <w:sz w:val="24"/>
          <w:szCs w:val="24"/>
        </w:rPr>
        <w:t xml:space="preserve"> the objective is to identify movers after a particular event</w:t>
      </w:r>
      <w:r w:rsidR="000D4E0E" w:rsidRPr="006F673C">
        <w:rPr>
          <w:rFonts w:ascii="Times New Roman" w:hAnsi="Times New Roman" w:cs="Times New Roman"/>
          <w:sz w:val="24"/>
          <w:szCs w:val="24"/>
        </w:rPr>
        <w:t xml:space="preserve">, th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use </w:t>
      </w:r>
      <w:r w:rsidR="009B614F" w:rsidRPr="006F673C">
        <w:rPr>
          <w:rFonts w:ascii="Times New Roman" w:hAnsi="Times New Roman" w:cs="Times New Roman"/>
          <w:sz w:val="24"/>
          <w:szCs w:val="24"/>
        </w:rPr>
        <w:t>sources</w:t>
      </w:r>
      <w:r w:rsidR="000D4E0E" w:rsidRPr="006F673C">
        <w:rPr>
          <w:rFonts w:ascii="Times New Roman" w:hAnsi="Times New Roman" w:cs="Times New Roman"/>
          <w:sz w:val="24"/>
          <w:szCs w:val="24"/>
        </w:rPr>
        <w:t xml:space="preserve"> after the reference date. When the </w:t>
      </w:r>
      <w:r w:rsidR="002F028D">
        <w:rPr>
          <w:rFonts w:ascii="Times New Roman" w:hAnsi="Times New Roman" w:cs="Times New Roman"/>
          <w:sz w:val="24"/>
          <w:szCs w:val="24"/>
        </w:rPr>
        <w:t>objective is to update a particular data product with business rules,</w:t>
      </w:r>
      <w:r w:rsidR="000D4E0E"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000D4E0E" w:rsidRPr="006F673C">
        <w:rPr>
          <w:rFonts w:ascii="Times New Roman" w:hAnsi="Times New Roman" w:cs="Times New Roman"/>
          <w:sz w:val="24"/>
          <w:szCs w:val="24"/>
        </w:rPr>
        <w:t xml:space="preserve"> will </w:t>
      </w:r>
      <w:r w:rsidR="009B614F" w:rsidRPr="006F673C">
        <w:rPr>
          <w:rFonts w:ascii="Times New Roman" w:hAnsi="Times New Roman" w:cs="Times New Roman"/>
          <w:sz w:val="24"/>
          <w:szCs w:val="24"/>
        </w:rPr>
        <w:t>use sources from before</w:t>
      </w:r>
      <w:r w:rsidR="002F028D">
        <w:rPr>
          <w:rFonts w:ascii="Times New Roman" w:hAnsi="Times New Roman" w:cs="Times New Roman"/>
          <w:sz w:val="24"/>
          <w:szCs w:val="24"/>
        </w:rPr>
        <w:t xml:space="preserve"> and after</w:t>
      </w:r>
      <w:r w:rsidR="009B614F" w:rsidRPr="006F673C">
        <w:rPr>
          <w:rFonts w:ascii="Times New Roman" w:hAnsi="Times New Roman" w:cs="Times New Roman"/>
          <w:sz w:val="24"/>
          <w:szCs w:val="24"/>
        </w:rPr>
        <w:t xml:space="preserve"> the reference date. </w:t>
      </w:r>
      <w:r w:rsidR="002F028D">
        <w:rPr>
          <w:rFonts w:ascii="Times New Roman" w:hAnsi="Times New Roman" w:cs="Times New Roman"/>
          <w:sz w:val="24"/>
          <w:szCs w:val="24"/>
        </w:rPr>
        <w:t>B</w:t>
      </w:r>
      <w:r w:rsidR="00FF4EB5" w:rsidRPr="006F673C">
        <w:rPr>
          <w:rFonts w:ascii="Times New Roman" w:hAnsi="Times New Roman" w:cs="Times New Roman"/>
          <w:sz w:val="24"/>
          <w:szCs w:val="24"/>
        </w:rPr>
        <w:t xml:space="preserve">oth versions of the </w:t>
      </w:r>
      <w:r w:rsidR="00EB31C1">
        <w:rPr>
          <w:rFonts w:ascii="Times New Roman" w:hAnsi="Times New Roman" w:cs="Times New Roman"/>
          <w:sz w:val="24"/>
          <w:szCs w:val="24"/>
        </w:rPr>
        <w:t>BRAPPA</w:t>
      </w:r>
      <w:r w:rsidR="00FF4EB5" w:rsidRPr="006F673C">
        <w:rPr>
          <w:rFonts w:ascii="Times New Roman" w:hAnsi="Times New Roman" w:cs="Times New Roman"/>
          <w:sz w:val="24"/>
          <w:szCs w:val="24"/>
        </w:rPr>
        <w:t xml:space="preserve"> </w:t>
      </w:r>
      <w:r w:rsidR="002F0C1A" w:rsidRPr="006F673C">
        <w:rPr>
          <w:rFonts w:ascii="Times New Roman" w:hAnsi="Times New Roman" w:cs="Times New Roman"/>
          <w:sz w:val="24"/>
          <w:szCs w:val="24"/>
        </w:rPr>
        <w:t xml:space="preserve">will </w:t>
      </w:r>
      <w:r w:rsidR="00FF4EB5" w:rsidRPr="006F673C">
        <w:rPr>
          <w:rFonts w:ascii="Times New Roman" w:hAnsi="Times New Roman" w:cs="Times New Roman"/>
          <w:sz w:val="24"/>
          <w:szCs w:val="24"/>
        </w:rPr>
        <w:t>use the MAFID</w:t>
      </w:r>
      <w:r w:rsidR="002F028D">
        <w:rPr>
          <w:rFonts w:ascii="Times New Roman" w:hAnsi="Times New Roman" w:cs="Times New Roman"/>
          <w:sz w:val="24"/>
          <w:szCs w:val="24"/>
        </w:rPr>
        <w:t xml:space="preserve"> from</w:t>
      </w:r>
      <w:r w:rsidR="00331B38">
        <w:rPr>
          <w:rFonts w:ascii="Times New Roman" w:hAnsi="Times New Roman" w:cs="Times New Roman"/>
          <w:sz w:val="24"/>
          <w:szCs w:val="24"/>
        </w:rPr>
        <w:t xml:space="preserve"> the last whole-universe data source</w:t>
      </w:r>
      <w:r w:rsidR="002F028D">
        <w:rPr>
          <w:rFonts w:ascii="Times New Roman" w:hAnsi="Times New Roman" w:cs="Times New Roman"/>
          <w:sz w:val="24"/>
          <w:szCs w:val="24"/>
        </w:rPr>
        <w:t xml:space="preserve"> </w:t>
      </w:r>
      <w:r w:rsidR="00331B38" w:rsidRPr="006F673C">
        <w:rPr>
          <w:rFonts w:ascii="Times New Roman" w:hAnsi="Times New Roman" w:cs="Times New Roman"/>
          <w:sz w:val="24"/>
          <w:szCs w:val="24"/>
        </w:rPr>
        <w:t>(</w:t>
      </w:r>
      <w:r w:rsidR="00331B38">
        <w:rPr>
          <w:rFonts w:ascii="Times New Roman" w:hAnsi="Times New Roman" w:cs="Times New Roman"/>
          <w:sz w:val="24"/>
          <w:szCs w:val="24"/>
        </w:rPr>
        <w:t xml:space="preserve">usually </w:t>
      </w:r>
      <w:r w:rsidR="00331B38" w:rsidRPr="006F673C">
        <w:rPr>
          <w:rFonts w:ascii="Times New Roman" w:hAnsi="Times New Roman" w:cs="Times New Roman"/>
          <w:sz w:val="24"/>
          <w:szCs w:val="24"/>
        </w:rPr>
        <w:t xml:space="preserve">a </w:t>
      </w:r>
      <w:proofErr w:type="spellStart"/>
      <w:r w:rsidR="00331B38" w:rsidRPr="006F673C">
        <w:rPr>
          <w:rFonts w:ascii="Times New Roman" w:hAnsi="Times New Roman" w:cs="Times New Roman"/>
          <w:sz w:val="24"/>
          <w:szCs w:val="24"/>
        </w:rPr>
        <w:t>demoframe</w:t>
      </w:r>
      <w:proofErr w:type="spellEnd"/>
      <w:r w:rsidR="00331B38" w:rsidRPr="006F673C">
        <w:rPr>
          <w:rFonts w:ascii="Times New Roman" w:hAnsi="Times New Roman" w:cs="Times New Roman"/>
          <w:sz w:val="24"/>
          <w:szCs w:val="24"/>
        </w:rPr>
        <w:t xml:space="preserve"> extract or </w:t>
      </w:r>
      <w:r w:rsidR="00E00475">
        <w:rPr>
          <w:rFonts w:ascii="Times New Roman" w:hAnsi="Times New Roman" w:cs="Times New Roman"/>
          <w:sz w:val="24"/>
          <w:szCs w:val="24"/>
        </w:rPr>
        <w:t xml:space="preserve">the </w:t>
      </w:r>
      <w:r w:rsidR="00331B38" w:rsidRPr="006F673C">
        <w:rPr>
          <w:rFonts w:ascii="Times New Roman" w:hAnsi="Times New Roman" w:cs="Times New Roman"/>
          <w:sz w:val="24"/>
          <w:szCs w:val="24"/>
        </w:rPr>
        <w:t xml:space="preserve">Decennial Census) </w:t>
      </w:r>
      <w:r w:rsidR="00E00475">
        <w:rPr>
          <w:rFonts w:ascii="Times New Roman" w:hAnsi="Times New Roman" w:cs="Times New Roman"/>
          <w:sz w:val="24"/>
          <w:szCs w:val="24"/>
        </w:rPr>
        <w:t>for</w:t>
      </w:r>
      <w:r w:rsidR="00FF4EB5" w:rsidRPr="006F673C">
        <w:rPr>
          <w:rFonts w:ascii="Times New Roman" w:hAnsi="Times New Roman" w:cs="Times New Roman"/>
          <w:sz w:val="24"/>
          <w:szCs w:val="24"/>
        </w:rPr>
        <w:t xml:space="preserve"> PIKs without corroborating sources in the </w:t>
      </w:r>
      <w:r w:rsidR="00F245B0" w:rsidRPr="006F673C">
        <w:rPr>
          <w:rFonts w:ascii="Times New Roman" w:hAnsi="Times New Roman" w:cs="Times New Roman"/>
          <w:sz w:val="24"/>
          <w:szCs w:val="24"/>
        </w:rPr>
        <w:t>mini–Person</w:t>
      </w:r>
      <w:r w:rsidR="00FF4EB5" w:rsidRPr="006F673C">
        <w:rPr>
          <w:rFonts w:ascii="Times New Roman" w:hAnsi="Times New Roman" w:cs="Times New Roman"/>
          <w:sz w:val="24"/>
          <w:szCs w:val="24"/>
        </w:rPr>
        <w:t xml:space="preserve"> Place Table’s slice of the time series.</w:t>
      </w:r>
      <w:r w:rsidR="002F0C1A" w:rsidRPr="006F673C">
        <w:rPr>
          <w:rFonts w:ascii="Times New Roman" w:hAnsi="Times New Roman" w:cs="Times New Roman"/>
          <w:sz w:val="24"/>
          <w:szCs w:val="24"/>
        </w:rPr>
        <w:t xml:space="preserve"> This will </w:t>
      </w:r>
      <w:r w:rsidR="00127A20" w:rsidRPr="006F673C">
        <w:rPr>
          <w:rFonts w:ascii="Times New Roman" w:hAnsi="Times New Roman" w:cs="Times New Roman"/>
          <w:sz w:val="24"/>
          <w:szCs w:val="24"/>
        </w:rPr>
        <w:t xml:space="preserve">find those PIKs who might have been missed in a strictly prospective method. </w:t>
      </w:r>
    </w:p>
    <w:p w14:paraId="43CA5E7E" w14:textId="7A0C98D8" w:rsidR="006A5706" w:rsidRDefault="00127A20" w:rsidP="006A5706">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When the</w:t>
      </w:r>
      <w:r w:rsidR="004312DC">
        <w:rPr>
          <w:rFonts w:ascii="Times New Roman" w:hAnsi="Times New Roman" w:cs="Times New Roman"/>
          <w:sz w:val="24"/>
          <w:szCs w:val="24"/>
        </w:rPr>
        <w:t>se methods are problematic</w:t>
      </w:r>
      <w:r w:rsidR="007A20C2">
        <w:rPr>
          <w:rFonts w:ascii="Times New Roman" w:hAnsi="Times New Roman" w:cs="Times New Roman"/>
          <w:sz w:val="24"/>
          <w:szCs w:val="24"/>
        </w:rPr>
        <w:t xml:space="preserve"> or we are trying to make predictions about the present or near future</w:t>
      </w:r>
      <w:r w:rsidR="004312DC">
        <w:rPr>
          <w:rFonts w:ascii="Times New Roman" w:hAnsi="Times New Roman" w:cs="Times New Roman"/>
          <w:sz w:val="24"/>
          <w:szCs w:val="24"/>
        </w:rPr>
        <w:t>,</w:t>
      </w:r>
      <w:r w:rsidR="007A20C2">
        <w:rPr>
          <w:rFonts w:ascii="Times New Roman" w:hAnsi="Times New Roman" w:cs="Times New Roman"/>
          <w:sz w:val="24"/>
          <w:szCs w:val="24"/>
        </w:rPr>
        <w:t xml:space="preserve"> the</w:t>
      </w:r>
      <w:r w:rsidRPr="006F673C">
        <w:rPr>
          <w:rFonts w:ascii="Times New Roman" w:hAnsi="Times New Roman" w:cs="Times New Roman"/>
          <w:sz w:val="24"/>
          <w:szCs w:val="24"/>
        </w:rPr>
        <w:t xml:space="preserve"> </w:t>
      </w:r>
      <w:r w:rsidR="00EB31C1">
        <w:rPr>
          <w:rFonts w:ascii="Times New Roman" w:hAnsi="Times New Roman" w:cs="Times New Roman"/>
          <w:sz w:val="24"/>
          <w:szCs w:val="24"/>
        </w:rPr>
        <w:t>BRAPPA</w:t>
      </w:r>
      <w:r w:rsidRPr="006F673C">
        <w:rPr>
          <w:rFonts w:ascii="Times New Roman" w:hAnsi="Times New Roman" w:cs="Times New Roman"/>
          <w:sz w:val="24"/>
          <w:szCs w:val="24"/>
        </w:rPr>
        <w:t xml:space="preserve"> will utilize a retrospective method. </w:t>
      </w:r>
      <w:r w:rsidR="00C936F3" w:rsidRPr="006F673C">
        <w:rPr>
          <w:rFonts w:ascii="Times New Roman" w:hAnsi="Times New Roman" w:cs="Times New Roman"/>
          <w:sz w:val="24"/>
          <w:szCs w:val="24"/>
        </w:rPr>
        <w:t xml:space="preserve">This is less </w:t>
      </w:r>
      <w:r w:rsidR="00331B38">
        <w:rPr>
          <w:rFonts w:ascii="Times New Roman" w:hAnsi="Times New Roman" w:cs="Times New Roman"/>
          <w:sz w:val="24"/>
          <w:szCs w:val="24"/>
        </w:rPr>
        <w:t>th</w:t>
      </w:r>
      <w:r w:rsidR="00C936F3" w:rsidRPr="006F673C">
        <w:rPr>
          <w:rFonts w:ascii="Times New Roman" w:hAnsi="Times New Roman" w:cs="Times New Roman"/>
          <w:sz w:val="24"/>
          <w:szCs w:val="24"/>
        </w:rPr>
        <w:t xml:space="preserve">an ideal broadly speaking, but especially for those affected by some migration-inducing event. </w:t>
      </w:r>
    </w:p>
    <w:p w14:paraId="01ED24DF" w14:textId="19754AFC" w:rsidR="007A3BFD" w:rsidRPr="006A5706" w:rsidRDefault="007A3BFD" w:rsidP="006A5706">
      <w:pPr>
        <w:spacing w:line="480" w:lineRule="auto"/>
        <w:rPr>
          <w:rFonts w:ascii="Times New Roman" w:hAnsi="Times New Roman" w:cs="Times New Roman"/>
          <w:sz w:val="24"/>
          <w:szCs w:val="24"/>
        </w:rPr>
      </w:pPr>
      <w:r>
        <w:rPr>
          <w:rFonts w:ascii="Times New Roman" w:hAnsi="Times New Roman" w:cs="Times New Roman"/>
          <w:i/>
          <w:iCs/>
          <w:sz w:val="24"/>
          <w:szCs w:val="24"/>
        </w:rPr>
        <w:t>The Business Rules Approach to Person/Place Matching</w:t>
      </w:r>
      <w:r w:rsidR="003A7864">
        <w:rPr>
          <w:rFonts w:ascii="Times New Roman" w:hAnsi="Times New Roman" w:cs="Times New Roman"/>
          <w:i/>
          <w:iCs/>
          <w:sz w:val="24"/>
          <w:szCs w:val="24"/>
        </w:rPr>
        <w:t xml:space="preserve">: </w:t>
      </w:r>
      <w:r w:rsidR="00B61961">
        <w:rPr>
          <w:rFonts w:ascii="Times New Roman" w:hAnsi="Times New Roman" w:cs="Times New Roman"/>
          <w:i/>
          <w:iCs/>
          <w:sz w:val="24"/>
          <w:szCs w:val="24"/>
        </w:rPr>
        <w:t>A</w:t>
      </w:r>
      <w:r w:rsidR="003A7864">
        <w:rPr>
          <w:rFonts w:ascii="Times New Roman" w:hAnsi="Times New Roman" w:cs="Times New Roman"/>
          <w:i/>
          <w:iCs/>
          <w:sz w:val="24"/>
          <w:szCs w:val="24"/>
        </w:rPr>
        <w:t xml:space="preserve"> Novel Contribution</w:t>
      </w:r>
    </w:p>
    <w:p w14:paraId="4DE3272E" w14:textId="542AD1F2" w:rsidR="007A20C2" w:rsidRDefault="00225E05" w:rsidP="007A20C2">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The</w:t>
      </w:r>
      <w:r w:rsidR="009B614F" w:rsidRPr="006F673C">
        <w:rPr>
          <w:rFonts w:ascii="Times New Roman" w:hAnsi="Times New Roman" w:cs="Times New Roman"/>
          <w:sz w:val="24"/>
          <w:szCs w:val="24"/>
        </w:rPr>
        <w:t xml:space="preserve"> business rules approach</w:t>
      </w:r>
      <w:r w:rsidRPr="006F673C">
        <w:rPr>
          <w:rFonts w:ascii="Times New Roman" w:hAnsi="Times New Roman" w:cs="Times New Roman"/>
          <w:sz w:val="24"/>
          <w:szCs w:val="24"/>
        </w:rPr>
        <w:t>, in a nutshell,</w:t>
      </w:r>
      <w:r w:rsidR="009B614F" w:rsidRPr="006F673C">
        <w:rPr>
          <w:rFonts w:ascii="Times New Roman" w:hAnsi="Times New Roman" w:cs="Times New Roman"/>
          <w:sz w:val="24"/>
          <w:szCs w:val="24"/>
        </w:rPr>
        <w:t xml:space="preserve"> </w:t>
      </w:r>
      <w:r w:rsidR="00B2323E" w:rsidRPr="006F673C">
        <w:rPr>
          <w:rFonts w:ascii="Times New Roman" w:hAnsi="Times New Roman" w:cs="Times New Roman"/>
          <w:sz w:val="24"/>
          <w:szCs w:val="24"/>
        </w:rPr>
        <w:t>will</w:t>
      </w:r>
      <w:r w:rsidR="00A87AEB" w:rsidRPr="006F673C">
        <w:rPr>
          <w:rFonts w:ascii="Times New Roman" w:hAnsi="Times New Roman" w:cs="Times New Roman"/>
          <w:sz w:val="24"/>
          <w:szCs w:val="24"/>
        </w:rPr>
        <w:t xml:space="preserve"> </w:t>
      </w:r>
      <w:r w:rsidR="00686F04" w:rsidRPr="006F673C">
        <w:rPr>
          <w:rFonts w:ascii="Times New Roman" w:hAnsi="Times New Roman" w:cs="Times New Roman"/>
          <w:sz w:val="24"/>
          <w:szCs w:val="24"/>
        </w:rPr>
        <w:t>start with the PIKs that meet the age thresholds for a particular reference date</w:t>
      </w:r>
      <w:r w:rsidRPr="006F673C">
        <w:rPr>
          <w:rFonts w:ascii="Times New Roman" w:hAnsi="Times New Roman" w:cs="Times New Roman"/>
          <w:sz w:val="24"/>
          <w:szCs w:val="24"/>
        </w:rPr>
        <w:t xml:space="preserve">, take records where respondents verify their addresses personally </w:t>
      </w:r>
      <w:r w:rsidR="00550A57" w:rsidRPr="006F673C">
        <w:rPr>
          <w:rFonts w:ascii="Times New Roman" w:hAnsi="Times New Roman" w:cs="Times New Roman"/>
          <w:sz w:val="24"/>
          <w:szCs w:val="24"/>
        </w:rPr>
        <w:t>(</w:t>
      </w:r>
      <w:r w:rsidRPr="006F673C">
        <w:rPr>
          <w:rFonts w:ascii="Times New Roman" w:hAnsi="Times New Roman" w:cs="Times New Roman"/>
          <w:sz w:val="24"/>
          <w:szCs w:val="24"/>
        </w:rPr>
        <w:t>and without incentive</w:t>
      </w:r>
      <w:r w:rsidR="00550A57" w:rsidRPr="006F673C">
        <w:rPr>
          <w:rFonts w:ascii="Times New Roman" w:hAnsi="Times New Roman" w:cs="Times New Roman"/>
          <w:sz w:val="24"/>
          <w:szCs w:val="24"/>
        </w:rPr>
        <w:t>)</w:t>
      </w:r>
      <w:r w:rsidR="00070734" w:rsidRPr="006F673C">
        <w:rPr>
          <w:rFonts w:ascii="Times New Roman" w:hAnsi="Times New Roman" w:cs="Times New Roman"/>
          <w:sz w:val="24"/>
          <w:szCs w:val="24"/>
        </w:rPr>
        <w:t xml:space="preserve"> as truth, </w:t>
      </w:r>
      <w:r w:rsidR="00DD7B02" w:rsidRPr="006F673C">
        <w:rPr>
          <w:rFonts w:ascii="Times New Roman" w:hAnsi="Times New Roman" w:cs="Times New Roman"/>
          <w:sz w:val="24"/>
          <w:szCs w:val="24"/>
        </w:rPr>
        <w:t>use</w:t>
      </w:r>
      <w:r w:rsidR="00070734" w:rsidRPr="006F673C">
        <w:rPr>
          <w:rFonts w:ascii="Times New Roman" w:hAnsi="Times New Roman" w:cs="Times New Roman"/>
          <w:sz w:val="24"/>
          <w:szCs w:val="24"/>
        </w:rPr>
        <w:t xml:space="preserve"> business rules to </w:t>
      </w:r>
      <w:r w:rsidR="00550A57" w:rsidRPr="006F673C">
        <w:rPr>
          <w:rFonts w:ascii="Times New Roman" w:hAnsi="Times New Roman" w:cs="Times New Roman"/>
          <w:sz w:val="24"/>
          <w:szCs w:val="24"/>
        </w:rPr>
        <w:t>choose between</w:t>
      </w:r>
      <w:r w:rsidR="00070734" w:rsidRPr="006F673C">
        <w:rPr>
          <w:rFonts w:ascii="Times New Roman" w:hAnsi="Times New Roman" w:cs="Times New Roman"/>
          <w:sz w:val="24"/>
          <w:szCs w:val="24"/>
        </w:rPr>
        <w:t xml:space="preserve"> </w:t>
      </w:r>
      <w:r w:rsidR="00550A57" w:rsidRPr="006F673C">
        <w:rPr>
          <w:rFonts w:ascii="Times New Roman" w:hAnsi="Times New Roman" w:cs="Times New Roman"/>
          <w:sz w:val="24"/>
          <w:szCs w:val="24"/>
        </w:rPr>
        <w:t>potential MAFIDs</w:t>
      </w:r>
      <w:r w:rsidR="00DD7B02" w:rsidRPr="006F673C">
        <w:rPr>
          <w:rFonts w:ascii="Times New Roman" w:hAnsi="Times New Roman" w:cs="Times New Roman"/>
          <w:sz w:val="24"/>
          <w:szCs w:val="24"/>
        </w:rPr>
        <w:t xml:space="preserve">, </w:t>
      </w:r>
      <w:r w:rsidR="003D4D8E">
        <w:rPr>
          <w:rFonts w:ascii="Times New Roman" w:hAnsi="Times New Roman" w:cs="Times New Roman"/>
          <w:sz w:val="24"/>
          <w:szCs w:val="24"/>
        </w:rPr>
        <w:t>puts</w:t>
      </w:r>
      <w:r w:rsidR="00DD7B02" w:rsidRPr="006F673C">
        <w:rPr>
          <w:rFonts w:ascii="Times New Roman" w:hAnsi="Times New Roman" w:cs="Times New Roman"/>
          <w:sz w:val="24"/>
          <w:szCs w:val="24"/>
        </w:rPr>
        <w:t xml:space="preserve"> children under 16 at the same address as their </w:t>
      </w:r>
      <w:r w:rsidR="003D4D8E">
        <w:rPr>
          <w:rFonts w:ascii="Times New Roman" w:hAnsi="Times New Roman" w:cs="Times New Roman"/>
          <w:sz w:val="24"/>
          <w:szCs w:val="24"/>
        </w:rPr>
        <w:t>parents</w:t>
      </w:r>
      <w:r w:rsidR="00DD7B02" w:rsidRPr="006F673C">
        <w:rPr>
          <w:rFonts w:ascii="Times New Roman" w:hAnsi="Times New Roman" w:cs="Times New Roman"/>
          <w:sz w:val="24"/>
          <w:szCs w:val="24"/>
        </w:rPr>
        <w:t>, and then use the last</w:t>
      </w:r>
      <w:r w:rsidR="000E6687" w:rsidRPr="006F673C">
        <w:rPr>
          <w:rFonts w:ascii="Times New Roman" w:hAnsi="Times New Roman" w:cs="Times New Roman"/>
          <w:sz w:val="24"/>
          <w:szCs w:val="24"/>
        </w:rPr>
        <w:t xml:space="preserve"> entire-universe-source observed MAFID for the remaining PIKs</w:t>
      </w:r>
      <w:r w:rsidR="00686F04" w:rsidRPr="006F673C">
        <w:rPr>
          <w:rFonts w:ascii="Times New Roman" w:hAnsi="Times New Roman" w:cs="Times New Roman"/>
          <w:sz w:val="24"/>
          <w:szCs w:val="24"/>
        </w:rPr>
        <w:t>.</w:t>
      </w:r>
      <w:r w:rsidR="007A20C2" w:rsidRPr="007A20C2">
        <w:rPr>
          <w:rFonts w:ascii="Times New Roman" w:hAnsi="Times New Roman" w:cs="Times New Roman"/>
          <w:sz w:val="24"/>
          <w:szCs w:val="24"/>
        </w:rPr>
        <w:t xml:space="preserve"> </w:t>
      </w:r>
      <w:r w:rsidR="007A20C2">
        <w:rPr>
          <w:rFonts w:ascii="Times New Roman" w:hAnsi="Times New Roman" w:cs="Times New Roman"/>
          <w:sz w:val="24"/>
          <w:szCs w:val="24"/>
        </w:rPr>
        <w:t xml:space="preserve">There are idiosyncratic decisions made in this baseline. I will compare a few prospective variants in the process outlined below to the CEF and ACS. I will outline these variants after the main synopsis. </w:t>
      </w:r>
    </w:p>
    <w:p w14:paraId="1737B5D3" w14:textId="1E62ED00" w:rsidR="00B61961"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lastRenderedPageBreak/>
        <w:t xml:space="preserve"> </w:t>
      </w:r>
      <w:r w:rsidR="00CF0A2F">
        <w:rPr>
          <w:rFonts w:ascii="Times New Roman" w:hAnsi="Times New Roman" w:cs="Times New Roman"/>
          <w:sz w:val="24"/>
          <w:szCs w:val="24"/>
        </w:rPr>
        <w:t xml:space="preserve">I detail each step below. </w:t>
      </w:r>
    </w:p>
    <w:p w14:paraId="224D6648" w14:textId="0E6D6E93" w:rsidR="00A87AEB" w:rsidRPr="006F673C" w:rsidRDefault="00550A57" w:rsidP="00B61961">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After assembling the master PIK table, </w:t>
      </w:r>
      <w:r w:rsidR="007A3304" w:rsidRPr="006F673C">
        <w:rPr>
          <w:rFonts w:ascii="Times New Roman" w:hAnsi="Times New Roman" w:cs="Times New Roman"/>
          <w:sz w:val="24"/>
          <w:szCs w:val="24"/>
        </w:rPr>
        <w:t>the business rules approach</w:t>
      </w:r>
      <w:r w:rsidR="00B2323E" w:rsidRPr="006F673C">
        <w:rPr>
          <w:rFonts w:ascii="Times New Roman" w:hAnsi="Times New Roman" w:cs="Times New Roman"/>
          <w:sz w:val="24"/>
          <w:szCs w:val="24"/>
        </w:rPr>
        <w:t xml:space="preserve"> will then select records</w:t>
      </w:r>
      <w:r w:rsidRPr="006F673C">
        <w:rPr>
          <w:rFonts w:ascii="Times New Roman" w:hAnsi="Times New Roman" w:cs="Times New Roman"/>
          <w:sz w:val="24"/>
          <w:szCs w:val="24"/>
        </w:rPr>
        <w:t xml:space="preserve"> from the Person Place Table</w:t>
      </w:r>
      <w:r w:rsidR="00514CC5" w:rsidRPr="006F673C">
        <w:rPr>
          <w:rFonts w:ascii="Times New Roman" w:hAnsi="Times New Roman" w:cs="Times New Roman"/>
          <w:sz w:val="24"/>
          <w:szCs w:val="24"/>
        </w:rPr>
        <w:t xml:space="preserve"> a year around the reference date</w:t>
      </w:r>
      <w:r w:rsidR="002870A4" w:rsidRPr="006F673C">
        <w:rPr>
          <w:rFonts w:ascii="Times New Roman" w:hAnsi="Times New Roman" w:cs="Times New Roman"/>
          <w:sz w:val="24"/>
          <w:szCs w:val="24"/>
        </w:rPr>
        <w:t>. This makes a</w:t>
      </w:r>
      <w:r w:rsidR="00872D76" w:rsidRPr="006F673C">
        <w:rPr>
          <w:rFonts w:ascii="Times New Roman" w:hAnsi="Times New Roman" w:cs="Times New Roman"/>
          <w:sz w:val="24"/>
          <w:szCs w:val="24"/>
        </w:rPr>
        <w:t xml:space="preserve"> </w:t>
      </w:r>
      <w:r w:rsidR="00F245B0" w:rsidRPr="006F673C">
        <w:rPr>
          <w:rFonts w:ascii="Times New Roman" w:hAnsi="Times New Roman" w:cs="Times New Roman"/>
          <w:sz w:val="24"/>
          <w:szCs w:val="24"/>
        </w:rPr>
        <w:t>mini–Person</w:t>
      </w:r>
      <w:r w:rsidR="00872D76" w:rsidRPr="006F673C">
        <w:rPr>
          <w:rFonts w:ascii="Times New Roman" w:hAnsi="Times New Roman" w:cs="Times New Roman"/>
          <w:sz w:val="24"/>
          <w:szCs w:val="24"/>
        </w:rPr>
        <w:t xml:space="preserve"> Place </w:t>
      </w:r>
      <w:r w:rsidR="002870A4" w:rsidRPr="006F673C">
        <w:rPr>
          <w:rFonts w:ascii="Times New Roman" w:hAnsi="Times New Roman" w:cs="Times New Roman"/>
          <w:sz w:val="24"/>
          <w:szCs w:val="24"/>
        </w:rPr>
        <w:t>Table and prepares for efficient searching because the whole Person Place Table is nearly a terabyte large</w:t>
      </w:r>
      <w:r w:rsidR="00872D76" w:rsidRPr="006F673C">
        <w:rPr>
          <w:rFonts w:ascii="Times New Roman" w:hAnsi="Times New Roman" w:cs="Times New Roman"/>
          <w:sz w:val="24"/>
          <w:szCs w:val="24"/>
        </w:rPr>
        <w:t>. It then uses the National Change of Address File provided by the U.S. Postal Service to identify those who have moved temporarily within a month of the reference date</w:t>
      </w:r>
      <w:r w:rsidR="00587D52" w:rsidRPr="006F673C">
        <w:rPr>
          <w:rFonts w:ascii="Times New Roman" w:hAnsi="Times New Roman" w:cs="Times New Roman"/>
          <w:sz w:val="24"/>
          <w:szCs w:val="24"/>
        </w:rPr>
        <w:t>, and it assigned the PIKs that show up in this interval the respective MAFID</w:t>
      </w:r>
      <w:r w:rsidR="00872D76" w:rsidRPr="006F673C">
        <w:rPr>
          <w:rFonts w:ascii="Times New Roman" w:hAnsi="Times New Roman" w:cs="Times New Roman"/>
          <w:sz w:val="24"/>
          <w:szCs w:val="24"/>
        </w:rPr>
        <w:t xml:space="preserve">. A temporary move can last </w:t>
      </w:r>
      <w:r w:rsidR="00587D52" w:rsidRPr="006F673C">
        <w:rPr>
          <w:rFonts w:ascii="Times New Roman" w:hAnsi="Times New Roman" w:cs="Times New Roman"/>
          <w:sz w:val="24"/>
          <w:szCs w:val="24"/>
        </w:rPr>
        <w:t xml:space="preserve">from one month to </w:t>
      </w:r>
      <w:r w:rsidR="0007163D" w:rsidRPr="006F673C">
        <w:rPr>
          <w:rFonts w:ascii="Times New Roman" w:hAnsi="Times New Roman" w:cs="Times New Roman"/>
          <w:sz w:val="24"/>
          <w:szCs w:val="24"/>
        </w:rPr>
        <w:t>six and</w:t>
      </w:r>
      <w:r w:rsidR="00812303" w:rsidRPr="006F673C">
        <w:rPr>
          <w:rFonts w:ascii="Times New Roman" w:hAnsi="Times New Roman" w:cs="Times New Roman"/>
          <w:sz w:val="24"/>
          <w:szCs w:val="24"/>
        </w:rPr>
        <w:t xml:space="preserve"> is updated in each monthly vintage of the National Change of Address File. I will then assign </w:t>
      </w:r>
      <w:r w:rsidR="0007163D" w:rsidRPr="006F673C">
        <w:rPr>
          <w:rFonts w:ascii="Times New Roman" w:hAnsi="Times New Roman" w:cs="Times New Roman"/>
          <w:sz w:val="24"/>
          <w:szCs w:val="24"/>
        </w:rPr>
        <w:t>MAFIDS</w:t>
      </w:r>
      <w:r w:rsidR="00812303" w:rsidRPr="006F673C">
        <w:rPr>
          <w:rFonts w:ascii="Times New Roman" w:hAnsi="Times New Roman" w:cs="Times New Roman"/>
          <w:sz w:val="24"/>
          <w:szCs w:val="24"/>
        </w:rPr>
        <w:t xml:space="preserve"> to </w:t>
      </w:r>
      <w:r w:rsidR="0007163D" w:rsidRPr="006F673C">
        <w:rPr>
          <w:rFonts w:ascii="Times New Roman" w:hAnsi="Times New Roman" w:cs="Times New Roman"/>
          <w:sz w:val="24"/>
          <w:szCs w:val="24"/>
        </w:rPr>
        <w:t>PIKs</w:t>
      </w:r>
      <w:r w:rsidR="00812303" w:rsidRPr="006F673C">
        <w:rPr>
          <w:rFonts w:ascii="Times New Roman" w:hAnsi="Times New Roman" w:cs="Times New Roman"/>
          <w:sz w:val="24"/>
          <w:szCs w:val="24"/>
        </w:rPr>
        <w:t xml:space="preserve"> </w:t>
      </w:r>
      <w:r w:rsidR="0007163D" w:rsidRPr="006F673C">
        <w:rPr>
          <w:rFonts w:ascii="Times New Roman" w:hAnsi="Times New Roman" w:cs="Times New Roman"/>
          <w:sz w:val="24"/>
          <w:szCs w:val="24"/>
        </w:rPr>
        <w:t>who</w:t>
      </w:r>
      <w:r w:rsidR="00812303" w:rsidRPr="006F673C">
        <w:rPr>
          <w:rFonts w:ascii="Times New Roman" w:hAnsi="Times New Roman" w:cs="Times New Roman"/>
          <w:sz w:val="24"/>
          <w:szCs w:val="24"/>
        </w:rPr>
        <w:t xml:space="preserve"> i</w:t>
      </w:r>
      <w:r w:rsidR="0007163D" w:rsidRPr="006F673C">
        <w:rPr>
          <w:rFonts w:ascii="Times New Roman" w:hAnsi="Times New Roman" w:cs="Times New Roman"/>
          <w:sz w:val="24"/>
          <w:szCs w:val="24"/>
        </w:rPr>
        <w:t>ndicate</w:t>
      </w:r>
      <w:r w:rsidR="00812303" w:rsidRPr="006F673C">
        <w:rPr>
          <w:rFonts w:ascii="Times New Roman" w:hAnsi="Times New Roman" w:cs="Times New Roman"/>
          <w:sz w:val="24"/>
          <w:szCs w:val="24"/>
        </w:rPr>
        <w:t xml:space="preserve"> a </w:t>
      </w:r>
      <w:r w:rsidR="0007163D" w:rsidRPr="006F673C">
        <w:rPr>
          <w:rFonts w:ascii="Times New Roman" w:hAnsi="Times New Roman" w:cs="Times New Roman"/>
          <w:sz w:val="24"/>
          <w:szCs w:val="24"/>
        </w:rPr>
        <w:t>permanent</w:t>
      </w:r>
      <w:r w:rsidR="00812303" w:rsidRPr="006F673C">
        <w:rPr>
          <w:rFonts w:ascii="Times New Roman" w:hAnsi="Times New Roman" w:cs="Times New Roman"/>
          <w:sz w:val="24"/>
          <w:szCs w:val="24"/>
        </w:rPr>
        <w:t xml:space="preserve"> move within 3 months of the reference date. Perm</w:t>
      </w:r>
      <w:r w:rsidR="0007163D" w:rsidRPr="006F673C">
        <w:rPr>
          <w:rFonts w:ascii="Times New Roman" w:hAnsi="Times New Roman" w:cs="Times New Roman"/>
          <w:sz w:val="24"/>
          <w:szCs w:val="24"/>
        </w:rPr>
        <w:t>a</w:t>
      </w:r>
      <w:r w:rsidR="00812303" w:rsidRPr="006F673C">
        <w:rPr>
          <w:rFonts w:ascii="Times New Roman" w:hAnsi="Times New Roman" w:cs="Times New Roman"/>
          <w:sz w:val="24"/>
          <w:szCs w:val="24"/>
        </w:rPr>
        <w:t>n</w:t>
      </w:r>
      <w:r w:rsidR="0007163D" w:rsidRPr="006F673C">
        <w:rPr>
          <w:rFonts w:ascii="Times New Roman" w:hAnsi="Times New Roman" w:cs="Times New Roman"/>
          <w:sz w:val="24"/>
          <w:szCs w:val="24"/>
        </w:rPr>
        <w:t>e</w:t>
      </w:r>
      <w:r w:rsidR="00812303" w:rsidRPr="006F673C">
        <w:rPr>
          <w:rFonts w:ascii="Times New Roman" w:hAnsi="Times New Roman" w:cs="Times New Roman"/>
          <w:sz w:val="24"/>
          <w:szCs w:val="24"/>
        </w:rPr>
        <w:t xml:space="preserve">nt moves are </w:t>
      </w:r>
      <w:r w:rsidR="0007163D" w:rsidRPr="006F673C">
        <w:rPr>
          <w:rFonts w:ascii="Times New Roman" w:hAnsi="Times New Roman" w:cs="Times New Roman"/>
          <w:sz w:val="24"/>
          <w:szCs w:val="24"/>
        </w:rPr>
        <w:t xml:space="preserve">retained on the National Change of Address File for about a year. </w:t>
      </w:r>
      <w:r w:rsidR="00812303" w:rsidRPr="006F673C">
        <w:rPr>
          <w:rFonts w:ascii="Times New Roman" w:hAnsi="Times New Roman" w:cs="Times New Roman"/>
          <w:sz w:val="24"/>
          <w:szCs w:val="24"/>
        </w:rPr>
        <w:t xml:space="preserve">  </w:t>
      </w:r>
    </w:p>
    <w:p w14:paraId="5CE428BF" w14:textId="73D598B5" w:rsidR="000F53F7" w:rsidRPr="006F673C" w:rsidRDefault="000F53F7"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Some movers</w:t>
      </w:r>
      <w:r w:rsidR="00794451" w:rsidRPr="006F673C">
        <w:rPr>
          <w:rFonts w:ascii="Times New Roman" w:hAnsi="Times New Roman" w:cs="Times New Roman"/>
          <w:sz w:val="24"/>
          <w:szCs w:val="24"/>
        </w:rPr>
        <w:t xml:space="preserve"> move out of the country and the National Change of Address file records these moves. These PIKs are marked with a foreign move attrition code. </w:t>
      </w:r>
      <w:r w:rsidR="00EF356D">
        <w:rPr>
          <w:rFonts w:ascii="Times New Roman" w:hAnsi="Times New Roman" w:cs="Times New Roman"/>
          <w:sz w:val="24"/>
          <w:szCs w:val="24"/>
        </w:rPr>
        <w:t xml:space="preserve">Some movers are missing there the moved to, but we do know where they moved from. I keep this </w:t>
      </w:r>
      <w:r w:rsidR="007A3BFD">
        <w:rPr>
          <w:rFonts w:ascii="Times New Roman" w:hAnsi="Times New Roman" w:cs="Times New Roman"/>
          <w:sz w:val="24"/>
          <w:szCs w:val="24"/>
        </w:rPr>
        <w:t>information as a ‘</w:t>
      </w:r>
      <w:proofErr w:type="spellStart"/>
      <w:r w:rsidR="007A3BFD">
        <w:rPr>
          <w:rFonts w:ascii="Times New Roman" w:hAnsi="Times New Roman" w:cs="Times New Roman"/>
          <w:sz w:val="24"/>
          <w:szCs w:val="24"/>
        </w:rPr>
        <w:t>not_mafid</w:t>
      </w:r>
      <w:proofErr w:type="spellEnd"/>
      <w:r w:rsidR="007A3BFD">
        <w:rPr>
          <w:rFonts w:ascii="Times New Roman" w:hAnsi="Times New Roman" w:cs="Times New Roman"/>
          <w:sz w:val="24"/>
          <w:szCs w:val="24"/>
        </w:rPr>
        <w:t>’ and ensure subsequent matching does not use this MAFID.</w:t>
      </w:r>
    </w:p>
    <w:p w14:paraId="7CA506CF" w14:textId="02D1D0FB" w:rsidR="00F245B0" w:rsidRPr="006F673C" w:rsidRDefault="00F245B0" w:rsidP="006F673C">
      <w:pPr>
        <w:spacing w:line="480" w:lineRule="auto"/>
        <w:ind w:firstLine="720"/>
        <w:rPr>
          <w:rFonts w:ascii="Times New Roman" w:hAnsi="Times New Roman" w:cs="Times New Roman"/>
          <w:sz w:val="24"/>
          <w:szCs w:val="24"/>
        </w:rPr>
      </w:pPr>
      <w:r w:rsidRPr="006F673C">
        <w:rPr>
          <w:rFonts w:ascii="Times New Roman" w:hAnsi="Times New Roman" w:cs="Times New Roman"/>
          <w:sz w:val="24"/>
          <w:szCs w:val="24"/>
        </w:rPr>
        <w:t xml:space="preserve">PIKs that participated in the ACS </w:t>
      </w:r>
      <w:r w:rsidR="00225E05" w:rsidRPr="006F673C">
        <w:rPr>
          <w:rFonts w:ascii="Times New Roman" w:hAnsi="Times New Roman" w:cs="Times New Roman"/>
          <w:sz w:val="24"/>
          <w:szCs w:val="24"/>
        </w:rPr>
        <w:t xml:space="preserve">with an interview date within a month of the reference date </w:t>
      </w:r>
      <w:r w:rsidR="002C5B66" w:rsidRPr="006F673C">
        <w:rPr>
          <w:rFonts w:ascii="Times New Roman" w:hAnsi="Times New Roman" w:cs="Times New Roman"/>
          <w:sz w:val="24"/>
          <w:szCs w:val="24"/>
        </w:rPr>
        <w:t>will be</w:t>
      </w:r>
      <w:r w:rsidR="00225E05" w:rsidRPr="006F673C">
        <w:rPr>
          <w:rFonts w:ascii="Times New Roman" w:hAnsi="Times New Roman" w:cs="Times New Roman"/>
          <w:sz w:val="24"/>
          <w:szCs w:val="24"/>
        </w:rPr>
        <w:t xml:space="preserve"> </w:t>
      </w:r>
      <w:r w:rsidR="007A3304" w:rsidRPr="006F673C">
        <w:rPr>
          <w:rFonts w:ascii="Times New Roman" w:hAnsi="Times New Roman" w:cs="Times New Roman"/>
          <w:sz w:val="24"/>
          <w:szCs w:val="24"/>
        </w:rPr>
        <w:t>assigned to</w:t>
      </w:r>
      <w:r w:rsidR="00225E05" w:rsidRPr="006F673C">
        <w:rPr>
          <w:rFonts w:ascii="Times New Roman" w:hAnsi="Times New Roman" w:cs="Times New Roman"/>
          <w:sz w:val="24"/>
          <w:szCs w:val="24"/>
        </w:rPr>
        <w:t xml:space="preserve"> the MAFID they had at the time of the interview. </w:t>
      </w:r>
    </w:p>
    <w:p w14:paraId="07AEA674" w14:textId="6C4CCD3B" w:rsidR="002C5B66" w:rsidRPr="009F77F6" w:rsidRDefault="00235B61" w:rsidP="009F77F6">
      <w:pPr>
        <w:spacing w:line="480" w:lineRule="auto"/>
        <w:ind w:firstLine="720"/>
        <w:rPr>
          <w:rFonts w:ascii="Times New Roman" w:hAnsi="Times New Roman" w:cs="Times New Roman"/>
          <w:color w:val="C00000"/>
          <w:sz w:val="24"/>
          <w:szCs w:val="24"/>
        </w:rPr>
      </w:pPr>
      <w:r w:rsidRPr="006F673C">
        <w:rPr>
          <w:rFonts w:ascii="Times New Roman" w:hAnsi="Times New Roman" w:cs="Times New Roman"/>
          <w:sz w:val="24"/>
          <w:szCs w:val="24"/>
        </w:rPr>
        <w:t xml:space="preserve">From here the mini-Person Place table will be collapsed with a GROUP BY function, that will count the number of sources supporting a particular PIK/MAFID pair, with the first observed date for that pair </w:t>
      </w:r>
      <w:r w:rsidRPr="003D4D8E">
        <w:rPr>
          <w:rFonts w:ascii="Times New Roman" w:hAnsi="Times New Roman" w:cs="Times New Roman"/>
          <w:sz w:val="24"/>
          <w:szCs w:val="24"/>
        </w:rPr>
        <w:t xml:space="preserve">being recorded. </w:t>
      </w:r>
      <w:r w:rsidR="000F53F7" w:rsidRPr="003D4D8E">
        <w:rPr>
          <w:rFonts w:ascii="Times New Roman" w:hAnsi="Times New Roman" w:cs="Times New Roman"/>
          <w:sz w:val="24"/>
          <w:szCs w:val="24"/>
        </w:rPr>
        <w:t xml:space="preserve">PIK/MAFID pairs will be selected first if the first observed date is within a month of the reference date, the number of sources corroborating the PIK/MAFID pair is </w:t>
      </w:r>
      <w:r w:rsidR="006674CD" w:rsidRPr="003D4D8E">
        <w:rPr>
          <w:rFonts w:ascii="Times New Roman" w:hAnsi="Times New Roman" w:cs="Times New Roman"/>
          <w:sz w:val="24"/>
          <w:szCs w:val="24"/>
        </w:rPr>
        <w:t>two</w:t>
      </w:r>
      <w:r w:rsidR="000F53F7" w:rsidRPr="003D4D8E">
        <w:rPr>
          <w:rFonts w:ascii="Times New Roman" w:hAnsi="Times New Roman" w:cs="Times New Roman"/>
          <w:sz w:val="24"/>
          <w:szCs w:val="24"/>
        </w:rPr>
        <w:t xml:space="preserve"> or more</w:t>
      </w:r>
      <w:r w:rsidR="00115629" w:rsidRPr="003D4D8E">
        <w:rPr>
          <w:rFonts w:ascii="Times New Roman" w:hAnsi="Times New Roman" w:cs="Times New Roman"/>
          <w:sz w:val="24"/>
          <w:szCs w:val="24"/>
        </w:rPr>
        <w:t xml:space="preserve">. When there is no available match for those conditions, </w:t>
      </w:r>
      <w:r w:rsidR="00115629" w:rsidRPr="003D4D8E">
        <w:rPr>
          <w:rFonts w:ascii="Times New Roman" w:hAnsi="Times New Roman" w:cs="Times New Roman"/>
          <w:sz w:val="24"/>
          <w:szCs w:val="24"/>
        </w:rPr>
        <w:lastRenderedPageBreak/>
        <w:t xml:space="preserve">PIK/MAFID pairs will be chosen if the difference between </w:t>
      </w:r>
      <w:r w:rsidR="006674CD" w:rsidRPr="003D4D8E">
        <w:rPr>
          <w:rFonts w:ascii="Times New Roman" w:hAnsi="Times New Roman" w:cs="Times New Roman"/>
          <w:sz w:val="24"/>
          <w:szCs w:val="24"/>
        </w:rPr>
        <w:t xml:space="preserve">the first observation date and the reference date is less than 90 </w:t>
      </w:r>
      <w:r w:rsidR="003D4D8E" w:rsidRPr="003D4D8E">
        <w:rPr>
          <w:rFonts w:ascii="Times New Roman" w:hAnsi="Times New Roman" w:cs="Times New Roman"/>
          <w:sz w:val="24"/>
          <w:szCs w:val="24"/>
        </w:rPr>
        <w:t>days,</w:t>
      </w:r>
      <w:r w:rsidR="006674CD" w:rsidRPr="003D4D8E">
        <w:rPr>
          <w:rFonts w:ascii="Times New Roman" w:hAnsi="Times New Roman" w:cs="Times New Roman"/>
          <w:sz w:val="24"/>
          <w:szCs w:val="24"/>
        </w:rPr>
        <w:t xml:space="preserve"> and the number of corroborating sources is larger than two. Failing those conditions, the PIK/MAFID pairs with the highest source count will be pick with the earliest first observation date being the tie breaker.  </w:t>
      </w:r>
    </w:p>
    <w:p w14:paraId="11DBE0D7" w14:textId="30FACA23" w:rsidR="00223FAD" w:rsidRDefault="002C5B66" w:rsidP="00223FAD">
      <w:pPr>
        <w:spacing w:line="480" w:lineRule="auto"/>
        <w:ind w:firstLine="720"/>
        <w:rPr>
          <w:rFonts w:ascii="Times New Roman" w:hAnsi="Times New Roman" w:cs="Times New Roman"/>
          <w:sz w:val="24"/>
          <w:szCs w:val="24"/>
        </w:rPr>
      </w:pPr>
      <w:r w:rsidRPr="00CF0A2F">
        <w:rPr>
          <w:rFonts w:ascii="Times New Roman" w:hAnsi="Times New Roman" w:cs="Times New Roman"/>
          <w:sz w:val="24"/>
          <w:szCs w:val="24"/>
        </w:rPr>
        <w:t xml:space="preserve">The </w:t>
      </w:r>
      <w:r w:rsidR="007A6083" w:rsidRPr="00CF0A2F">
        <w:rPr>
          <w:rFonts w:ascii="Times New Roman" w:hAnsi="Times New Roman" w:cs="Times New Roman"/>
          <w:sz w:val="24"/>
          <w:szCs w:val="24"/>
        </w:rPr>
        <w:t>relations</w:t>
      </w:r>
      <w:r w:rsidRPr="00CF0A2F">
        <w:rPr>
          <w:rFonts w:ascii="Times New Roman" w:hAnsi="Times New Roman" w:cs="Times New Roman"/>
          <w:sz w:val="24"/>
          <w:szCs w:val="24"/>
        </w:rPr>
        <w:t xml:space="preserve"> table</w:t>
      </w:r>
      <w:r w:rsidR="00B61961" w:rsidRPr="00CF0A2F">
        <w:rPr>
          <w:rFonts w:ascii="Times New Roman" w:hAnsi="Times New Roman" w:cs="Times New Roman"/>
          <w:sz w:val="24"/>
          <w:szCs w:val="24"/>
        </w:rPr>
        <w:t xml:space="preserve"> is a table that identifies the mothers and fathers for each PIK. It uses information from </w:t>
      </w:r>
      <w:r w:rsidR="00CF0A2F">
        <w:rPr>
          <w:rFonts w:ascii="Times New Roman" w:hAnsi="Times New Roman" w:cs="Times New Roman"/>
          <w:sz w:val="24"/>
          <w:szCs w:val="24"/>
        </w:rPr>
        <w:t>all the</w:t>
      </w:r>
      <w:r w:rsidR="00B61961" w:rsidRPr="00CF0A2F">
        <w:rPr>
          <w:rFonts w:ascii="Times New Roman" w:hAnsi="Times New Roman" w:cs="Times New Roman"/>
          <w:sz w:val="24"/>
          <w:szCs w:val="24"/>
        </w:rPr>
        <w:t xml:space="preserve"> </w:t>
      </w:r>
      <w:r w:rsidR="007A6083" w:rsidRPr="00CF0A2F">
        <w:rPr>
          <w:rFonts w:ascii="Times New Roman" w:hAnsi="Times New Roman" w:cs="Times New Roman"/>
          <w:sz w:val="24"/>
          <w:szCs w:val="24"/>
        </w:rPr>
        <w:t xml:space="preserve">vintages of the Census Household </w:t>
      </w:r>
      <w:r w:rsidR="00CF0A2F" w:rsidRPr="00CF0A2F">
        <w:rPr>
          <w:rFonts w:ascii="Times New Roman" w:hAnsi="Times New Roman" w:cs="Times New Roman"/>
          <w:sz w:val="24"/>
          <w:szCs w:val="24"/>
        </w:rPr>
        <w:t>Composition</w:t>
      </w:r>
      <w:r w:rsidR="007A6083" w:rsidRPr="00CF0A2F">
        <w:rPr>
          <w:rFonts w:ascii="Times New Roman" w:hAnsi="Times New Roman" w:cs="Times New Roman"/>
          <w:sz w:val="24"/>
          <w:szCs w:val="24"/>
        </w:rPr>
        <w:t xml:space="preserve"> Key</w:t>
      </w:r>
      <w:r w:rsidR="00B61961" w:rsidRPr="00CF0A2F">
        <w:rPr>
          <w:rFonts w:ascii="Times New Roman" w:hAnsi="Times New Roman" w:cs="Times New Roman"/>
          <w:sz w:val="24"/>
          <w:szCs w:val="24"/>
        </w:rPr>
        <w:t xml:space="preserve"> to identify the parents. The </w:t>
      </w:r>
      <w:r w:rsidR="007A6083" w:rsidRPr="00CF0A2F">
        <w:rPr>
          <w:rFonts w:ascii="Times New Roman" w:hAnsi="Times New Roman" w:cs="Times New Roman"/>
          <w:sz w:val="24"/>
          <w:szCs w:val="24"/>
        </w:rPr>
        <w:t>relations</w:t>
      </w:r>
      <w:r w:rsidR="00B61961" w:rsidRPr="00CF0A2F">
        <w:rPr>
          <w:rFonts w:ascii="Times New Roman" w:hAnsi="Times New Roman" w:cs="Times New Roman"/>
          <w:sz w:val="24"/>
          <w:szCs w:val="24"/>
        </w:rPr>
        <w:t xml:space="preserve"> table</w:t>
      </w:r>
      <w:r w:rsidRPr="00CF0A2F">
        <w:rPr>
          <w:rFonts w:ascii="Times New Roman" w:hAnsi="Times New Roman" w:cs="Times New Roman"/>
          <w:sz w:val="24"/>
          <w:szCs w:val="24"/>
        </w:rPr>
        <w:t xml:space="preserve"> will</w:t>
      </w:r>
      <w:r w:rsidR="00B61961" w:rsidRPr="00CF0A2F">
        <w:rPr>
          <w:rFonts w:ascii="Times New Roman" w:hAnsi="Times New Roman" w:cs="Times New Roman"/>
          <w:sz w:val="24"/>
          <w:szCs w:val="24"/>
        </w:rPr>
        <w:t xml:space="preserve"> </w:t>
      </w:r>
      <w:r w:rsidR="00B61961">
        <w:rPr>
          <w:rFonts w:ascii="Times New Roman" w:hAnsi="Times New Roman" w:cs="Times New Roman"/>
          <w:sz w:val="24"/>
          <w:szCs w:val="24"/>
        </w:rPr>
        <w:t>be used to</w:t>
      </w:r>
      <w:r w:rsidRPr="006F673C">
        <w:rPr>
          <w:rFonts w:ascii="Times New Roman" w:hAnsi="Times New Roman" w:cs="Times New Roman"/>
          <w:sz w:val="24"/>
          <w:szCs w:val="24"/>
        </w:rPr>
        <w:t xml:space="preserve"> put PIKs who do not make records, usually young children, with their</w:t>
      </w:r>
      <w:r w:rsidR="006F673C" w:rsidRPr="006F673C">
        <w:rPr>
          <w:rFonts w:ascii="Times New Roman" w:hAnsi="Times New Roman" w:cs="Times New Roman"/>
          <w:sz w:val="24"/>
          <w:szCs w:val="24"/>
        </w:rPr>
        <w:t xml:space="preserve"> </w:t>
      </w:r>
      <w:r w:rsidRPr="006F673C">
        <w:rPr>
          <w:rFonts w:ascii="Times New Roman" w:hAnsi="Times New Roman" w:cs="Times New Roman"/>
          <w:sz w:val="24"/>
          <w:szCs w:val="24"/>
        </w:rPr>
        <w:t>listed</w:t>
      </w:r>
      <w:r w:rsidR="006F673C" w:rsidRPr="006F673C">
        <w:rPr>
          <w:rFonts w:ascii="Times New Roman" w:hAnsi="Times New Roman" w:cs="Times New Roman"/>
          <w:sz w:val="24"/>
          <w:szCs w:val="24"/>
        </w:rPr>
        <w:t xml:space="preserve"> mothers, and</w:t>
      </w:r>
      <w:r w:rsidR="007A6083">
        <w:rPr>
          <w:rFonts w:ascii="Times New Roman" w:hAnsi="Times New Roman" w:cs="Times New Roman"/>
          <w:sz w:val="24"/>
          <w:szCs w:val="24"/>
        </w:rPr>
        <w:t xml:space="preserve"> then</w:t>
      </w:r>
      <w:r w:rsidR="006F673C" w:rsidRPr="006F673C">
        <w:rPr>
          <w:rFonts w:ascii="Times New Roman" w:hAnsi="Times New Roman" w:cs="Times New Roman"/>
          <w:sz w:val="24"/>
          <w:szCs w:val="24"/>
        </w:rPr>
        <w:t xml:space="preserve"> fathers, in that order</w:t>
      </w:r>
      <w:r w:rsidR="007A6083">
        <w:rPr>
          <w:rFonts w:ascii="Times New Roman" w:hAnsi="Times New Roman" w:cs="Times New Roman"/>
          <w:sz w:val="24"/>
          <w:szCs w:val="24"/>
        </w:rPr>
        <w:t xml:space="preserve"> if one is missing</w:t>
      </w:r>
      <w:r w:rsidR="006F673C" w:rsidRPr="006F673C">
        <w:rPr>
          <w:rFonts w:ascii="Times New Roman" w:hAnsi="Times New Roman" w:cs="Times New Roman"/>
          <w:sz w:val="24"/>
          <w:szCs w:val="24"/>
        </w:rPr>
        <w:t>.</w:t>
      </w:r>
      <w:r w:rsidR="00223FAD">
        <w:rPr>
          <w:rFonts w:ascii="Times New Roman" w:hAnsi="Times New Roman" w:cs="Times New Roman"/>
          <w:sz w:val="24"/>
          <w:szCs w:val="24"/>
        </w:rPr>
        <w:t xml:space="preserve"> </w:t>
      </w:r>
    </w:p>
    <w:p w14:paraId="1BB86B5E" w14:textId="77777777" w:rsidR="00E52880" w:rsidRDefault="00223FA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others who have not been assigned a MAFID at this point, I will </w:t>
      </w:r>
      <w:r w:rsidR="00D2202F">
        <w:rPr>
          <w:rFonts w:ascii="Times New Roman" w:hAnsi="Times New Roman" w:cs="Times New Roman"/>
          <w:sz w:val="24"/>
          <w:szCs w:val="24"/>
        </w:rPr>
        <w:t>use</w:t>
      </w:r>
      <w:r>
        <w:rPr>
          <w:rFonts w:ascii="Times New Roman" w:hAnsi="Times New Roman" w:cs="Times New Roman"/>
          <w:sz w:val="24"/>
          <w:szCs w:val="24"/>
        </w:rPr>
        <w:t xml:space="preserve"> the</w:t>
      </w:r>
      <w:r w:rsidR="00607CE5">
        <w:rPr>
          <w:rFonts w:ascii="Times New Roman" w:hAnsi="Times New Roman" w:cs="Times New Roman"/>
          <w:sz w:val="24"/>
          <w:szCs w:val="24"/>
        </w:rPr>
        <w:t xml:space="preserve"> MAFID assigned at the</w:t>
      </w:r>
      <w:r>
        <w:rPr>
          <w:rFonts w:ascii="Times New Roman" w:hAnsi="Times New Roman" w:cs="Times New Roman"/>
          <w:sz w:val="24"/>
          <w:szCs w:val="24"/>
        </w:rPr>
        <w:t xml:space="preserve"> last whole universe data product</w:t>
      </w:r>
      <w:r w:rsidR="00D2202F">
        <w:rPr>
          <w:rFonts w:ascii="Times New Roman" w:hAnsi="Times New Roman" w:cs="Times New Roman"/>
          <w:sz w:val="24"/>
          <w:szCs w:val="24"/>
        </w:rPr>
        <w:t>. This is u</w:t>
      </w:r>
      <w:r>
        <w:rPr>
          <w:rFonts w:ascii="Times New Roman" w:hAnsi="Times New Roman" w:cs="Times New Roman"/>
          <w:sz w:val="24"/>
          <w:szCs w:val="24"/>
        </w:rPr>
        <w:t xml:space="preserve">sually the </w:t>
      </w:r>
      <w:r w:rsidR="00D2202F">
        <w:rPr>
          <w:rFonts w:ascii="Times New Roman" w:hAnsi="Times New Roman" w:cs="Times New Roman"/>
          <w:sz w:val="24"/>
          <w:szCs w:val="24"/>
        </w:rPr>
        <w:t>most current</w:t>
      </w:r>
      <w:r>
        <w:rPr>
          <w:rFonts w:ascii="Times New Roman" w:hAnsi="Times New Roman" w:cs="Times New Roman"/>
          <w:sz w:val="24"/>
          <w:szCs w:val="24"/>
        </w:rPr>
        <w:t xml:space="preserve"> version of the demo frame extract</w:t>
      </w:r>
      <w:r w:rsidR="00D2202F">
        <w:rPr>
          <w:rFonts w:ascii="Times New Roman" w:hAnsi="Times New Roman" w:cs="Times New Roman"/>
          <w:sz w:val="24"/>
          <w:szCs w:val="24"/>
        </w:rPr>
        <w:t xml:space="preserve"> but could be the Decennial Census</w:t>
      </w:r>
      <w:r>
        <w:rPr>
          <w:rFonts w:ascii="Times New Roman" w:hAnsi="Times New Roman" w:cs="Times New Roman"/>
          <w:sz w:val="24"/>
          <w:szCs w:val="24"/>
        </w:rPr>
        <w:t>.</w:t>
      </w:r>
      <w:r w:rsidR="00607CE5">
        <w:rPr>
          <w:rFonts w:ascii="Times New Roman" w:hAnsi="Times New Roman" w:cs="Times New Roman"/>
          <w:sz w:val="24"/>
          <w:szCs w:val="24"/>
        </w:rPr>
        <w:t xml:space="preserve"> There are no other whole universe data products.</w:t>
      </w:r>
    </w:p>
    <w:p w14:paraId="74A6A6A7" w14:textId="245D6C0E" w:rsidR="00223FAD" w:rsidRDefault="00E52880"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t>Using a table that co</w:t>
      </w:r>
      <w:r w:rsidR="00CF0A2F">
        <w:rPr>
          <w:rFonts w:ascii="Times New Roman" w:hAnsi="Times New Roman" w:cs="Times New Roman"/>
          <w:sz w:val="24"/>
          <w:szCs w:val="24"/>
        </w:rPr>
        <w:t>llates</w:t>
      </w:r>
      <w:r>
        <w:rPr>
          <w:rFonts w:ascii="Times New Roman" w:hAnsi="Times New Roman" w:cs="Times New Roman"/>
          <w:sz w:val="24"/>
          <w:szCs w:val="24"/>
        </w:rPr>
        <w:t xml:space="preserve"> all the MAFI</w:t>
      </w:r>
      <w:r w:rsidR="00724EF7">
        <w:rPr>
          <w:rFonts w:ascii="Times New Roman" w:hAnsi="Times New Roman" w:cs="Times New Roman"/>
          <w:sz w:val="24"/>
          <w:szCs w:val="24"/>
        </w:rPr>
        <w:t xml:space="preserve">D information for each </w:t>
      </w:r>
      <w:r w:rsidR="00DB2570">
        <w:rPr>
          <w:rFonts w:ascii="Times New Roman" w:hAnsi="Times New Roman" w:cs="Times New Roman"/>
          <w:sz w:val="24"/>
          <w:szCs w:val="24"/>
        </w:rPr>
        <w:t>from 2010 to the present</w:t>
      </w:r>
      <w:r w:rsidR="00724EF7">
        <w:rPr>
          <w:rFonts w:ascii="Times New Roman" w:hAnsi="Times New Roman" w:cs="Times New Roman"/>
          <w:sz w:val="24"/>
          <w:szCs w:val="24"/>
        </w:rPr>
        <w:t xml:space="preserve">, I can make extracts for any </w:t>
      </w:r>
      <w:r w:rsidR="009F77F6">
        <w:rPr>
          <w:rFonts w:ascii="Times New Roman" w:hAnsi="Times New Roman" w:cs="Times New Roman"/>
          <w:sz w:val="24"/>
          <w:szCs w:val="24"/>
        </w:rPr>
        <w:t>of these periods</w:t>
      </w:r>
      <w:r w:rsidR="00724EF7">
        <w:rPr>
          <w:rFonts w:ascii="Times New Roman" w:hAnsi="Times New Roman" w:cs="Times New Roman"/>
          <w:sz w:val="24"/>
          <w:szCs w:val="24"/>
        </w:rPr>
        <w:t xml:space="preserve">. This combined table of MAFIDs is important because geography changes frequently and addresses in a particular zip code or county can be moved to other localities. Buildings represented by MAFIDs also change their purpose from time to time and assigning people to a MAFID that used to be an apartment but is now a business with no </w:t>
      </w:r>
      <w:r w:rsidR="0000740B">
        <w:rPr>
          <w:rFonts w:ascii="Times New Roman" w:hAnsi="Times New Roman" w:cs="Times New Roman"/>
          <w:sz w:val="24"/>
          <w:szCs w:val="24"/>
        </w:rPr>
        <w:t xml:space="preserve">live-in </w:t>
      </w:r>
      <w:r w:rsidR="00724EF7">
        <w:rPr>
          <w:rFonts w:ascii="Times New Roman" w:hAnsi="Times New Roman" w:cs="Times New Roman"/>
          <w:sz w:val="24"/>
          <w:szCs w:val="24"/>
        </w:rPr>
        <w:t>residents</w:t>
      </w:r>
      <w:r w:rsidR="0000740B">
        <w:rPr>
          <w:rFonts w:ascii="Times New Roman" w:hAnsi="Times New Roman" w:cs="Times New Roman"/>
          <w:sz w:val="24"/>
          <w:szCs w:val="24"/>
        </w:rPr>
        <w:t xml:space="preserve"> is unacceptable.</w:t>
      </w:r>
      <w:r w:rsidR="00DB2570">
        <w:rPr>
          <w:rFonts w:ascii="Times New Roman" w:hAnsi="Times New Roman" w:cs="Times New Roman"/>
          <w:sz w:val="24"/>
          <w:szCs w:val="24"/>
        </w:rPr>
        <w:t xml:space="preserve"> As the geography division of the Census Bureau retires or combines duplicate</w:t>
      </w:r>
      <w:r w:rsidR="0000740B">
        <w:rPr>
          <w:rFonts w:ascii="Times New Roman" w:hAnsi="Times New Roman" w:cs="Times New Roman"/>
          <w:sz w:val="24"/>
          <w:szCs w:val="24"/>
        </w:rPr>
        <w:t xml:space="preserve"> MAFID’s</w:t>
      </w:r>
      <w:r w:rsidR="00DB2570">
        <w:rPr>
          <w:rFonts w:ascii="Times New Roman" w:hAnsi="Times New Roman" w:cs="Times New Roman"/>
          <w:sz w:val="24"/>
          <w:szCs w:val="24"/>
        </w:rPr>
        <w:t>,</w:t>
      </w:r>
      <w:r w:rsidR="0000740B">
        <w:rPr>
          <w:rFonts w:ascii="Times New Roman" w:hAnsi="Times New Roman" w:cs="Times New Roman"/>
          <w:sz w:val="24"/>
          <w:szCs w:val="24"/>
        </w:rPr>
        <w:t xml:space="preserve"> this table tracks which MAFIDs are active, and </w:t>
      </w:r>
      <w:r w:rsidR="00DB2570">
        <w:rPr>
          <w:rFonts w:ascii="Times New Roman" w:hAnsi="Times New Roman" w:cs="Times New Roman"/>
          <w:sz w:val="24"/>
          <w:szCs w:val="24"/>
        </w:rPr>
        <w:t>the geography of</w:t>
      </w:r>
      <w:r w:rsidR="0000740B">
        <w:rPr>
          <w:rFonts w:ascii="Times New Roman" w:hAnsi="Times New Roman" w:cs="Times New Roman"/>
          <w:sz w:val="24"/>
          <w:szCs w:val="24"/>
        </w:rPr>
        <w:t xml:space="preserve"> each MAFID at any given time. </w:t>
      </w:r>
      <w:r w:rsidR="00AC18B9">
        <w:rPr>
          <w:rFonts w:ascii="Times New Roman" w:hAnsi="Times New Roman" w:cs="Times New Roman"/>
          <w:sz w:val="24"/>
          <w:szCs w:val="24"/>
        </w:rPr>
        <w:t>As a last step, I change retired MAFIDs to their ‘surviving MAFIDs’. Many of the multiple MAFID’s identified in the Person Place Table are MAFIDs that represented the same address at different points in time.</w:t>
      </w:r>
    </w:p>
    <w:p w14:paraId="69EBF2FA" w14:textId="289AC160" w:rsidR="00EF356D" w:rsidRDefault="00EF356D" w:rsidP="00223FA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t the end of this process, we have a table of PIKs alive close to the reference date with markers for those who move outside of the country or die within</w:t>
      </w:r>
      <w:r w:rsidR="00E00475">
        <w:rPr>
          <w:rFonts w:ascii="Times New Roman" w:hAnsi="Times New Roman" w:cs="Times New Roman"/>
          <w:sz w:val="24"/>
          <w:szCs w:val="24"/>
        </w:rPr>
        <w:t xml:space="preserve"> a user-specified</w:t>
      </w:r>
      <w:r>
        <w:rPr>
          <w:rFonts w:ascii="Times New Roman" w:hAnsi="Times New Roman" w:cs="Times New Roman"/>
          <w:sz w:val="24"/>
          <w:szCs w:val="24"/>
        </w:rPr>
        <w:t xml:space="preserve"> </w:t>
      </w:r>
      <w:r w:rsidR="00E00475">
        <w:rPr>
          <w:rFonts w:ascii="Times New Roman" w:hAnsi="Times New Roman" w:cs="Times New Roman"/>
          <w:sz w:val="24"/>
          <w:szCs w:val="24"/>
        </w:rPr>
        <w:t>interval from the</w:t>
      </w:r>
      <w:r>
        <w:rPr>
          <w:rFonts w:ascii="Times New Roman" w:hAnsi="Times New Roman" w:cs="Times New Roman"/>
          <w:sz w:val="24"/>
          <w:szCs w:val="24"/>
        </w:rPr>
        <w:t xml:space="preserve"> reference date</w:t>
      </w:r>
      <w:r w:rsidR="003A7864">
        <w:rPr>
          <w:rFonts w:ascii="Times New Roman" w:hAnsi="Times New Roman" w:cs="Times New Roman"/>
          <w:sz w:val="24"/>
          <w:szCs w:val="24"/>
        </w:rPr>
        <w:t>, every PIK is assigned to a MAFID, and demographic information, such as race, ethnicity, or sex can be joined from the last whole universe data product</w:t>
      </w:r>
      <w:r w:rsidR="00E00475">
        <w:rPr>
          <w:rFonts w:ascii="Times New Roman" w:hAnsi="Times New Roman" w:cs="Times New Roman"/>
          <w:sz w:val="24"/>
          <w:szCs w:val="24"/>
        </w:rPr>
        <w:t>.</w:t>
      </w:r>
    </w:p>
    <w:p w14:paraId="1BC92322" w14:textId="3E71D914" w:rsidR="00E00475" w:rsidRDefault="00E00475"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Assessing the Comparability of </w:t>
      </w:r>
      <w:r w:rsidR="00EB31C1">
        <w:rPr>
          <w:rFonts w:ascii="Times New Roman" w:hAnsi="Times New Roman" w:cs="Times New Roman"/>
          <w:i/>
          <w:iCs/>
          <w:sz w:val="24"/>
          <w:szCs w:val="24"/>
        </w:rPr>
        <w:t>BRAPPA</w:t>
      </w:r>
      <w:r w:rsidR="00716319">
        <w:rPr>
          <w:rFonts w:ascii="Times New Roman" w:hAnsi="Times New Roman" w:cs="Times New Roman"/>
          <w:i/>
          <w:iCs/>
          <w:sz w:val="24"/>
          <w:szCs w:val="24"/>
        </w:rPr>
        <w:t xml:space="preserve">, Decennial Census, and </w:t>
      </w:r>
      <w:proofErr w:type="spellStart"/>
      <w:r w:rsidR="00716319">
        <w:rPr>
          <w:rFonts w:ascii="Times New Roman" w:hAnsi="Times New Roman" w:cs="Times New Roman"/>
          <w:i/>
          <w:iCs/>
          <w:sz w:val="24"/>
          <w:szCs w:val="24"/>
        </w:rPr>
        <w:t>Demoframe</w:t>
      </w:r>
      <w:proofErr w:type="spellEnd"/>
      <w:r w:rsidR="00716319">
        <w:rPr>
          <w:rFonts w:ascii="Times New Roman" w:hAnsi="Times New Roman" w:cs="Times New Roman"/>
          <w:i/>
          <w:iCs/>
          <w:sz w:val="24"/>
          <w:szCs w:val="24"/>
        </w:rPr>
        <w:t xml:space="preserve"> Extract Matching</w:t>
      </w:r>
    </w:p>
    <w:p w14:paraId="4E85E34B" w14:textId="495CD9AB" w:rsidR="00E92EA8" w:rsidRDefault="00716319" w:rsidP="00E00475">
      <w:pPr>
        <w:spacing w:line="480" w:lineRule="auto"/>
        <w:rPr>
          <w:rFonts w:ascii="Times New Roman" w:hAnsi="Times New Roman" w:cs="Times New Roman"/>
          <w:sz w:val="24"/>
          <w:szCs w:val="24"/>
        </w:rPr>
      </w:pPr>
      <w:r>
        <w:rPr>
          <w:rFonts w:ascii="Times New Roman" w:hAnsi="Times New Roman" w:cs="Times New Roman"/>
          <w:sz w:val="24"/>
          <w:szCs w:val="24"/>
        </w:rPr>
        <w:tab/>
      </w:r>
      <w:r w:rsidR="00E92EA8">
        <w:rPr>
          <w:rFonts w:ascii="Times New Roman" w:hAnsi="Times New Roman" w:cs="Times New Roman"/>
          <w:sz w:val="24"/>
          <w:szCs w:val="24"/>
        </w:rPr>
        <w:t>It is common to compare new data products with older, assumed valid, data products to assess the performance and validity of the new</w:t>
      </w:r>
      <w:r w:rsidR="00B046C2">
        <w:rPr>
          <w:rFonts w:ascii="Times New Roman" w:hAnsi="Times New Roman" w:cs="Times New Roman"/>
          <w:sz w:val="24"/>
          <w:szCs w:val="24"/>
        </w:rPr>
        <w:t xml:space="preserve"> data product. This is essentially an argument of concurrent validity</w:t>
      </w:r>
      <w:r w:rsidR="009836FA">
        <w:rPr>
          <w:rFonts w:ascii="Times New Roman" w:hAnsi="Times New Roman" w:cs="Times New Roman"/>
          <w:sz w:val="24"/>
          <w:szCs w:val="24"/>
        </w:rPr>
        <w:t xml:space="preserve">. We can </w:t>
      </w:r>
      <w:r w:rsidR="0049395D">
        <w:rPr>
          <w:rFonts w:ascii="Times New Roman" w:hAnsi="Times New Roman" w:cs="Times New Roman"/>
          <w:sz w:val="24"/>
          <w:szCs w:val="24"/>
        </w:rPr>
        <w:t xml:space="preserve">additionally </w:t>
      </w:r>
      <w:r w:rsidR="009836FA">
        <w:rPr>
          <w:rFonts w:ascii="Times New Roman" w:hAnsi="Times New Roman" w:cs="Times New Roman"/>
          <w:sz w:val="24"/>
          <w:szCs w:val="24"/>
        </w:rPr>
        <w:t xml:space="preserve">simulate the predictive validity of the </w:t>
      </w:r>
      <w:r w:rsidR="00EB31C1">
        <w:rPr>
          <w:rFonts w:ascii="Times New Roman" w:hAnsi="Times New Roman" w:cs="Times New Roman"/>
          <w:sz w:val="24"/>
          <w:szCs w:val="24"/>
        </w:rPr>
        <w:t>BRAPPA</w:t>
      </w:r>
      <w:r w:rsidR="009836FA">
        <w:rPr>
          <w:rFonts w:ascii="Times New Roman" w:hAnsi="Times New Roman" w:cs="Times New Roman"/>
          <w:sz w:val="24"/>
          <w:szCs w:val="24"/>
        </w:rPr>
        <w:t xml:space="preserve"> by utilizing the retrospective strategy with sources published before April of 2020. Evaluation for predictive validity is usually the same as </w:t>
      </w:r>
      <w:r w:rsidR="00CA44ED">
        <w:rPr>
          <w:rFonts w:ascii="Times New Roman" w:hAnsi="Times New Roman" w:cs="Times New Roman"/>
          <w:sz w:val="24"/>
          <w:szCs w:val="24"/>
        </w:rPr>
        <w:t xml:space="preserve">concurrent validity: correlations </w:t>
      </w:r>
      <w:r w:rsidR="00097CD3">
        <w:rPr>
          <w:rFonts w:ascii="Times New Roman" w:hAnsi="Times New Roman" w:cs="Times New Roman"/>
          <w:sz w:val="24"/>
          <w:szCs w:val="24"/>
        </w:rPr>
        <w:t xml:space="preserve">at or </w:t>
      </w:r>
      <w:r w:rsidR="00CA44ED">
        <w:rPr>
          <w:rFonts w:ascii="Times New Roman" w:hAnsi="Times New Roman" w:cs="Times New Roman"/>
          <w:sz w:val="24"/>
          <w:szCs w:val="24"/>
        </w:rPr>
        <w:t>above .7 are usually considered sufficient</w:t>
      </w:r>
      <w:r w:rsidR="0049395D">
        <w:rPr>
          <w:rFonts w:ascii="Times New Roman" w:hAnsi="Times New Roman" w:cs="Times New Roman"/>
          <w:sz w:val="24"/>
          <w:szCs w:val="24"/>
        </w:rPr>
        <w:t xml:space="preserve"> </w:t>
      </w:r>
      <w:r w:rsidR="0049395D">
        <w:rPr>
          <w:rFonts w:ascii="Times New Roman" w:hAnsi="Times New Roman" w:cs="Times New Roman"/>
          <w:sz w:val="24"/>
          <w:szCs w:val="24"/>
        </w:rPr>
        <w:fldChar w:fldCharType="begin"/>
      </w:r>
      <w:r w:rsidR="0049395D">
        <w:rPr>
          <w:rFonts w:ascii="Times New Roman" w:hAnsi="Times New Roman" w:cs="Times New Roman"/>
          <w:sz w:val="24"/>
          <w:szCs w:val="24"/>
        </w:rPr>
        <w:instrText xml:space="preserve"> ADDIN ZOTERO_ITEM CSL_CITATION {"citationID":"jeU4qYbG","properties":{"formattedCitation":"(Streiner, Norman, and Cairney 2015)","plainCitation":"(Streiner, Norman, and Cairney 2015)","noteIndex":0},"citationItems":[{"id":1467,"uris":["http://zotero.org/users/6152647/items/HD8RNU68"],"itemData":{"id":1467,"type":"book","abstract":"Clinicians and those in health sciences are frequently called upon to measure subjective states such as attitudes, feelings, quality of life, educational achievement and aptitude, and learning style in their patients. This fifth edition of Health Measurement Scales enables these groups to both develop scales to measure non-tangible health outcomes, and better evaluate and differentiate between existing tools. Health Measurement Scales is the ultimate guide to developing and validating measurement scales that are to be used in the health sciences. The book covers how the individual items are developed; various biases that can affect responses (e.g. social desirability, yea-saying, framing); various response options; how to select the best items in the set; how to combine them into a scale; and finally how to determine the reliability and validity of the scale. It concludes with a discussion of ethical issues that may be encountered, and guidelines for reporting the results of the scale development process. Appendices include a comprehensive guide to finding existing scales, and a brief introduction to exploratory and confirmatory factor analysis, making this book a must-read for any practitioner dealing with this kind of data.","event-place":"Oxford","ISBN":"978-0-19-968521-9","language":"English","number-of-pages":"416","publisher":"Oxford University Press","publisher-place":"Oxford","source":"Amazon","title":"Health Measurement Scales","author":[{"family":"Streiner","given":"David L."},{"family":"Norman","given":"Geoffrey R."},{"family":"Cairney","given":"John"}],"issued":{"date-parts":[["2015"]]}}}],"schema":"https://github.com/citation-style-language/schema/raw/master/csl-citation.json"} </w:instrText>
      </w:r>
      <w:r w:rsidR="0049395D">
        <w:rPr>
          <w:rFonts w:ascii="Times New Roman" w:hAnsi="Times New Roman" w:cs="Times New Roman"/>
          <w:sz w:val="24"/>
          <w:szCs w:val="24"/>
        </w:rPr>
        <w:fldChar w:fldCharType="separate"/>
      </w:r>
      <w:r w:rsidR="0049395D" w:rsidRPr="0049395D">
        <w:rPr>
          <w:rFonts w:ascii="Times New Roman" w:hAnsi="Times New Roman" w:cs="Times New Roman"/>
          <w:sz w:val="24"/>
        </w:rPr>
        <w:t>(Streiner, Norman, and Cairney 2015)</w:t>
      </w:r>
      <w:r w:rsidR="0049395D">
        <w:rPr>
          <w:rFonts w:ascii="Times New Roman" w:hAnsi="Times New Roman" w:cs="Times New Roman"/>
          <w:sz w:val="24"/>
          <w:szCs w:val="24"/>
        </w:rPr>
        <w:fldChar w:fldCharType="end"/>
      </w:r>
      <w:r w:rsidR="00097CD3">
        <w:rPr>
          <w:rFonts w:ascii="Times New Roman" w:hAnsi="Times New Roman" w:cs="Times New Roman"/>
          <w:sz w:val="24"/>
          <w:szCs w:val="24"/>
        </w:rPr>
        <w:t>, though these rules vary among researchers</w:t>
      </w:r>
      <w:r w:rsidR="00CA44ED">
        <w:rPr>
          <w:rFonts w:ascii="Times New Roman" w:hAnsi="Times New Roman" w:cs="Times New Roman"/>
          <w:sz w:val="24"/>
          <w:szCs w:val="24"/>
        </w:rPr>
        <w:t xml:space="preserve">. Pearson correlations are for continuous data, and the </w:t>
      </w:r>
      <w:r w:rsidR="00EB31C1">
        <w:rPr>
          <w:rFonts w:ascii="Times New Roman" w:hAnsi="Times New Roman" w:cs="Times New Roman"/>
          <w:sz w:val="24"/>
          <w:szCs w:val="24"/>
        </w:rPr>
        <w:t>BRAPPA</w:t>
      </w:r>
      <w:r w:rsidR="00CA44ED">
        <w:rPr>
          <w:rFonts w:ascii="Times New Roman" w:hAnsi="Times New Roman" w:cs="Times New Roman"/>
          <w:sz w:val="24"/>
          <w:szCs w:val="24"/>
        </w:rPr>
        <w:t xml:space="preserve"> </w:t>
      </w:r>
      <w:proofErr w:type="spellStart"/>
      <w:r w:rsidR="00CA44ED">
        <w:rPr>
          <w:rFonts w:ascii="Times New Roman" w:hAnsi="Times New Roman" w:cs="Times New Roman"/>
          <w:sz w:val="24"/>
          <w:szCs w:val="24"/>
        </w:rPr>
        <w:t>pik</w:t>
      </w:r>
      <w:proofErr w:type="spellEnd"/>
      <w:r w:rsidR="00CA44ED">
        <w:rPr>
          <w:rFonts w:ascii="Times New Roman" w:hAnsi="Times New Roman" w:cs="Times New Roman"/>
          <w:sz w:val="24"/>
          <w:szCs w:val="24"/>
        </w:rPr>
        <w:t>/</w:t>
      </w:r>
      <w:proofErr w:type="spellStart"/>
      <w:r w:rsidR="00CA44ED">
        <w:rPr>
          <w:rFonts w:ascii="Times New Roman" w:hAnsi="Times New Roman" w:cs="Times New Roman"/>
          <w:sz w:val="24"/>
          <w:szCs w:val="24"/>
        </w:rPr>
        <w:t>mafid</w:t>
      </w:r>
      <w:proofErr w:type="spellEnd"/>
      <w:r w:rsidR="00CA44ED">
        <w:rPr>
          <w:rFonts w:ascii="Times New Roman" w:hAnsi="Times New Roman" w:cs="Times New Roman"/>
          <w:sz w:val="24"/>
          <w:szCs w:val="24"/>
        </w:rPr>
        <w:t xml:space="preserve"> pairs are nominal and so tetra</w:t>
      </w:r>
      <w:r w:rsidR="00482F64">
        <w:rPr>
          <w:rFonts w:ascii="Times New Roman" w:hAnsi="Times New Roman" w:cs="Times New Roman"/>
          <w:sz w:val="24"/>
          <w:szCs w:val="24"/>
        </w:rPr>
        <w:t xml:space="preserve">choric correlations (framed as dichotomous match/not-match) are the preferred approach. </w:t>
      </w:r>
    </w:p>
    <w:p w14:paraId="77B6988F" w14:textId="38C7815D" w:rsidR="00E92EA8" w:rsidRDefault="00716319" w:rsidP="00E92E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compare the performance of these various methods, I will analyze the percent match between the 2020 Decennial Census, th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2020v3 extract,</w:t>
      </w:r>
      <w:r w:rsidR="001A0C79">
        <w:rPr>
          <w:rFonts w:ascii="Times New Roman" w:hAnsi="Times New Roman" w:cs="Times New Roman"/>
          <w:sz w:val="24"/>
          <w:szCs w:val="24"/>
        </w:rPr>
        <w:t xml:space="preserve"> all </w:t>
      </w:r>
      <w:r w:rsidR="00EB31C1">
        <w:rPr>
          <w:rFonts w:ascii="Times New Roman" w:hAnsi="Times New Roman" w:cs="Times New Roman"/>
          <w:sz w:val="24"/>
          <w:szCs w:val="24"/>
        </w:rPr>
        <w:t>BRAPPA</w:t>
      </w:r>
      <w:r w:rsidR="001A0C79">
        <w:rPr>
          <w:rFonts w:ascii="Times New Roman" w:hAnsi="Times New Roman" w:cs="Times New Roman"/>
          <w:sz w:val="24"/>
          <w:szCs w:val="24"/>
        </w:rPr>
        <w:t xml:space="preserve"> variant</w:t>
      </w:r>
      <w:r w:rsidR="00097CD3">
        <w:rPr>
          <w:rFonts w:ascii="Times New Roman" w:hAnsi="Times New Roman" w:cs="Times New Roman"/>
          <w:sz w:val="24"/>
          <w:szCs w:val="24"/>
        </w:rPr>
        <w:t>s ( including the</w:t>
      </w:r>
      <w:r>
        <w:rPr>
          <w:rFonts w:ascii="Times New Roman" w:hAnsi="Times New Roman" w:cs="Times New Roman"/>
          <w:sz w:val="24"/>
          <w:szCs w:val="24"/>
        </w:rPr>
        <w:t xml:space="preserve"> combined retrospective and prospective s</w:t>
      </w:r>
      <w:r w:rsidR="00097CD3">
        <w:rPr>
          <w:rFonts w:ascii="Times New Roman" w:hAnsi="Times New Roman" w:cs="Times New Roman"/>
          <w:sz w:val="24"/>
          <w:szCs w:val="24"/>
        </w:rPr>
        <w:t>trategies and the retrospective only strategy)</w:t>
      </w:r>
      <w:r w:rsidR="00436FED">
        <w:rPr>
          <w:rFonts w:ascii="Times New Roman" w:hAnsi="Times New Roman" w:cs="Times New Roman"/>
          <w:sz w:val="24"/>
          <w:szCs w:val="24"/>
        </w:rPr>
        <w:t xml:space="preserve">. </w:t>
      </w:r>
      <w:r w:rsidR="003F6C99">
        <w:rPr>
          <w:rFonts w:ascii="Times New Roman" w:hAnsi="Times New Roman" w:cs="Times New Roman"/>
          <w:sz w:val="24"/>
          <w:szCs w:val="24"/>
        </w:rPr>
        <w:t xml:space="preserve">I will </w:t>
      </w:r>
      <w:r w:rsidR="00F3302C">
        <w:rPr>
          <w:rFonts w:ascii="Times New Roman" w:hAnsi="Times New Roman" w:cs="Times New Roman"/>
          <w:sz w:val="24"/>
          <w:szCs w:val="24"/>
        </w:rPr>
        <w:t>analyze the percent match</w:t>
      </w:r>
      <w:r w:rsidR="003F6C99">
        <w:rPr>
          <w:rFonts w:ascii="Times New Roman" w:hAnsi="Times New Roman" w:cs="Times New Roman"/>
          <w:sz w:val="24"/>
          <w:szCs w:val="24"/>
        </w:rPr>
        <w:t xml:space="preserve"> of the data</w:t>
      </w:r>
      <w:r w:rsidR="00F3302C">
        <w:rPr>
          <w:rFonts w:ascii="Times New Roman" w:hAnsi="Times New Roman" w:cs="Times New Roman"/>
          <w:sz w:val="24"/>
          <w:szCs w:val="24"/>
        </w:rPr>
        <w:t xml:space="preserve"> products</w:t>
      </w:r>
      <w:r w:rsidR="003F6C99">
        <w:rPr>
          <w:rFonts w:ascii="Times New Roman" w:hAnsi="Times New Roman" w:cs="Times New Roman"/>
          <w:sz w:val="24"/>
          <w:szCs w:val="24"/>
        </w:rPr>
        <w:t xml:space="preserve"> with each other. I will calculate Cohen’s Kappa and Krippendorff’s Alpha, common measures of inter-rater reliability</w:t>
      </w:r>
      <w:r w:rsidR="00E92EA8">
        <w:rPr>
          <w:rFonts w:ascii="Times New Roman" w:hAnsi="Times New Roman" w:cs="Times New Roman"/>
          <w:sz w:val="24"/>
          <w:szCs w:val="24"/>
        </w:rPr>
        <w:t>, between the various data frames</w:t>
      </w:r>
      <w:r w:rsidR="003F6C99">
        <w:rPr>
          <w:rFonts w:ascii="Times New Roman" w:hAnsi="Times New Roman" w:cs="Times New Roman"/>
          <w:sz w:val="24"/>
          <w:szCs w:val="24"/>
        </w:rPr>
        <w:t xml:space="preserve">. </w:t>
      </w:r>
    </w:p>
    <w:p w14:paraId="42D3C14D" w14:textId="1D022E4A" w:rsidR="00716319" w:rsidRDefault="003F6C99"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shells of these analyses and comparisons </w:t>
      </w:r>
      <w:r w:rsidR="00781671">
        <w:rPr>
          <w:rFonts w:ascii="Times New Roman" w:hAnsi="Times New Roman" w:cs="Times New Roman"/>
          <w:sz w:val="24"/>
          <w:szCs w:val="24"/>
        </w:rPr>
        <w:t xml:space="preserve">are in the results section. </w:t>
      </w:r>
    </w:p>
    <w:p w14:paraId="6D4AF319" w14:textId="78F9C953"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i/>
          <w:iCs/>
          <w:sz w:val="24"/>
          <w:szCs w:val="24"/>
        </w:rPr>
        <w:t>Analyzing the Migration Patterns of</w:t>
      </w:r>
      <w:r w:rsidR="009369B1">
        <w:rPr>
          <w:rFonts w:ascii="Times New Roman" w:hAnsi="Times New Roman" w:cs="Times New Roman"/>
          <w:i/>
          <w:iCs/>
          <w:sz w:val="24"/>
          <w:szCs w:val="24"/>
        </w:rPr>
        <w:t xml:space="preserve"> the</w:t>
      </w:r>
      <w:r>
        <w:rPr>
          <w:rFonts w:ascii="Times New Roman" w:hAnsi="Times New Roman" w:cs="Times New Roman"/>
          <w:i/>
          <w:iCs/>
          <w:sz w:val="24"/>
          <w:szCs w:val="24"/>
        </w:rPr>
        <w:t xml:space="preserve"> 2020</w:t>
      </w:r>
      <w:r w:rsidR="009369B1">
        <w:rPr>
          <w:rFonts w:ascii="Times New Roman" w:hAnsi="Times New Roman" w:cs="Times New Roman"/>
          <w:i/>
          <w:iCs/>
          <w:sz w:val="24"/>
          <w:szCs w:val="24"/>
        </w:rPr>
        <w:t xml:space="preserve"> Coronavirus Pandemic</w:t>
      </w:r>
    </w:p>
    <w:p w14:paraId="5DCA5550" w14:textId="08CB5A01" w:rsidR="00781671" w:rsidRDefault="00781671" w:rsidP="00E0047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The</w:t>
      </w:r>
      <w:r w:rsidR="009369B1">
        <w:rPr>
          <w:rFonts w:ascii="Times New Roman" w:hAnsi="Times New Roman" w:cs="Times New Roman"/>
          <w:sz w:val="24"/>
          <w:szCs w:val="24"/>
        </w:rPr>
        <w:t xml:space="preserve"> 2019</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frame</w:t>
      </w:r>
      <w:proofErr w:type="spellEnd"/>
      <w:r>
        <w:rPr>
          <w:rFonts w:ascii="Times New Roman" w:hAnsi="Times New Roman" w:cs="Times New Roman"/>
          <w:sz w:val="24"/>
          <w:szCs w:val="24"/>
        </w:rPr>
        <w:t xml:space="preserve"> extract provide</w:t>
      </w:r>
      <w:r w:rsidR="00A47F1F">
        <w:rPr>
          <w:rFonts w:ascii="Times New Roman" w:hAnsi="Times New Roman" w:cs="Times New Roman"/>
          <w:sz w:val="24"/>
          <w:szCs w:val="24"/>
        </w:rPr>
        <w:t>s</w:t>
      </w:r>
      <w:r>
        <w:rPr>
          <w:rFonts w:ascii="Times New Roman" w:hAnsi="Times New Roman" w:cs="Times New Roman"/>
          <w:sz w:val="24"/>
          <w:szCs w:val="24"/>
        </w:rPr>
        <w:t xml:space="preserve"> a unique opportunity to observe the migration patterns during a particularly eventful time: the start of the 2020 Coronavirus Pandemic.</w:t>
      </w:r>
      <w:r w:rsidR="00A47F1F">
        <w:rPr>
          <w:rFonts w:ascii="Times New Roman" w:hAnsi="Times New Roman" w:cs="Times New Roman"/>
          <w:sz w:val="24"/>
          <w:szCs w:val="24"/>
        </w:rPr>
        <w:t xml:space="preserve"> Because the </w:t>
      </w:r>
      <w:proofErr w:type="spellStart"/>
      <w:r w:rsidR="00A47F1F">
        <w:rPr>
          <w:rFonts w:ascii="Times New Roman" w:hAnsi="Times New Roman" w:cs="Times New Roman"/>
          <w:sz w:val="24"/>
          <w:szCs w:val="24"/>
        </w:rPr>
        <w:t>demoframe</w:t>
      </w:r>
      <w:proofErr w:type="spellEnd"/>
      <w:r w:rsidR="00A47F1F">
        <w:rPr>
          <w:rFonts w:ascii="Times New Roman" w:hAnsi="Times New Roman" w:cs="Times New Roman"/>
          <w:sz w:val="24"/>
          <w:szCs w:val="24"/>
        </w:rPr>
        <w:t xml:space="preserve"> extract is a whole-universe accounting like the Decennial Census, we can see if and where people are moving by comparing the three datasets used in the previous analyses (the 2020v3 </w:t>
      </w:r>
      <w:proofErr w:type="spellStart"/>
      <w:r w:rsidR="00A47F1F">
        <w:rPr>
          <w:rFonts w:ascii="Times New Roman" w:hAnsi="Times New Roman" w:cs="Times New Roman"/>
          <w:sz w:val="24"/>
          <w:szCs w:val="24"/>
        </w:rPr>
        <w:t>demoframe</w:t>
      </w:r>
      <w:proofErr w:type="spellEnd"/>
      <w:r w:rsidR="00A47F1F">
        <w:rPr>
          <w:rFonts w:ascii="Times New Roman" w:hAnsi="Times New Roman" w:cs="Times New Roman"/>
          <w:sz w:val="24"/>
          <w:szCs w:val="24"/>
        </w:rPr>
        <w:t xml:space="preserve"> extract, the 2020 </w:t>
      </w:r>
      <w:r w:rsidR="00EB31C1">
        <w:rPr>
          <w:rFonts w:ascii="Times New Roman" w:hAnsi="Times New Roman" w:cs="Times New Roman"/>
          <w:sz w:val="24"/>
          <w:szCs w:val="24"/>
        </w:rPr>
        <w:t>BRAPPA</w:t>
      </w:r>
      <w:r w:rsidR="00A47F1F">
        <w:rPr>
          <w:rFonts w:ascii="Times New Roman" w:hAnsi="Times New Roman" w:cs="Times New Roman"/>
          <w:sz w:val="24"/>
          <w:szCs w:val="24"/>
        </w:rPr>
        <w:t xml:space="preserve"> with retro- and pro</w:t>
      </w:r>
      <w:r w:rsidR="00A54CA4">
        <w:rPr>
          <w:rFonts w:ascii="Times New Roman" w:hAnsi="Times New Roman" w:cs="Times New Roman"/>
          <w:sz w:val="24"/>
          <w:szCs w:val="24"/>
        </w:rPr>
        <w:t>-</w:t>
      </w:r>
      <w:proofErr w:type="spellStart"/>
      <w:r w:rsidR="00A47F1F">
        <w:rPr>
          <w:rFonts w:ascii="Times New Roman" w:hAnsi="Times New Roman" w:cs="Times New Roman"/>
          <w:sz w:val="24"/>
          <w:szCs w:val="24"/>
        </w:rPr>
        <w:t>spective</w:t>
      </w:r>
      <w:proofErr w:type="spellEnd"/>
      <w:r w:rsidR="00A47F1F">
        <w:rPr>
          <w:rFonts w:ascii="Times New Roman" w:hAnsi="Times New Roman" w:cs="Times New Roman"/>
          <w:sz w:val="24"/>
          <w:szCs w:val="24"/>
        </w:rPr>
        <w:t xml:space="preserve"> source utilization, and the 2020 Decennial Census Edited File)</w:t>
      </w:r>
      <w:r>
        <w:rPr>
          <w:rFonts w:ascii="Times New Roman" w:hAnsi="Times New Roman" w:cs="Times New Roman"/>
          <w:sz w:val="24"/>
          <w:szCs w:val="24"/>
        </w:rPr>
        <w:t xml:space="preserve"> </w:t>
      </w:r>
      <w:r w:rsidR="00894ADA">
        <w:rPr>
          <w:rFonts w:ascii="Times New Roman" w:hAnsi="Times New Roman" w:cs="Times New Roman"/>
          <w:sz w:val="24"/>
          <w:szCs w:val="24"/>
        </w:rPr>
        <w:t xml:space="preserve">against the 2019v2 </w:t>
      </w:r>
      <w:proofErr w:type="spellStart"/>
      <w:r w:rsidR="00894ADA">
        <w:rPr>
          <w:rFonts w:ascii="Times New Roman" w:hAnsi="Times New Roman" w:cs="Times New Roman"/>
          <w:sz w:val="24"/>
          <w:szCs w:val="24"/>
        </w:rPr>
        <w:t>demoframe</w:t>
      </w:r>
      <w:proofErr w:type="spellEnd"/>
      <w:r w:rsidR="00894ADA">
        <w:rPr>
          <w:rFonts w:ascii="Times New Roman" w:hAnsi="Times New Roman" w:cs="Times New Roman"/>
          <w:sz w:val="24"/>
          <w:szCs w:val="24"/>
        </w:rPr>
        <w:t xml:space="preserve"> extract. </w:t>
      </w:r>
    </w:p>
    <w:p w14:paraId="0B3B799E" w14:textId="41D5DD22" w:rsidR="001A0C79" w:rsidRDefault="001A0C79" w:rsidP="00E00475">
      <w:pPr>
        <w:spacing w:line="480" w:lineRule="auto"/>
        <w:rPr>
          <w:rFonts w:ascii="Times New Roman" w:hAnsi="Times New Roman" w:cs="Times New Roman"/>
          <w:sz w:val="24"/>
          <w:szCs w:val="24"/>
        </w:rPr>
      </w:pPr>
      <w:r>
        <w:rPr>
          <w:rFonts w:ascii="Times New Roman" w:hAnsi="Times New Roman" w:cs="Times New Roman"/>
          <w:sz w:val="24"/>
          <w:szCs w:val="24"/>
        </w:rPr>
        <w:t>RESULTS</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CF43AC" w14:paraId="04097604" w14:textId="77777777" w:rsidTr="00D6342B">
        <w:tc>
          <w:tcPr>
            <w:tcW w:w="9350" w:type="dxa"/>
            <w:gridSpan w:val="6"/>
          </w:tcPr>
          <w:p w14:paraId="2F1642B2" w14:textId="2301A605" w:rsidR="00CF43AC" w:rsidRDefault="00CF43AC"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1. Characteristics of 2020 Data Products. </w:t>
            </w:r>
          </w:p>
        </w:tc>
      </w:tr>
      <w:tr w:rsidR="00CF43AC" w14:paraId="00EDCD20" w14:textId="77777777">
        <w:tc>
          <w:tcPr>
            <w:tcW w:w="1558" w:type="dxa"/>
          </w:tcPr>
          <w:p w14:paraId="7A0138A3" w14:textId="19B7A379"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558" w:type="dxa"/>
          </w:tcPr>
          <w:p w14:paraId="1BE6C678" w14:textId="1E5AAAC7"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Reference Date</w:t>
            </w:r>
          </w:p>
        </w:tc>
        <w:tc>
          <w:tcPr>
            <w:tcW w:w="1558" w:type="dxa"/>
          </w:tcPr>
          <w:p w14:paraId="7F58A9CE" w14:textId="1508E7E0"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PIKs</w:t>
            </w:r>
          </w:p>
        </w:tc>
        <w:tc>
          <w:tcPr>
            <w:tcW w:w="1558" w:type="dxa"/>
          </w:tcPr>
          <w:p w14:paraId="0777373B" w14:textId="15069944"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Total Included MAFIDs</w:t>
            </w:r>
          </w:p>
        </w:tc>
        <w:tc>
          <w:tcPr>
            <w:tcW w:w="1559" w:type="dxa"/>
          </w:tcPr>
          <w:p w14:paraId="038E7B6C" w14:textId="3F06A15C"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PIK Coverage</w:t>
            </w:r>
          </w:p>
        </w:tc>
        <w:tc>
          <w:tcPr>
            <w:tcW w:w="1559" w:type="dxa"/>
          </w:tcPr>
          <w:p w14:paraId="0C219F6D" w14:textId="0B9711E6" w:rsidR="00CF43AC" w:rsidRDefault="001C3862" w:rsidP="00E00475">
            <w:pPr>
              <w:spacing w:line="480" w:lineRule="auto"/>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4E7F457" w14:textId="77777777">
        <w:tc>
          <w:tcPr>
            <w:tcW w:w="1558" w:type="dxa"/>
          </w:tcPr>
          <w:p w14:paraId="3DE304C4" w14:textId="77777777" w:rsidR="00CF43AC" w:rsidRDefault="00CF43AC" w:rsidP="00E00475">
            <w:pPr>
              <w:spacing w:line="480" w:lineRule="auto"/>
              <w:rPr>
                <w:rFonts w:ascii="Times New Roman" w:hAnsi="Times New Roman" w:cs="Times New Roman"/>
                <w:sz w:val="24"/>
                <w:szCs w:val="24"/>
              </w:rPr>
            </w:pPr>
          </w:p>
        </w:tc>
        <w:tc>
          <w:tcPr>
            <w:tcW w:w="1558" w:type="dxa"/>
          </w:tcPr>
          <w:p w14:paraId="493A9943" w14:textId="77777777" w:rsidR="00CF43AC" w:rsidRDefault="00CF43AC" w:rsidP="00E00475">
            <w:pPr>
              <w:spacing w:line="480" w:lineRule="auto"/>
              <w:rPr>
                <w:rFonts w:ascii="Times New Roman" w:hAnsi="Times New Roman" w:cs="Times New Roman"/>
                <w:sz w:val="24"/>
                <w:szCs w:val="24"/>
              </w:rPr>
            </w:pPr>
          </w:p>
        </w:tc>
        <w:tc>
          <w:tcPr>
            <w:tcW w:w="1558" w:type="dxa"/>
          </w:tcPr>
          <w:p w14:paraId="68167E46" w14:textId="77777777" w:rsidR="00CF43AC" w:rsidRDefault="00CF43AC" w:rsidP="00E00475">
            <w:pPr>
              <w:spacing w:line="480" w:lineRule="auto"/>
              <w:rPr>
                <w:rFonts w:ascii="Times New Roman" w:hAnsi="Times New Roman" w:cs="Times New Roman"/>
                <w:sz w:val="24"/>
                <w:szCs w:val="24"/>
              </w:rPr>
            </w:pPr>
          </w:p>
        </w:tc>
        <w:tc>
          <w:tcPr>
            <w:tcW w:w="1558" w:type="dxa"/>
          </w:tcPr>
          <w:p w14:paraId="41F72297" w14:textId="77777777" w:rsidR="00CF43AC" w:rsidRDefault="00CF43AC" w:rsidP="00E00475">
            <w:pPr>
              <w:spacing w:line="480" w:lineRule="auto"/>
              <w:rPr>
                <w:rFonts w:ascii="Times New Roman" w:hAnsi="Times New Roman" w:cs="Times New Roman"/>
                <w:sz w:val="24"/>
                <w:szCs w:val="24"/>
              </w:rPr>
            </w:pPr>
          </w:p>
        </w:tc>
        <w:tc>
          <w:tcPr>
            <w:tcW w:w="1559" w:type="dxa"/>
          </w:tcPr>
          <w:p w14:paraId="40F6C88E" w14:textId="77777777" w:rsidR="00CF43AC" w:rsidRDefault="00CF43AC" w:rsidP="00E00475">
            <w:pPr>
              <w:spacing w:line="480" w:lineRule="auto"/>
              <w:rPr>
                <w:rFonts w:ascii="Times New Roman" w:hAnsi="Times New Roman" w:cs="Times New Roman"/>
                <w:sz w:val="24"/>
                <w:szCs w:val="24"/>
              </w:rPr>
            </w:pPr>
          </w:p>
        </w:tc>
        <w:tc>
          <w:tcPr>
            <w:tcW w:w="1559" w:type="dxa"/>
          </w:tcPr>
          <w:p w14:paraId="5678D749" w14:textId="77777777" w:rsidR="00CF43AC" w:rsidRDefault="00CF43AC" w:rsidP="00E00475">
            <w:pPr>
              <w:spacing w:line="480" w:lineRule="auto"/>
              <w:rPr>
                <w:rFonts w:ascii="Times New Roman" w:hAnsi="Times New Roman" w:cs="Times New Roman"/>
                <w:sz w:val="24"/>
                <w:szCs w:val="24"/>
              </w:rPr>
            </w:pPr>
          </w:p>
        </w:tc>
      </w:tr>
      <w:tr w:rsidR="00CF43AC" w14:paraId="1864EF6A" w14:textId="77777777">
        <w:tc>
          <w:tcPr>
            <w:tcW w:w="1558" w:type="dxa"/>
          </w:tcPr>
          <w:p w14:paraId="0195B23C" w14:textId="77777777" w:rsidR="00CF43AC" w:rsidRDefault="00CF43AC" w:rsidP="00E00475">
            <w:pPr>
              <w:spacing w:line="480" w:lineRule="auto"/>
              <w:rPr>
                <w:rFonts w:ascii="Times New Roman" w:hAnsi="Times New Roman" w:cs="Times New Roman"/>
                <w:sz w:val="24"/>
                <w:szCs w:val="24"/>
              </w:rPr>
            </w:pPr>
          </w:p>
        </w:tc>
        <w:tc>
          <w:tcPr>
            <w:tcW w:w="1558" w:type="dxa"/>
          </w:tcPr>
          <w:p w14:paraId="66E34863" w14:textId="77777777" w:rsidR="00CF43AC" w:rsidRDefault="00CF43AC" w:rsidP="00E00475">
            <w:pPr>
              <w:spacing w:line="480" w:lineRule="auto"/>
              <w:rPr>
                <w:rFonts w:ascii="Times New Roman" w:hAnsi="Times New Roman" w:cs="Times New Roman"/>
                <w:sz w:val="24"/>
                <w:szCs w:val="24"/>
              </w:rPr>
            </w:pPr>
          </w:p>
        </w:tc>
        <w:tc>
          <w:tcPr>
            <w:tcW w:w="1558" w:type="dxa"/>
          </w:tcPr>
          <w:p w14:paraId="385CFEB2" w14:textId="77777777" w:rsidR="00CF43AC" w:rsidRDefault="00CF43AC" w:rsidP="00E00475">
            <w:pPr>
              <w:spacing w:line="480" w:lineRule="auto"/>
              <w:rPr>
                <w:rFonts w:ascii="Times New Roman" w:hAnsi="Times New Roman" w:cs="Times New Roman"/>
                <w:sz w:val="24"/>
                <w:szCs w:val="24"/>
              </w:rPr>
            </w:pPr>
          </w:p>
        </w:tc>
        <w:tc>
          <w:tcPr>
            <w:tcW w:w="1558" w:type="dxa"/>
          </w:tcPr>
          <w:p w14:paraId="62A3B3DA" w14:textId="77777777" w:rsidR="00CF43AC" w:rsidRDefault="00CF43AC" w:rsidP="00E00475">
            <w:pPr>
              <w:spacing w:line="480" w:lineRule="auto"/>
              <w:rPr>
                <w:rFonts w:ascii="Times New Roman" w:hAnsi="Times New Roman" w:cs="Times New Roman"/>
                <w:sz w:val="24"/>
                <w:szCs w:val="24"/>
              </w:rPr>
            </w:pPr>
          </w:p>
        </w:tc>
        <w:tc>
          <w:tcPr>
            <w:tcW w:w="1559" w:type="dxa"/>
          </w:tcPr>
          <w:p w14:paraId="3D378D15" w14:textId="77777777" w:rsidR="00CF43AC" w:rsidRDefault="00CF43AC" w:rsidP="00E00475">
            <w:pPr>
              <w:spacing w:line="480" w:lineRule="auto"/>
              <w:rPr>
                <w:rFonts w:ascii="Times New Roman" w:hAnsi="Times New Roman" w:cs="Times New Roman"/>
                <w:sz w:val="24"/>
                <w:szCs w:val="24"/>
              </w:rPr>
            </w:pPr>
          </w:p>
        </w:tc>
        <w:tc>
          <w:tcPr>
            <w:tcW w:w="1559" w:type="dxa"/>
          </w:tcPr>
          <w:p w14:paraId="172C4522" w14:textId="77777777" w:rsidR="00CF43AC" w:rsidRDefault="00CF43AC" w:rsidP="00E00475">
            <w:pPr>
              <w:spacing w:line="480" w:lineRule="auto"/>
              <w:rPr>
                <w:rFonts w:ascii="Times New Roman" w:hAnsi="Times New Roman" w:cs="Times New Roman"/>
                <w:sz w:val="24"/>
                <w:szCs w:val="24"/>
              </w:rPr>
            </w:pPr>
          </w:p>
        </w:tc>
      </w:tr>
      <w:tr w:rsidR="00CF43AC" w14:paraId="162EF2F9" w14:textId="77777777">
        <w:tc>
          <w:tcPr>
            <w:tcW w:w="1558" w:type="dxa"/>
          </w:tcPr>
          <w:p w14:paraId="7341629D" w14:textId="77777777" w:rsidR="00CF43AC" w:rsidRDefault="00CF43AC" w:rsidP="00E00475">
            <w:pPr>
              <w:spacing w:line="480" w:lineRule="auto"/>
              <w:rPr>
                <w:rFonts w:ascii="Times New Roman" w:hAnsi="Times New Roman" w:cs="Times New Roman"/>
                <w:sz w:val="24"/>
                <w:szCs w:val="24"/>
              </w:rPr>
            </w:pPr>
          </w:p>
        </w:tc>
        <w:tc>
          <w:tcPr>
            <w:tcW w:w="1558" w:type="dxa"/>
          </w:tcPr>
          <w:p w14:paraId="2E710836" w14:textId="77777777" w:rsidR="00CF43AC" w:rsidRDefault="00CF43AC" w:rsidP="00E00475">
            <w:pPr>
              <w:spacing w:line="480" w:lineRule="auto"/>
              <w:rPr>
                <w:rFonts w:ascii="Times New Roman" w:hAnsi="Times New Roman" w:cs="Times New Roman"/>
                <w:sz w:val="24"/>
                <w:szCs w:val="24"/>
              </w:rPr>
            </w:pPr>
          </w:p>
        </w:tc>
        <w:tc>
          <w:tcPr>
            <w:tcW w:w="1558" w:type="dxa"/>
          </w:tcPr>
          <w:p w14:paraId="4154DE1A" w14:textId="77777777" w:rsidR="00CF43AC" w:rsidRDefault="00CF43AC" w:rsidP="00E00475">
            <w:pPr>
              <w:spacing w:line="480" w:lineRule="auto"/>
              <w:rPr>
                <w:rFonts w:ascii="Times New Roman" w:hAnsi="Times New Roman" w:cs="Times New Roman"/>
                <w:sz w:val="24"/>
                <w:szCs w:val="24"/>
              </w:rPr>
            </w:pPr>
          </w:p>
        </w:tc>
        <w:tc>
          <w:tcPr>
            <w:tcW w:w="1558" w:type="dxa"/>
          </w:tcPr>
          <w:p w14:paraId="6FD96728" w14:textId="77777777" w:rsidR="00CF43AC" w:rsidRDefault="00CF43AC" w:rsidP="00E00475">
            <w:pPr>
              <w:spacing w:line="480" w:lineRule="auto"/>
              <w:rPr>
                <w:rFonts w:ascii="Times New Roman" w:hAnsi="Times New Roman" w:cs="Times New Roman"/>
                <w:sz w:val="24"/>
                <w:szCs w:val="24"/>
              </w:rPr>
            </w:pPr>
          </w:p>
        </w:tc>
        <w:tc>
          <w:tcPr>
            <w:tcW w:w="1559" w:type="dxa"/>
          </w:tcPr>
          <w:p w14:paraId="02574FF6" w14:textId="77777777" w:rsidR="00CF43AC" w:rsidRDefault="00CF43AC" w:rsidP="00E00475">
            <w:pPr>
              <w:spacing w:line="480" w:lineRule="auto"/>
              <w:rPr>
                <w:rFonts w:ascii="Times New Roman" w:hAnsi="Times New Roman" w:cs="Times New Roman"/>
                <w:sz w:val="24"/>
                <w:szCs w:val="24"/>
              </w:rPr>
            </w:pPr>
          </w:p>
        </w:tc>
        <w:tc>
          <w:tcPr>
            <w:tcW w:w="1559" w:type="dxa"/>
          </w:tcPr>
          <w:p w14:paraId="6AA34F88" w14:textId="77777777" w:rsidR="00CF43AC" w:rsidRDefault="00CF43AC" w:rsidP="00E00475">
            <w:pPr>
              <w:spacing w:line="480" w:lineRule="auto"/>
              <w:rPr>
                <w:rFonts w:ascii="Times New Roman" w:hAnsi="Times New Roman" w:cs="Times New Roman"/>
                <w:sz w:val="24"/>
                <w:szCs w:val="24"/>
              </w:rPr>
            </w:pPr>
          </w:p>
        </w:tc>
      </w:tr>
      <w:tr w:rsidR="00CF43AC" w14:paraId="708D2725" w14:textId="77777777">
        <w:tc>
          <w:tcPr>
            <w:tcW w:w="1558" w:type="dxa"/>
          </w:tcPr>
          <w:p w14:paraId="222BE76B" w14:textId="77777777" w:rsidR="00CF43AC" w:rsidRDefault="00CF43AC" w:rsidP="00E00475">
            <w:pPr>
              <w:spacing w:line="480" w:lineRule="auto"/>
              <w:rPr>
                <w:rFonts w:ascii="Times New Roman" w:hAnsi="Times New Roman" w:cs="Times New Roman"/>
                <w:sz w:val="24"/>
                <w:szCs w:val="24"/>
              </w:rPr>
            </w:pPr>
          </w:p>
        </w:tc>
        <w:tc>
          <w:tcPr>
            <w:tcW w:w="1558" w:type="dxa"/>
          </w:tcPr>
          <w:p w14:paraId="0959A6C0" w14:textId="77777777" w:rsidR="00CF43AC" w:rsidRDefault="00CF43AC" w:rsidP="00E00475">
            <w:pPr>
              <w:spacing w:line="480" w:lineRule="auto"/>
              <w:rPr>
                <w:rFonts w:ascii="Times New Roman" w:hAnsi="Times New Roman" w:cs="Times New Roman"/>
                <w:sz w:val="24"/>
                <w:szCs w:val="24"/>
              </w:rPr>
            </w:pPr>
          </w:p>
        </w:tc>
        <w:tc>
          <w:tcPr>
            <w:tcW w:w="1558" w:type="dxa"/>
          </w:tcPr>
          <w:p w14:paraId="4F5ED40A" w14:textId="77777777" w:rsidR="00CF43AC" w:rsidRDefault="00CF43AC" w:rsidP="00E00475">
            <w:pPr>
              <w:spacing w:line="480" w:lineRule="auto"/>
              <w:rPr>
                <w:rFonts w:ascii="Times New Roman" w:hAnsi="Times New Roman" w:cs="Times New Roman"/>
                <w:sz w:val="24"/>
                <w:szCs w:val="24"/>
              </w:rPr>
            </w:pPr>
          </w:p>
        </w:tc>
        <w:tc>
          <w:tcPr>
            <w:tcW w:w="1558" w:type="dxa"/>
          </w:tcPr>
          <w:p w14:paraId="03F957A2" w14:textId="77777777" w:rsidR="00CF43AC" w:rsidRDefault="00CF43AC" w:rsidP="00E00475">
            <w:pPr>
              <w:spacing w:line="480" w:lineRule="auto"/>
              <w:rPr>
                <w:rFonts w:ascii="Times New Roman" w:hAnsi="Times New Roman" w:cs="Times New Roman"/>
                <w:sz w:val="24"/>
                <w:szCs w:val="24"/>
              </w:rPr>
            </w:pPr>
          </w:p>
        </w:tc>
        <w:tc>
          <w:tcPr>
            <w:tcW w:w="1559" w:type="dxa"/>
          </w:tcPr>
          <w:p w14:paraId="0FA386B8" w14:textId="77777777" w:rsidR="00CF43AC" w:rsidRDefault="00CF43AC" w:rsidP="00E00475">
            <w:pPr>
              <w:spacing w:line="480" w:lineRule="auto"/>
              <w:rPr>
                <w:rFonts w:ascii="Times New Roman" w:hAnsi="Times New Roman" w:cs="Times New Roman"/>
                <w:sz w:val="24"/>
                <w:szCs w:val="24"/>
              </w:rPr>
            </w:pPr>
          </w:p>
        </w:tc>
        <w:tc>
          <w:tcPr>
            <w:tcW w:w="1559" w:type="dxa"/>
          </w:tcPr>
          <w:p w14:paraId="0F740269" w14:textId="77777777" w:rsidR="00CF43AC" w:rsidRDefault="00CF43AC" w:rsidP="00E00475">
            <w:pPr>
              <w:spacing w:line="480" w:lineRule="auto"/>
              <w:rPr>
                <w:rFonts w:ascii="Times New Roman" w:hAnsi="Times New Roman" w:cs="Times New Roman"/>
                <w:sz w:val="24"/>
                <w:szCs w:val="24"/>
              </w:rPr>
            </w:pPr>
          </w:p>
        </w:tc>
      </w:tr>
    </w:tbl>
    <w:p w14:paraId="25992DDC" w14:textId="77777777" w:rsidR="00CF43AC" w:rsidRDefault="00CF43AC" w:rsidP="00E00475">
      <w:pPr>
        <w:spacing w:line="480" w:lineRule="auto"/>
        <w:rPr>
          <w:rFonts w:ascii="Times New Roman" w:hAnsi="Times New Roman" w:cs="Times New Roman"/>
          <w:sz w:val="24"/>
          <w:szCs w:val="24"/>
        </w:rPr>
      </w:pPr>
    </w:p>
    <w:tbl>
      <w:tblPr>
        <w:tblStyle w:val="TableGrid"/>
        <w:tblW w:w="8737" w:type="dxa"/>
        <w:tblLook w:val="04A0" w:firstRow="1" w:lastRow="0" w:firstColumn="1" w:lastColumn="0" w:noHBand="0" w:noVBand="1"/>
      </w:tblPr>
      <w:tblGrid>
        <w:gridCol w:w="3003"/>
        <w:gridCol w:w="1190"/>
        <w:gridCol w:w="1136"/>
        <w:gridCol w:w="1136"/>
        <w:gridCol w:w="1136"/>
        <w:gridCol w:w="1136"/>
      </w:tblGrid>
      <w:tr w:rsidR="00CF43AC" w14:paraId="36276CD9" w14:textId="00E33525" w:rsidTr="00CF43AC">
        <w:trPr>
          <w:trHeight w:val="556"/>
        </w:trPr>
        <w:tc>
          <w:tcPr>
            <w:tcW w:w="8737" w:type="dxa"/>
            <w:gridSpan w:val="6"/>
          </w:tcPr>
          <w:p w14:paraId="3C0795C7" w14:textId="3C099A8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Characteristics of 2020 Data Products By Moving Status. </w:t>
            </w:r>
          </w:p>
        </w:tc>
      </w:tr>
      <w:tr w:rsidR="00CF43AC" w14:paraId="5D7E9083" w14:textId="22256510" w:rsidTr="00CF43AC">
        <w:trPr>
          <w:trHeight w:val="1113"/>
        </w:trPr>
        <w:tc>
          <w:tcPr>
            <w:tcW w:w="4193" w:type="dxa"/>
            <w:gridSpan w:val="2"/>
          </w:tcPr>
          <w:p w14:paraId="41A2A98C" w14:textId="77777777" w:rsidR="00CF43AC" w:rsidRDefault="00CF43AC" w:rsidP="00952E30">
            <w:pPr>
              <w:spacing w:line="480" w:lineRule="auto"/>
              <w:jc w:val="center"/>
              <w:rPr>
                <w:rFonts w:ascii="Times New Roman" w:hAnsi="Times New Roman" w:cs="Times New Roman"/>
                <w:sz w:val="24"/>
                <w:szCs w:val="24"/>
              </w:rPr>
            </w:pPr>
          </w:p>
        </w:tc>
        <w:tc>
          <w:tcPr>
            <w:tcW w:w="2272" w:type="dxa"/>
            <w:gridSpan w:val="2"/>
          </w:tcPr>
          <w:p w14:paraId="53C1229E" w14:textId="0286C3E8"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Movers</w:t>
            </w:r>
          </w:p>
        </w:tc>
        <w:tc>
          <w:tcPr>
            <w:tcW w:w="2272" w:type="dxa"/>
            <w:gridSpan w:val="2"/>
          </w:tcPr>
          <w:p w14:paraId="122200CC" w14:textId="5133092B"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For Non-Movers</w:t>
            </w:r>
          </w:p>
        </w:tc>
      </w:tr>
      <w:tr w:rsidR="00CF43AC" w14:paraId="41637574" w14:textId="76047A49" w:rsidTr="00CF43AC">
        <w:trPr>
          <w:trHeight w:val="908"/>
        </w:trPr>
        <w:tc>
          <w:tcPr>
            <w:tcW w:w="3003" w:type="dxa"/>
          </w:tcPr>
          <w:p w14:paraId="0819F07D" w14:textId="77777777" w:rsidR="00CF43AC" w:rsidRDefault="00CF43AC" w:rsidP="00952E30">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190" w:type="dxa"/>
          </w:tcPr>
          <w:p w14:paraId="662B9059" w14:textId="364180EF"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Reference Date</w:t>
            </w:r>
          </w:p>
        </w:tc>
        <w:tc>
          <w:tcPr>
            <w:tcW w:w="1136" w:type="dxa"/>
          </w:tcPr>
          <w:p w14:paraId="026CE6B3"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26DB2570" w14:textId="77777777"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c>
          <w:tcPr>
            <w:tcW w:w="1136" w:type="dxa"/>
          </w:tcPr>
          <w:p w14:paraId="1F110062" w14:textId="7CEBAE6C"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PIK Coverage</w:t>
            </w:r>
          </w:p>
        </w:tc>
        <w:tc>
          <w:tcPr>
            <w:tcW w:w="1136" w:type="dxa"/>
          </w:tcPr>
          <w:p w14:paraId="402116C1" w14:textId="788F6F8D" w:rsidR="00CF43AC" w:rsidRDefault="00CF43AC" w:rsidP="00952E30">
            <w:pPr>
              <w:spacing w:line="480" w:lineRule="auto"/>
              <w:jc w:val="center"/>
              <w:rPr>
                <w:rFonts w:ascii="Times New Roman" w:hAnsi="Times New Roman" w:cs="Times New Roman"/>
                <w:sz w:val="24"/>
                <w:szCs w:val="24"/>
              </w:rPr>
            </w:pPr>
            <w:r>
              <w:rPr>
                <w:rFonts w:ascii="Times New Roman" w:hAnsi="Times New Roman" w:cs="Times New Roman"/>
                <w:sz w:val="24"/>
                <w:szCs w:val="24"/>
              </w:rPr>
              <w:t>MAFID Coverage</w:t>
            </w:r>
          </w:p>
        </w:tc>
      </w:tr>
      <w:tr w:rsidR="00CF43AC" w14:paraId="7DEA256F" w14:textId="7C4329BF" w:rsidTr="00CF43AC">
        <w:trPr>
          <w:trHeight w:val="1113"/>
        </w:trPr>
        <w:tc>
          <w:tcPr>
            <w:tcW w:w="3003" w:type="dxa"/>
          </w:tcPr>
          <w:p w14:paraId="1F9DB03F"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2020 Decennial Census Edited File (CEF)</w:t>
            </w:r>
          </w:p>
        </w:tc>
        <w:tc>
          <w:tcPr>
            <w:tcW w:w="1190" w:type="dxa"/>
          </w:tcPr>
          <w:p w14:paraId="7F7F10D6" w14:textId="4A822A6F"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25386FC2" w14:textId="77777777" w:rsidR="00CF43AC" w:rsidRDefault="00CF43AC" w:rsidP="00345714">
            <w:pPr>
              <w:spacing w:line="480" w:lineRule="auto"/>
              <w:rPr>
                <w:rFonts w:ascii="Times New Roman" w:hAnsi="Times New Roman" w:cs="Times New Roman"/>
                <w:sz w:val="24"/>
                <w:szCs w:val="24"/>
              </w:rPr>
            </w:pPr>
          </w:p>
        </w:tc>
        <w:tc>
          <w:tcPr>
            <w:tcW w:w="1136" w:type="dxa"/>
          </w:tcPr>
          <w:p w14:paraId="0124392D" w14:textId="77777777" w:rsidR="00CF43AC" w:rsidRDefault="00CF43AC" w:rsidP="00345714">
            <w:pPr>
              <w:spacing w:line="480" w:lineRule="auto"/>
              <w:rPr>
                <w:rFonts w:ascii="Times New Roman" w:hAnsi="Times New Roman" w:cs="Times New Roman"/>
                <w:sz w:val="24"/>
                <w:szCs w:val="24"/>
              </w:rPr>
            </w:pPr>
          </w:p>
        </w:tc>
        <w:tc>
          <w:tcPr>
            <w:tcW w:w="1136" w:type="dxa"/>
          </w:tcPr>
          <w:p w14:paraId="77A035D4" w14:textId="77777777" w:rsidR="00CF43AC" w:rsidRDefault="00CF43AC" w:rsidP="00345714">
            <w:pPr>
              <w:spacing w:line="480" w:lineRule="auto"/>
              <w:rPr>
                <w:rFonts w:ascii="Times New Roman" w:hAnsi="Times New Roman" w:cs="Times New Roman"/>
                <w:sz w:val="24"/>
                <w:szCs w:val="24"/>
              </w:rPr>
            </w:pPr>
          </w:p>
        </w:tc>
        <w:tc>
          <w:tcPr>
            <w:tcW w:w="1136" w:type="dxa"/>
          </w:tcPr>
          <w:p w14:paraId="5E4FD3C0" w14:textId="77777777" w:rsidR="00CF43AC" w:rsidRDefault="00CF43AC" w:rsidP="00345714">
            <w:pPr>
              <w:spacing w:line="480" w:lineRule="auto"/>
              <w:rPr>
                <w:rFonts w:ascii="Times New Roman" w:hAnsi="Times New Roman" w:cs="Times New Roman"/>
                <w:sz w:val="24"/>
                <w:szCs w:val="24"/>
              </w:rPr>
            </w:pPr>
          </w:p>
        </w:tc>
      </w:tr>
      <w:tr w:rsidR="00CF43AC" w14:paraId="04B3BCF3" w14:textId="60FF6781" w:rsidTr="00CF43AC">
        <w:trPr>
          <w:trHeight w:val="1670"/>
        </w:trPr>
        <w:tc>
          <w:tcPr>
            <w:tcW w:w="3003" w:type="dxa"/>
          </w:tcPr>
          <w:p w14:paraId="1AAB1B06" w14:textId="7777777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merican Community Survey</w:t>
            </w:r>
          </w:p>
        </w:tc>
        <w:tc>
          <w:tcPr>
            <w:tcW w:w="1190" w:type="dxa"/>
          </w:tcPr>
          <w:p w14:paraId="313866DC" w14:textId="22FFE0DA" w:rsidR="00CF43AC" w:rsidRDefault="000355DA" w:rsidP="00345714">
            <w:pPr>
              <w:spacing w:line="480" w:lineRule="auto"/>
              <w:rPr>
                <w:rFonts w:ascii="Times New Roman" w:hAnsi="Times New Roman" w:cs="Times New Roman"/>
                <w:sz w:val="24"/>
                <w:szCs w:val="24"/>
              </w:rPr>
            </w:pPr>
            <w:r>
              <w:rPr>
                <w:rFonts w:ascii="Times New Roman" w:hAnsi="Times New Roman" w:cs="Times New Roman"/>
                <w:sz w:val="24"/>
                <w:szCs w:val="24"/>
              </w:rPr>
              <w:t>Anytime</w:t>
            </w:r>
            <w:r w:rsidR="00CF43AC">
              <w:rPr>
                <w:rFonts w:ascii="Times New Roman" w:hAnsi="Times New Roman" w:cs="Times New Roman"/>
                <w:sz w:val="24"/>
                <w:szCs w:val="24"/>
              </w:rPr>
              <w:t xml:space="preserve"> April 2020</w:t>
            </w:r>
          </w:p>
        </w:tc>
        <w:tc>
          <w:tcPr>
            <w:tcW w:w="1136" w:type="dxa"/>
          </w:tcPr>
          <w:p w14:paraId="315B0204" w14:textId="77777777" w:rsidR="00CF43AC" w:rsidRDefault="00CF43AC" w:rsidP="00345714">
            <w:pPr>
              <w:spacing w:line="480" w:lineRule="auto"/>
              <w:rPr>
                <w:rFonts w:ascii="Times New Roman" w:hAnsi="Times New Roman" w:cs="Times New Roman"/>
                <w:sz w:val="24"/>
                <w:szCs w:val="24"/>
              </w:rPr>
            </w:pPr>
          </w:p>
        </w:tc>
        <w:tc>
          <w:tcPr>
            <w:tcW w:w="1136" w:type="dxa"/>
          </w:tcPr>
          <w:p w14:paraId="0B692700" w14:textId="77777777" w:rsidR="00CF43AC" w:rsidRDefault="00CF43AC" w:rsidP="00345714">
            <w:pPr>
              <w:spacing w:line="480" w:lineRule="auto"/>
              <w:rPr>
                <w:rFonts w:ascii="Times New Roman" w:hAnsi="Times New Roman" w:cs="Times New Roman"/>
                <w:sz w:val="24"/>
                <w:szCs w:val="24"/>
              </w:rPr>
            </w:pPr>
          </w:p>
        </w:tc>
        <w:tc>
          <w:tcPr>
            <w:tcW w:w="1136" w:type="dxa"/>
          </w:tcPr>
          <w:p w14:paraId="5E36A774" w14:textId="77777777" w:rsidR="00CF43AC" w:rsidRDefault="00CF43AC" w:rsidP="00345714">
            <w:pPr>
              <w:spacing w:line="480" w:lineRule="auto"/>
              <w:rPr>
                <w:rFonts w:ascii="Times New Roman" w:hAnsi="Times New Roman" w:cs="Times New Roman"/>
                <w:sz w:val="24"/>
                <w:szCs w:val="24"/>
              </w:rPr>
            </w:pPr>
          </w:p>
        </w:tc>
        <w:tc>
          <w:tcPr>
            <w:tcW w:w="1136" w:type="dxa"/>
          </w:tcPr>
          <w:p w14:paraId="116F2816" w14:textId="77777777" w:rsidR="00CF43AC" w:rsidRDefault="00CF43AC" w:rsidP="00345714">
            <w:pPr>
              <w:spacing w:line="480" w:lineRule="auto"/>
              <w:rPr>
                <w:rFonts w:ascii="Times New Roman" w:hAnsi="Times New Roman" w:cs="Times New Roman"/>
                <w:sz w:val="24"/>
                <w:szCs w:val="24"/>
              </w:rPr>
            </w:pPr>
          </w:p>
        </w:tc>
      </w:tr>
      <w:tr w:rsidR="00CF43AC" w14:paraId="547AF55B" w14:textId="4F6FE6D8" w:rsidTr="00CF43AC">
        <w:trPr>
          <w:trHeight w:val="1113"/>
        </w:trPr>
        <w:tc>
          <w:tcPr>
            <w:tcW w:w="3003" w:type="dxa"/>
          </w:tcPr>
          <w:p w14:paraId="7E646507" w14:textId="04A57A3E"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two_source</w:t>
            </w:r>
            <w:proofErr w:type="spellEnd"/>
          </w:p>
        </w:tc>
        <w:tc>
          <w:tcPr>
            <w:tcW w:w="1190" w:type="dxa"/>
          </w:tcPr>
          <w:p w14:paraId="6C84CAEE" w14:textId="5E4603C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342F95C8" w14:textId="77777777" w:rsidR="00CF43AC" w:rsidRDefault="00CF43AC" w:rsidP="00345714">
            <w:pPr>
              <w:spacing w:line="480" w:lineRule="auto"/>
              <w:rPr>
                <w:rFonts w:ascii="Times New Roman" w:hAnsi="Times New Roman" w:cs="Times New Roman"/>
                <w:sz w:val="24"/>
                <w:szCs w:val="24"/>
              </w:rPr>
            </w:pPr>
          </w:p>
        </w:tc>
        <w:tc>
          <w:tcPr>
            <w:tcW w:w="1136" w:type="dxa"/>
          </w:tcPr>
          <w:p w14:paraId="2091DBAC" w14:textId="77777777" w:rsidR="00CF43AC" w:rsidRDefault="00CF43AC" w:rsidP="00345714">
            <w:pPr>
              <w:spacing w:line="480" w:lineRule="auto"/>
              <w:rPr>
                <w:rFonts w:ascii="Times New Roman" w:hAnsi="Times New Roman" w:cs="Times New Roman"/>
                <w:sz w:val="24"/>
                <w:szCs w:val="24"/>
              </w:rPr>
            </w:pPr>
          </w:p>
        </w:tc>
        <w:tc>
          <w:tcPr>
            <w:tcW w:w="1136" w:type="dxa"/>
          </w:tcPr>
          <w:p w14:paraId="5CED5F50" w14:textId="77777777" w:rsidR="00CF43AC" w:rsidRDefault="00CF43AC" w:rsidP="00345714">
            <w:pPr>
              <w:spacing w:line="480" w:lineRule="auto"/>
              <w:rPr>
                <w:rFonts w:ascii="Times New Roman" w:hAnsi="Times New Roman" w:cs="Times New Roman"/>
                <w:sz w:val="24"/>
                <w:szCs w:val="24"/>
              </w:rPr>
            </w:pPr>
          </w:p>
        </w:tc>
        <w:tc>
          <w:tcPr>
            <w:tcW w:w="1136" w:type="dxa"/>
          </w:tcPr>
          <w:p w14:paraId="6C87CADF" w14:textId="77777777" w:rsidR="00CF43AC" w:rsidRDefault="00CF43AC" w:rsidP="00345714">
            <w:pPr>
              <w:spacing w:line="480" w:lineRule="auto"/>
              <w:rPr>
                <w:rFonts w:ascii="Times New Roman" w:hAnsi="Times New Roman" w:cs="Times New Roman"/>
                <w:sz w:val="24"/>
                <w:szCs w:val="24"/>
              </w:rPr>
            </w:pPr>
          </w:p>
        </w:tc>
      </w:tr>
      <w:tr w:rsidR="00CF43AC" w14:paraId="6D4126F9" w14:textId="46BBF3A8" w:rsidTr="00CF43AC">
        <w:trPr>
          <w:trHeight w:val="1113"/>
        </w:trPr>
        <w:tc>
          <w:tcPr>
            <w:tcW w:w="3003" w:type="dxa"/>
          </w:tcPr>
          <w:p w14:paraId="0C23949B" w14:textId="09D1834D"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our_source</w:t>
            </w:r>
            <w:proofErr w:type="spellEnd"/>
          </w:p>
        </w:tc>
        <w:tc>
          <w:tcPr>
            <w:tcW w:w="1190" w:type="dxa"/>
          </w:tcPr>
          <w:p w14:paraId="4C08AB0A" w14:textId="60F9213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69148A46" w14:textId="77777777" w:rsidR="00CF43AC" w:rsidRDefault="00CF43AC" w:rsidP="00345714">
            <w:pPr>
              <w:spacing w:line="480" w:lineRule="auto"/>
              <w:rPr>
                <w:rFonts w:ascii="Times New Roman" w:hAnsi="Times New Roman" w:cs="Times New Roman"/>
                <w:sz w:val="24"/>
                <w:szCs w:val="24"/>
              </w:rPr>
            </w:pPr>
          </w:p>
        </w:tc>
        <w:tc>
          <w:tcPr>
            <w:tcW w:w="1136" w:type="dxa"/>
          </w:tcPr>
          <w:p w14:paraId="54099B96" w14:textId="77777777" w:rsidR="00CF43AC" w:rsidRDefault="00CF43AC" w:rsidP="00345714">
            <w:pPr>
              <w:spacing w:line="480" w:lineRule="auto"/>
              <w:rPr>
                <w:rFonts w:ascii="Times New Roman" w:hAnsi="Times New Roman" w:cs="Times New Roman"/>
                <w:sz w:val="24"/>
                <w:szCs w:val="24"/>
              </w:rPr>
            </w:pPr>
          </w:p>
        </w:tc>
        <w:tc>
          <w:tcPr>
            <w:tcW w:w="1136" w:type="dxa"/>
          </w:tcPr>
          <w:p w14:paraId="39A9C285" w14:textId="77777777" w:rsidR="00CF43AC" w:rsidRDefault="00CF43AC" w:rsidP="00345714">
            <w:pPr>
              <w:spacing w:line="480" w:lineRule="auto"/>
              <w:rPr>
                <w:rFonts w:ascii="Times New Roman" w:hAnsi="Times New Roman" w:cs="Times New Roman"/>
                <w:sz w:val="24"/>
                <w:szCs w:val="24"/>
              </w:rPr>
            </w:pPr>
          </w:p>
        </w:tc>
        <w:tc>
          <w:tcPr>
            <w:tcW w:w="1136" w:type="dxa"/>
          </w:tcPr>
          <w:p w14:paraId="07777810" w14:textId="77777777" w:rsidR="00CF43AC" w:rsidRDefault="00CF43AC" w:rsidP="00345714">
            <w:pPr>
              <w:spacing w:line="480" w:lineRule="auto"/>
              <w:rPr>
                <w:rFonts w:ascii="Times New Roman" w:hAnsi="Times New Roman" w:cs="Times New Roman"/>
                <w:sz w:val="24"/>
                <w:szCs w:val="24"/>
              </w:rPr>
            </w:pPr>
          </w:p>
        </w:tc>
      </w:tr>
      <w:tr w:rsidR="00CF43AC" w14:paraId="0707873F" w14:textId="34516767" w:rsidTr="00CF43AC">
        <w:trPr>
          <w:trHeight w:val="1113"/>
        </w:trPr>
        <w:tc>
          <w:tcPr>
            <w:tcW w:w="3003" w:type="dxa"/>
          </w:tcPr>
          <w:p w14:paraId="7780FED0" w14:textId="2BB856E2"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only_sources</w:t>
            </w:r>
            <w:proofErr w:type="spellEnd"/>
          </w:p>
        </w:tc>
        <w:tc>
          <w:tcPr>
            <w:tcW w:w="1190" w:type="dxa"/>
          </w:tcPr>
          <w:p w14:paraId="2ABC622E" w14:textId="7D3B61E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198DD425" w14:textId="77777777" w:rsidR="00CF43AC" w:rsidRDefault="00CF43AC" w:rsidP="00345714">
            <w:pPr>
              <w:spacing w:line="480" w:lineRule="auto"/>
              <w:rPr>
                <w:rFonts w:ascii="Times New Roman" w:hAnsi="Times New Roman" w:cs="Times New Roman"/>
                <w:sz w:val="24"/>
                <w:szCs w:val="24"/>
              </w:rPr>
            </w:pPr>
          </w:p>
        </w:tc>
        <w:tc>
          <w:tcPr>
            <w:tcW w:w="1136" w:type="dxa"/>
          </w:tcPr>
          <w:p w14:paraId="71105F2A" w14:textId="77777777" w:rsidR="00CF43AC" w:rsidRDefault="00CF43AC" w:rsidP="00345714">
            <w:pPr>
              <w:spacing w:line="480" w:lineRule="auto"/>
              <w:rPr>
                <w:rFonts w:ascii="Times New Roman" w:hAnsi="Times New Roman" w:cs="Times New Roman"/>
                <w:sz w:val="24"/>
                <w:szCs w:val="24"/>
              </w:rPr>
            </w:pPr>
          </w:p>
        </w:tc>
        <w:tc>
          <w:tcPr>
            <w:tcW w:w="1136" w:type="dxa"/>
          </w:tcPr>
          <w:p w14:paraId="2DBB785C" w14:textId="77777777" w:rsidR="00CF43AC" w:rsidRDefault="00CF43AC" w:rsidP="00345714">
            <w:pPr>
              <w:spacing w:line="480" w:lineRule="auto"/>
              <w:rPr>
                <w:rFonts w:ascii="Times New Roman" w:hAnsi="Times New Roman" w:cs="Times New Roman"/>
                <w:sz w:val="24"/>
                <w:szCs w:val="24"/>
              </w:rPr>
            </w:pPr>
          </w:p>
        </w:tc>
        <w:tc>
          <w:tcPr>
            <w:tcW w:w="1136" w:type="dxa"/>
          </w:tcPr>
          <w:p w14:paraId="487AF55A" w14:textId="77777777" w:rsidR="00CF43AC" w:rsidRDefault="00CF43AC" w:rsidP="00345714">
            <w:pPr>
              <w:spacing w:line="480" w:lineRule="auto"/>
              <w:rPr>
                <w:rFonts w:ascii="Times New Roman" w:hAnsi="Times New Roman" w:cs="Times New Roman"/>
                <w:sz w:val="24"/>
                <w:szCs w:val="24"/>
              </w:rPr>
            </w:pPr>
          </w:p>
        </w:tc>
      </w:tr>
      <w:tr w:rsidR="00CF43AC" w14:paraId="3756C756" w14:textId="2B760D2E" w:rsidTr="00CF43AC">
        <w:trPr>
          <w:trHeight w:val="1101"/>
        </w:trPr>
        <w:tc>
          <w:tcPr>
            <w:tcW w:w="3003" w:type="dxa"/>
          </w:tcPr>
          <w:p w14:paraId="46DC1E81" w14:textId="7CAD1154"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no_vsgi</w:t>
            </w:r>
            <w:proofErr w:type="spellEnd"/>
          </w:p>
        </w:tc>
        <w:tc>
          <w:tcPr>
            <w:tcW w:w="1190" w:type="dxa"/>
          </w:tcPr>
          <w:p w14:paraId="058B118F" w14:textId="21D6BD9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0FE81A9A" w14:textId="77777777" w:rsidR="00CF43AC" w:rsidRDefault="00CF43AC" w:rsidP="00345714">
            <w:pPr>
              <w:spacing w:line="480" w:lineRule="auto"/>
              <w:rPr>
                <w:rFonts w:ascii="Times New Roman" w:hAnsi="Times New Roman" w:cs="Times New Roman"/>
                <w:sz w:val="24"/>
                <w:szCs w:val="24"/>
              </w:rPr>
            </w:pPr>
          </w:p>
        </w:tc>
        <w:tc>
          <w:tcPr>
            <w:tcW w:w="1136" w:type="dxa"/>
          </w:tcPr>
          <w:p w14:paraId="56514C27" w14:textId="77777777" w:rsidR="00CF43AC" w:rsidRDefault="00CF43AC" w:rsidP="00345714">
            <w:pPr>
              <w:spacing w:line="480" w:lineRule="auto"/>
              <w:rPr>
                <w:rFonts w:ascii="Times New Roman" w:hAnsi="Times New Roman" w:cs="Times New Roman"/>
                <w:sz w:val="24"/>
                <w:szCs w:val="24"/>
              </w:rPr>
            </w:pPr>
          </w:p>
        </w:tc>
        <w:tc>
          <w:tcPr>
            <w:tcW w:w="1136" w:type="dxa"/>
          </w:tcPr>
          <w:p w14:paraId="3AF1025D" w14:textId="77777777" w:rsidR="00CF43AC" w:rsidRDefault="00CF43AC" w:rsidP="00345714">
            <w:pPr>
              <w:spacing w:line="480" w:lineRule="auto"/>
              <w:rPr>
                <w:rFonts w:ascii="Times New Roman" w:hAnsi="Times New Roman" w:cs="Times New Roman"/>
                <w:sz w:val="24"/>
                <w:szCs w:val="24"/>
              </w:rPr>
            </w:pPr>
          </w:p>
        </w:tc>
        <w:tc>
          <w:tcPr>
            <w:tcW w:w="1136" w:type="dxa"/>
          </w:tcPr>
          <w:p w14:paraId="58438488" w14:textId="77777777" w:rsidR="00CF43AC" w:rsidRDefault="00CF43AC" w:rsidP="00345714">
            <w:pPr>
              <w:spacing w:line="480" w:lineRule="auto"/>
              <w:rPr>
                <w:rFonts w:ascii="Times New Roman" w:hAnsi="Times New Roman" w:cs="Times New Roman"/>
                <w:sz w:val="24"/>
                <w:szCs w:val="24"/>
              </w:rPr>
            </w:pPr>
          </w:p>
        </w:tc>
      </w:tr>
      <w:tr w:rsidR="00CF43AC" w14:paraId="71BA47AB" w14:textId="553F0245" w:rsidTr="00CF43AC">
        <w:trPr>
          <w:trHeight w:val="1113"/>
        </w:trPr>
        <w:tc>
          <w:tcPr>
            <w:tcW w:w="3003" w:type="dxa"/>
          </w:tcPr>
          <w:p w14:paraId="172A0D67" w14:textId="15361D7A"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unitstat_resstat</w:t>
            </w:r>
            <w:proofErr w:type="spellEnd"/>
          </w:p>
        </w:tc>
        <w:tc>
          <w:tcPr>
            <w:tcW w:w="1190" w:type="dxa"/>
          </w:tcPr>
          <w:p w14:paraId="4350F61E" w14:textId="2939610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EA1160A" w14:textId="77777777" w:rsidR="00CF43AC" w:rsidRDefault="00CF43AC" w:rsidP="00345714">
            <w:pPr>
              <w:spacing w:line="480" w:lineRule="auto"/>
              <w:rPr>
                <w:rFonts w:ascii="Times New Roman" w:hAnsi="Times New Roman" w:cs="Times New Roman"/>
                <w:sz w:val="24"/>
                <w:szCs w:val="24"/>
              </w:rPr>
            </w:pPr>
          </w:p>
        </w:tc>
        <w:tc>
          <w:tcPr>
            <w:tcW w:w="1136" w:type="dxa"/>
          </w:tcPr>
          <w:p w14:paraId="14D76ACE" w14:textId="77777777" w:rsidR="00CF43AC" w:rsidRDefault="00CF43AC" w:rsidP="00345714">
            <w:pPr>
              <w:spacing w:line="480" w:lineRule="auto"/>
              <w:rPr>
                <w:rFonts w:ascii="Times New Roman" w:hAnsi="Times New Roman" w:cs="Times New Roman"/>
                <w:sz w:val="24"/>
                <w:szCs w:val="24"/>
              </w:rPr>
            </w:pPr>
          </w:p>
        </w:tc>
        <w:tc>
          <w:tcPr>
            <w:tcW w:w="1136" w:type="dxa"/>
          </w:tcPr>
          <w:p w14:paraId="2136A520" w14:textId="77777777" w:rsidR="00CF43AC" w:rsidRDefault="00CF43AC" w:rsidP="00345714">
            <w:pPr>
              <w:spacing w:line="480" w:lineRule="auto"/>
              <w:rPr>
                <w:rFonts w:ascii="Times New Roman" w:hAnsi="Times New Roman" w:cs="Times New Roman"/>
                <w:sz w:val="24"/>
                <w:szCs w:val="24"/>
              </w:rPr>
            </w:pPr>
          </w:p>
        </w:tc>
        <w:tc>
          <w:tcPr>
            <w:tcW w:w="1136" w:type="dxa"/>
          </w:tcPr>
          <w:p w14:paraId="0AD68238" w14:textId="77777777" w:rsidR="00CF43AC" w:rsidRDefault="00CF43AC" w:rsidP="00345714">
            <w:pPr>
              <w:spacing w:line="480" w:lineRule="auto"/>
              <w:rPr>
                <w:rFonts w:ascii="Times New Roman" w:hAnsi="Times New Roman" w:cs="Times New Roman"/>
                <w:sz w:val="24"/>
                <w:szCs w:val="24"/>
              </w:rPr>
            </w:pPr>
          </w:p>
        </w:tc>
      </w:tr>
      <w:tr w:rsidR="00CF43AC" w14:paraId="3B6485BD" w14:textId="5788B71A" w:rsidTr="00CF43AC">
        <w:trPr>
          <w:trHeight w:val="1113"/>
        </w:trPr>
        <w:tc>
          <w:tcPr>
            <w:tcW w:w="3003" w:type="dxa"/>
          </w:tcPr>
          <w:p w14:paraId="71D43F84" w14:textId="4E6322F6"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w:t>
            </w:r>
            <w:proofErr w:type="spellEnd"/>
          </w:p>
        </w:tc>
        <w:tc>
          <w:tcPr>
            <w:tcW w:w="1190" w:type="dxa"/>
          </w:tcPr>
          <w:p w14:paraId="7695938D" w14:textId="71FE4407"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7E50361" w14:textId="77777777" w:rsidR="00CF43AC" w:rsidRDefault="00CF43AC" w:rsidP="00345714">
            <w:pPr>
              <w:spacing w:line="480" w:lineRule="auto"/>
              <w:rPr>
                <w:rFonts w:ascii="Times New Roman" w:hAnsi="Times New Roman" w:cs="Times New Roman"/>
                <w:sz w:val="24"/>
                <w:szCs w:val="24"/>
              </w:rPr>
            </w:pPr>
          </w:p>
        </w:tc>
        <w:tc>
          <w:tcPr>
            <w:tcW w:w="1136" w:type="dxa"/>
          </w:tcPr>
          <w:p w14:paraId="27BF8B03" w14:textId="77777777" w:rsidR="00CF43AC" w:rsidRDefault="00CF43AC" w:rsidP="00345714">
            <w:pPr>
              <w:spacing w:line="480" w:lineRule="auto"/>
              <w:rPr>
                <w:rFonts w:ascii="Times New Roman" w:hAnsi="Times New Roman" w:cs="Times New Roman"/>
                <w:sz w:val="24"/>
                <w:szCs w:val="24"/>
              </w:rPr>
            </w:pPr>
          </w:p>
        </w:tc>
        <w:tc>
          <w:tcPr>
            <w:tcW w:w="1136" w:type="dxa"/>
          </w:tcPr>
          <w:p w14:paraId="154B2A14" w14:textId="77777777" w:rsidR="00CF43AC" w:rsidRDefault="00CF43AC" w:rsidP="00345714">
            <w:pPr>
              <w:spacing w:line="480" w:lineRule="auto"/>
              <w:rPr>
                <w:rFonts w:ascii="Times New Roman" w:hAnsi="Times New Roman" w:cs="Times New Roman"/>
                <w:sz w:val="24"/>
                <w:szCs w:val="24"/>
              </w:rPr>
            </w:pPr>
          </w:p>
        </w:tc>
        <w:tc>
          <w:tcPr>
            <w:tcW w:w="1136" w:type="dxa"/>
          </w:tcPr>
          <w:p w14:paraId="739CC053" w14:textId="77777777" w:rsidR="00CF43AC" w:rsidRDefault="00CF43AC" w:rsidP="00345714">
            <w:pPr>
              <w:spacing w:line="480" w:lineRule="auto"/>
              <w:rPr>
                <w:rFonts w:ascii="Times New Roman" w:hAnsi="Times New Roman" w:cs="Times New Roman"/>
                <w:sz w:val="24"/>
                <w:szCs w:val="24"/>
              </w:rPr>
            </w:pPr>
          </w:p>
        </w:tc>
      </w:tr>
      <w:tr w:rsidR="00CF43AC" w14:paraId="08853795" w14:textId="2304A5A3" w:rsidTr="00CF43AC">
        <w:trPr>
          <w:trHeight w:val="1101"/>
        </w:trPr>
        <w:tc>
          <w:tcPr>
            <w:tcW w:w="3003" w:type="dxa"/>
          </w:tcPr>
          <w:p w14:paraId="3EB05258" w14:textId="757AA43A"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_prospective</w:t>
            </w:r>
            <w:proofErr w:type="spellEnd"/>
          </w:p>
        </w:tc>
        <w:tc>
          <w:tcPr>
            <w:tcW w:w="1190" w:type="dxa"/>
          </w:tcPr>
          <w:p w14:paraId="0D53BC95" w14:textId="75388306"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5F7DF7C9" w14:textId="77777777" w:rsidR="00CF43AC" w:rsidRDefault="00CF43AC" w:rsidP="00345714">
            <w:pPr>
              <w:spacing w:line="480" w:lineRule="auto"/>
              <w:rPr>
                <w:rFonts w:ascii="Times New Roman" w:hAnsi="Times New Roman" w:cs="Times New Roman"/>
                <w:sz w:val="24"/>
                <w:szCs w:val="24"/>
              </w:rPr>
            </w:pPr>
          </w:p>
        </w:tc>
        <w:tc>
          <w:tcPr>
            <w:tcW w:w="1136" w:type="dxa"/>
          </w:tcPr>
          <w:p w14:paraId="7E97B74D" w14:textId="77777777" w:rsidR="00CF43AC" w:rsidRDefault="00CF43AC" w:rsidP="00345714">
            <w:pPr>
              <w:spacing w:line="480" w:lineRule="auto"/>
              <w:rPr>
                <w:rFonts w:ascii="Times New Roman" w:hAnsi="Times New Roman" w:cs="Times New Roman"/>
                <w:sz w:val="24"/>
                <w:szCs w:val="24"/>
              </w:rPr>
            </w:pPr>
          </w:p>
        </w:tc>
        <w:tc>
          <w:tcPr>
            <w:tcW w:w="1136" w:type="dxa"/>
          </w:tcPr>
          <w:p w14:paraId="51F29BD0" w14:textId="77777777" w:rsidR="00CF43AC" w:rsidRDefault="00CF43AC" w:rsidP="00345714">
            <w:pPr>
              <w:spacing w:line="480" w:lineRule="auto"/>
              <w:rPr>
                <w:rFonts w:ascii="Times New Roman" w:hAnsi="Times New Roman" w:cs="Times New Roman"/>
                <w:sz w:val="24"/>
                <w:szCs w:val="24"/>
              </w:rPr>
            </w:pPr>
          </w:p>
        </w:tc>
        <w:tc>
          <w:tcPr>
            <w:tcW w:w="1136" w:type="dxa"/>
          </w:tcPr>
          <w:p w14:paraId="7AE1B82F" w14:textId="77777777" w:rsidR="00CF43AC" w:rsidRDefault="00CF43AC" w:rsidP="00345714">
            <w:pPr>
              <w:spacing w:line="480" w:lineRule="auto"/>
              <w:rPr>
                <w:rFonts w:ascii="Times New Roman" w:hAnsi="Times New Roman" w:cs="Times New Roman"/>
                <w:sz w:val="24"/>
                <w:szCs w:val="24"/>
              </w:rPr>
            </w:pPr>
          </w:p>
        </w:tc>
      </w:tr>
      <w:tr w:rsidR="00CF43AC" w14:paraId="3FB437E5" w14:textId="03AC3007" w:rsidTr="00CF43AC">
        <w:trPr>
          <w:trHeight w:val="1113"/>
        </w:trPr>
        <w:tc>
          <w:tcPr>
            <w:tcW w:w="3003" w:type="dxa"/>
          </w:tcPr>
          <w:p w14:paraId="5AB9569A" w14:textId="4DC5C9CD" w:rsidR="00CF43AC" w:rsidRDefault="00EB31C1" w:rsidP="0034571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BRAPPA</w:t>
            </w:r>
            <w:r w:rsidR="00CF43AC">
              <w:rPr>
                <w:rFonts w:ascii="Times New Roman" w:hAnsi="Times New Roman" w:cs="Times New Roman"/>
                <w:sz w:val="24"/>
                <w:szCs w:val="24"/>
              </w:rPr>
              <w:t>_full_retrospective</w:t>
            </w:r>
            <w:proofErr w:type="spellEnd"/>
          </w:p>
        </w:tc>
        <w:tc>
          <w:tcPr>
            <w:tcW w:w="1190" w:type="dxa"/>
          </w:tcPr>
          <w:p w14:paraId="133C4783" w14:textId="17672171"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7F86098C" w14:textId="77777777" w:rsidR="00CF43AC" w:rsidRDefault="00CF43AC" w:rsidP="00345714">
            <w:pPr>
              <w:spacing w:line="480" w:lineRule="auto"/>
              <w:rPr>
                <w:rFonts w:ascii="Times New Roman" w:hAnsi="Times New Roman" w:cs="Times New Roman"/>
                <w:sz w:val="24"/>
                <w:szCs w:val="24"/>
              </w:rPr>
            </w:pPr>
          </w:p>
        </w:tc>
        <w:tc>
          <w:tcPr>
            <w:tcW w:w="1136" w:type="dxa"/>
          </w:tcPr>
          <w:p w14:paraId="54293353" w14:textId="77777777" w:rsidR="00CF43AC" w:rsidRDefault="00CF43AC" w:rsidP="00345714">
            <w:pPr>
              <w:spacing w:line="480" w:lineRule="auto"/>
              <w:rPr>
                <w:rFonts w:ascii="Times New Roman" w:hAnsi="Times New Roman" w:cs="Times New Roman"/>
                <w:sz w:val="24"/>
                <w:szCs w:val="24"/>
              </w:rPr>
            </w:pPr>
          </w:p>
        </w:tc>
        <w:tc>
          <w:tcPr>
            <w:tcW w:w="1136" w:type="dxa"/>
          </w:tcPr>
          <w:p w14:paraId="1D8330EB" w14:textId="77777777" w:rsidR="00CF43AC" w:rsidRDefault="00CF43AC" w:rsidP="00345714">
            <w:pPr>
              <w:spacing w:line="480" w:lineRule="auto"/>
              <w:rPr>
                <w:rFonts w:ascii="Times New Roman" w:hAnsi="Times New Roman" w:cs="Times New Roman"/>
                <w:sz w:val="24"/>
                <w:szCs w:val="24"/>
              </w:rPr>
            </w:pPr>
          </w:p>
        </w:tc>
        <w:tc>
          <w:tcPr>
            <w:tcW w:w="1136" w:type="dxa"/>
          </w:tcPr>
          <w:p w14:paraId="5097A932" w14:textId="77777777" w:rsidR="00CF43AC" w:rsidRDefault="00CF43AC" w:rsidP="00345714">
            <w:pPr>
              <w:spacing w:line="480" w:lineRule="auto"/>
              <w:rPr>
                <w:rFonts w:ascii="Times New Roman" w:hAnsi="Times New Roman" w:cs="Times New Roman"/>
                <w:sz w:val="24"/>
                <w:szCs w:val="24"/>
              </w:rPr>
            </w:pPr>
          </w:p>
        </w:tc>
      </w:tr>
      <w:tr w:rsidR="00CF43AC" w14:paraId="3693A331" w14:textId="48CC9CE8" w:rsidTr="00CF43AC">
        <w:trPr>
          <w:trHeight w:val="1113"/>
        </w:trPr>
        <w:tc>
          <w:tcPr>
            <w:tcW w:w="3003" w:type="dxa"/>
          </w:tcPr>
          <w:p w14:paraId="125C4D48" w14:textId="7BE01E15"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RF PPM 2019</w:t>
            </w:r>
          </w:p>
        </w:tc>
        <w:tc>
          <w:tcPr>
            <w:tcW w:w="1190" w:type="dxa"/>
          </w:tcPr>
          <w:p w14:paraId="7A0D74D5" w14:textId="4633C35E"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D8357B7" w14:textId="77777777" w:rsidR="00CF43AC" w:rsidRDefault="00CF43AC" w:rsidP="00345714">
            <w:pPr>
              <w:spacing w:line="480" w:lineRule="auto"/>
              <w:rPr>
                <w:rFonts w:ascii="Times New Roman" w:hAnsi="Times New Roman" w:cs="Times New Roman"/>
                <w:sz w:val="24"/>
                <w:szCs w:val="24"/>
              </w:rPr>
            </w:pPr>
          </w:p>
        </w:tc>
        <w:tc>
          <w:tcPr>
            <w:tcW w:w="1136" w:type="dxa"/>
          </w:tcPr>
          <w:p w14:paraId="42C8D9D4" w14:textId="77777777" w:rsidR="00CF43AC" w:rsidRDefault="00CF43AC" w:rsidP="00345714">
            <w:pPr>
              <w:spacing w:line="480" w:lineRule="auto"/>
              <w:rPr>
                <w:rFonts w:ascii="Times New Roman" w:hAnsi="Times New Roman" w:cs="Times New Roman"/>
                <w:sz w:val="24"/>
                <w:szCs w:val="24"/>
              </w:rPr>
            </w:pPr>
          </w:p>
        </w:tc>
        <w:tc>
          <w:tcPr>
            <w:tcW w:w="1136" w:type="dxa"/>
          </w:tcPr>
          <w:p w14:paraId="7015393E" w14:textId="77777777" w:rsidR="00CF43AC" w:rsidRDefault="00CF43AC" w:rsidP="00345714">
            <w:pPr>
              <w:spacing w:line="480" w:lineRule="auto"/>
              <w:rPr>
                <w:rFonts w:ascii="Times New Roman" w:hAnsi="Times New Roman" w:cs="Times New Roman"/>
                <w:sz w:val="24"/>
                <w:szCs w:val="24"/>
              </w:rPr>
            </w:pPr>
          </w:p>
        </w:tc>
        <w:tc>
          <w:tcPr>
            <w:tcW w:w="1136" w:type="dxa"/>
          </w:tcPr>
          <w:p w14:paraId="4CE0BAF5" w14:textId="77777777" w:rsidR="00CF43AC" w:rsidRDefault="00CF43AC" w:rsidP="00345714">
            <w:pPr>
              <w:spacing w:line="480" w:lineRule="auto"/>
              <w:rPr>
                <w:rFonts w:ascii="Times New Roman" w:hAnsi="Times New Roman" w:cs="Times New Roman"/>
                <w:sz w:val="24"/>
                <w:szCs w:val="24"/>
              </w:rPr>
            </w:pPr>
          </w:p>
        </w:tc>
      </w:tr>
      <w:tr w:rsidR="00CF43AC" w14:paraId="0589C6DC" w14:textId="274B6874" w:rsidTr="00CF43AC">
        <w:trPr>
          <w:trHeight w:val="1113"/>
        </w:trPr>
        <w:tc>
          <w:tcPr>
            <w:tcW w:w="3003" w:type="dxa"/>
          </w:tcPr>
          <w:p w14:paraId="58E85DED" w14:textId="631370ED"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F PPM 2020</w:t>
            </w:r>
          </w:p>
        </w:tc>
        <w:tc>
          <w:tcPr>
            <w:tcW w:w="1190" w:type="dxa"/>
          </w:tcPr>
          <w:p w14:paraId="65681FBE" w14:textId="7AB81BDB" w:rsidR="00CF43AC" w:rsidRDefault="00CF43AC" w:rsidP="00345714">
            <w:pPr>
              <w:spacing w:line="480" w:lineRule="auto"/>
              <w:rPr>
                <w:rFonts w:ascii="Times New Roman" w:hAnsi="Times New Roman" w:cs="Times New Roman"/>
                <w:sz w:val="24"/>
                <w:szCs w:val="24"/>
              </w:rPr>
            </w:pPr>
            <w:r>
              <w:rPr>
                <w:rFonts w:ascii="Times New Roman" w:hAnsi="Times New Roman" w:cs="Times New Roman"/>
                <w:sz w:val="24"/>
                <w:szCs w:val="24"/>
              </w:rPr>
              <w:t>April 1 2020</w:t>
            </w:r>
          </w:p>
        </w:tc>
        <w:tc>
          <w:tcPr>
            <w:tcW w:w="1136" w:type="dxa"/>
          </w:tcPr>
          <w:p w14:paraId="4AD36AD2" w14:textId="77777777" w:rsidR="00CF43AC" w:rsidRDefault="00CF43AC" w:rsidP="00345714">
            <w:pPr>
              <w:spacing w:line="480" w:lineRule="auto"/>
              <w:rPr>
                <w:rFonts w:ascii="Times New Roman" w:hAnsi="Times New Roman" w:cs="Times New Roman"/>
                <w:sz w:val="24"/>
                <w:szCs w:val="24"/>
              </w:rPr>
            </w:pPr>
          </w:p>
        </w:tc>
        <w:tc>
          <w:tcPr>
            <w:tcW w:w="1136" w:type="dxa"/>
          </w:tcPr>
          <w:p w14:paraId="2BB5E537" w14:textId="77777777" w:rsidR="00CF43AC" w:rsidRDefault="00CF43AC" w:rsidP="00345714">
            <w:pPr>
              <w:spacing w:line="480" w:lineRule="auto"/>
              <w:rPr>
                <w:rFonts w:ascii="Times New Roman" w:hAnsi="Times New Roman" w:cs="Times New Roman"/>
                <w:sz w:val="24"/>
                <w:szCs w:val="24"/>
              </w:rPr>
            </w:pPr>
          </w:p>
        </w:tc>
        <w:tc>
          <w:tcPr>
            <w:tcW w:w="1136" w:type="dxa"/>
          </w:tcPr>
          <w:p w14:paraId="700881D6" w14:textId="77777777" w:rsidR="00CF43AC" w:rsidRDefault="00CF43AC" w:rsidP="00345714">
            <w:pPr>
              <w:spacing w:line="480" w:lineRule="auto"/>
              <w:rPr>
                <w:rFonts w:ascii="Times New Roman" w:hAnsi="Times New Roman" w:cs="Times New Roman"/>
                <w:sz w:val="24"/>
                <w:szCs w:val="24"/>
              </w:rPr>
            </w:pPr>
          </w:p>
        </w:tc>
        <w:tc>
          <w:tcPr>
            <w:tcW w:w="1136" w:type="dxa"/>
          </w:tcPr>
          <w:p w14:paraId="62F96E26" w14:textId="77777777" w:rsidR="00CF43AC" w:rsidRDefault="00CF43AC" w:rsidP="00345714">
            <w:pPr>
              <w:spacing w:line="480" w:lineRule="auto"/>
              <w:rPr>
                <w:rFonts w:ascii="Times New Roman" w:hAnsi="Times New Roman" w:cs="Times New Roman"/>
                <w:sz w:val="24"/>
                <w:szCs w:val="24"/>
              </w:rPr>
            </w:pPr>
          </w:p>
        </w:tc>
      </w:tr>
    </w:tbl>
    <w:p w14:paraId="66D71BAB" w14:textId="77777777" w:rsidR="000027E9" w:rsidRDefault="000027E9" w:rsidP="00E00475">
      <w:pPr>
        <w:spacing w:line="480" w:lineRule="auto"/>
        <w:rPr>
          <w:rFonts w:ascii="Times New Roman" w:hAnsi="Times New Roman" w:cs="Times New Roman"/>
          <w:sz w:val="24"/>
          <w:szCs w:val="24"/>
        </w:rPr>
      </w:pPr>
    </w:p>
    <w:p w14:paraId="13844DDF" w14:textId="22D0098D" w:rsidR="00F3302C" w:rsidRDefault="00F3302C" w:rsidP="00E00475">
      <w:pPr>
        <w:spacing w:line="480" w:lineRule="auto"/>
        <w:rPr>
          <w:rFonts w:ascii="Times New Roman" w:hAnsi="Times New Roman" w:cs="Times New Roman"/>
          <w:i/>
          <w:iCs/>
          <w:sz w:val="24"/>
          <w:szCs w:val="24"/>
        </w:rPr>
      </w:pPr>
      <w:r>
        <w:rPr>
          <w:rFonts w:ascii="Times New Roman" w:hAnsi="Times New Roman" w:cs="Times New Roman"/>
          <w:i/>
          <w:iCs/>
          <w:sz w:val="24"/>
          <w:szCs w:val="24"/>
        </w:rPr>
        <w:t>Comparisons between 2020 Data Products</w:t>
      </w:r>
    </w:p>
    <w:p w14:paraId="24607A97" w14:textId="77777777" w:rsidR="00F3302C" w:rsidRDefault="00F3302C" w:rsidP="00E00475">
      <w:pPr>
        <w:spacing w:line="480" w:lineRule="auto"/>
        <w:rPr>
          <w:rFonts w:ascii="Times New Roman" w:hAnsi="Times New Roman" w:cs="Times New Roman"/>
          <w:sz w:val="24"/>
          <w:szCs w:val="24"/>
        </w:rPr>
      </w:pPr>
    </w:p>
    <w:p w14:paraId="5BACB444"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565FF3" w14:paraId="2470AB01" w14:textId="77777777" w:rsidTr="00C10D3D">
        <w:tc>
          <w:tcPr>
            <w:tcW w:w="9350" w:type="dxa"/>
            <w:gridSpan w:val="7"/>
          </w:tcPr>
          <w:p w14:paraId="4BBCC8D0" w14:textId="54F1B9C3" w:rsidR="00565FF3" w:rsidRDefault="00565FF3" w:rsidP="00E0047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3</w:t>
            </w:r>
            <w:r>
              <w:rPr>
                <w:rFonts w:ascii="Times New Roman" w:hAnsi="Times New Roman" w:cs="Times New Roman"/>
                <w:sz w:val="24"/>
                <w:szCs w:val="24"/>
              </w:rPr>
              <w:t>. Comparisons Between 2020 Data Products</w:t>
            </w:r>
            <w:r w:rsidR="00240DB0">
              <w:rPr>
                <w:rFonts w:ascii="Times New Roman" w:hAnsi="Times New Roman" w:cs="Times New Roman"/>
                <w:sz w:val="24"/>
                <w:szCs w:val="24"/>
              </w:rPr>
              <w:t xml:space="preserve"> and the CEF</w:t>
            </w:r>
          </w:p>
        </w:tc>
      </w:tr>
      <w:tr w:rsidR="00091AC4" w14:paraId="74DFA922" w14:textId="77777777" w:rsidTr="00091AC4">
        <w:tc>
          <w:tcPr>
            <w:tcW w:w="1319" w:type="dxa"/>
          </w:tcPr>
          <w:p w14:paraId="17285F2A" w14:textId="77777777" w:rsidR="00091AC4" w:rsidRDefault="00091AC4" w:rsidP="00E00475">
            <w:pPr>
              <w:spacing w:line="480" w:lineRule="auto"/>
              <w:rPr>
                <w:rFonts w:ascii="Times New Roman" w:hAnsi="Times New Roman" w:cs="Times New Roman"/>
                <w:sz w:val="24"/>
                <w:szCs w:val="24"/>
              </w:rPr>
            </w:pPr>
          </w:p>
        </w:tc>
        <w:tc>
          <w:tcPr>
            <w:tcW w:w="4152" w:type="dxa"/>
            <w:gridSpan w:val="3"/>
          </w:tcPr>
          <w:p w14:paraId="03ECBB9A" w14:textId="28901C91"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7BF15891" w14:textId="2D46924D" w:rsidR="00091AC4" w:rsidRDefault="00091AC4" w:rsidP="00E00475">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91AC4" w14:paraId="216900AC" w14:textId="77777777" w:rsidTr="00240DB0">
        <w:tc>
          <w:tcPr>
            <w:tcW w:w="1319" w:type="dxa"/>
          </w:tcPr>
          <w:p w14:paraId="115D1E3B" w14:textId="36F8763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33" w:type="dxa"/>
          </w:tcPr>
          <w:p w14:paraId="3C5D813F" w14:textId="5A3BBB6C"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34101F" w14:textId="3BDD98EF" w:rsidR="00091AC4" w:rsidRDefault="00091AC4" w:rsidP="00091AC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323" w:type="dxa"/>
          </w:tcPr>
          <w:p w14:paraId="6A5B64FA" w14:textId="6E0E6B04"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4F3DC45A" w14:textId="041824CD"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0FA2A25D" w14:textId="2D486C52" w:rsidR="00091AC4" w:rsidRDefault="00091AC4" w:rsidP="00091AC4">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293" w:type="dxa"/>
          </w:tcPr>
          <w:p w14:paraId="6D3B9250" w14:textId="4E7040D5" w:rsidR="00091AC4" w:rsidRDefault="00091AC4" w:rsidP="00091AC4">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565FF3" w14:paraId="439F3C46" w14:textId="77777777" w:rsidTr="00240DB0">
        <w:tc>
          <w:tcPr>
            <w:tcW w:w="1319" w:type="dxa"/>
          </w:tcPr>
          <w:p w14:paraId="544B98D4" w14:textId="77777777" w:rsidR="00565FF3" w:rsidRDefault="00565FF3" w:rsidP="00E00475">
            <w:pPr>
              <w:spacing w:line="480" w:lineRule="auto"/>
              <w:rPr>
                <w:rFonts w:ascii="Times New Roman" w:hAnsi="Times New Roman" w:cs="Times New Roman"/>
                <w:sz w:val="24"/>
                <w:szCs w:val="24"/>
              </w:rPr>
            </w:pPr>
          </w:p>
        </w:tc>
        <w:tc>
          <w:tcPr>
            <w:tcW w:w="1333" w:type="dxa"/>
          </w:tcPr>
          <w:p w14:paraId="7332EEC1" w14:textId="77777777" w:rsidR="00565FF3" w:rsidRDefault="00565FF3" w:rsidP="00E00475">
            <w:pPr>
              <w:spacing w:line="480" w:lineRule="auto"/>
              <w:rPr>
                <w:rFonts w:ascii="Times New Roman" w:hAnsi="Times New Roman" w:cs="Times New Roman"/>
                <w:sz w:val="24"/>
                <w:szCs w:val="24"/>
              </w:rPr>
            </w:pPr>
          </w:p>
        </w:tc>
        <w:tc>
          <w:tcPr>
            <w:tcW w:w="1496" w:type="dxa"/>
          </w:tcPr>
          <w:p w14:paraId="03FE57FB" w14:textId="77777777" w:rsidR="00565FF3" w:rsidRDefault="00565FF3" w:rsidP="00E00475">
            <w:pPr>
              <w:spacing w:line="480" w:lineRule="auto"/>
              <w:rPr>
                <w:rFonts w:ascii="Times New Roman" w:hAnsi="Times New Roman" w:cs="Times New Roman"/>
                <w:sz w:val="24"/>
                <w:szCs w:val="24"/>
              </w:rPr>
            </w:pPr>
          </w:p>
        </w:tc>
        <w:tc>
          <w:tcPr>
            <w:tcW w:w="1323" w:type="dxa"/>
          </w:tcPr>
          <w:p w14:paraId="4F81E105" w14:textId="77777777" w:rsidR="00565FF3" w:rsidRDefault="00565FF3" w:rsidP="00E00475">
            <w:pPr>
              <w:spacing w:line="480" w:lineRule="auto"/>
              <w:rPr>
                <w:rFonts w:ascii="Times New Roman" w:hAnsi="Times New Roman" w:cs="Times New Roman"/>
                <w:sz w:val="24"/>
                <w:szCs w:val="24"/>
              </w:rPr>
            </w:pPr>
          </w:p>
        </w:tc>
        <w:tc>
          <w:tcPr>
            <w:tcW w:w="1293" w:type="dxa"/>
          </w:tcPr>
          <w:p w14:paraId="44A2566E" w14:textId="77777777" w:rsidR="00565FF3" w:rsidRDefault="00565FF3" w:rsidP="00E00475">
            <w:pPr>
              <w:spacing w:line="480" w:lineRule="auto"/>
              <w:rPr>
                <w:rFonts w:ascii="Times New Roman" w:hAnsi="Times New Roman" w:cs="Times New Roman"/>
                <w:sz w:val="24"/>
                <w:szCs w:val="24"/>
              </w:rPr>
            </w:pPr>
          </w:p>
        </w:tc>
        <w:tc>
          <w:tcPr>
            <w:tcW w:w="1293" w:type="dxa"/>
          </w:tcPr>
          <w:p w14:paraId="22DA9D18" w14:textId="77777777" w:rsidR="00565FF3" w:rsidRDefault="00565FF3" w:rsidP="00E00475">
            <w:pPr>
              <w:spacing w:line="480" w:lineRule="auto"/>
              <w:rPr>
                <w:rFonts w:ascii="Times New Roman" w:hAnsi="Times New Roman" w:cs="Times New Roman"/>
                <w:sz w:val="24"/>
                <w:szCs w:val="24"/>
              </w:rPr>
            </w:pPr>
          </w:p>
        </w:tc>
        <w:tc>
          <w:tcPr>
            <w:tcW w:w="1293" w:type="dxa"/>
          </w:tcPr>
          <w:p w14:paraId="37C9611C" w14:textId="77777777" w:rsidR="00565FF3" w:rsidRDefault="00565FF3" w:rsidP="00E00475">
            <w:pPr>
              <w:spacing w:line="480" w:lineRule="auto"/>
              <w:rPr>
                <w:rFonts w:ascii="Times New Roman" w:hAnsi="Times New Roman" w:cs="Times New Roman"/>
                <w:sz w:val="24"/>
                <w:szCs w:val="24"/>
              </w:rPr>
            </w:pPr>
          </w:p>
        </w:tc>
      </w:tr>
      <w:tr w:rsidR="00565FF3" w14:paraId="6C2C9DAE" w14:textId="77777777" w:rsidTr="00240DB0">
        <w:tc>
          <w:tcPr>
            <w:tcW w:w="1319" w:type="dxa"/>
          </w:tcPr>
          <w:p w14:paraId="4ED81FBF" w14:textId="77777777" w:rsidR="00565FF3" w:rsidRDefault="00565FF3" w:rsidP="00E00475">
            <w:pPr>
              <w:spacing w:line="480" w:lineRule="auto"/>
              <w:rPr>
                <w:rFonts w:ascii="Times New Roman" w:hAnsi="Times New Roman" w:cs="Times New Roman"/>
                <w:sz w:val="24"/>
                <w:szCs w:val="24"/>
              </w:rPr>
            </w:pPr>
          </w:p>
        </w:tc>
        <w:tc>
          <w:tcPr>
            <w:tcW w:w="1333" w:type="dxa"/>
          </w:tcPr>
          <w:p w14:paraId="5446C5D1" w14:textId="77777777" w:rsidR="00565FF3" w:rsidRDefault="00565FF3" w:rsidP="00E00475">
            <w:pPr>
              <w:spacing w:line="480" w:lineRule="auto"/>
              <w:rPr>
                <w:rFonts w:ascii="Times New Roman" w:hAnsi="Times New Roman" w:cs="Times New Roman"/>
                <w:sz w:val="24"/>
                <w:szCs w:val="24"/>
              </w:rPr>
            </w:pPr>
          </w:p>
        </w:tc>
        <w:tc>
          <w:tcPr>
            <w:tcW w:w="1496" w:type="dxa"/>
          </w:tcPr>
          <w:p w14:paraId="3A1FBE30" w14:textId="77777777" w:rsidR="00565FF3" w:rsidRDefault="00565FF3" w:rsidP="00E00475">
            <w:pPr>
              <w:spacing w:line="480" w:lineRule="auto"/>
              <w:rPr>
                <w:rFonts w:ascii="Times New Roman" w:hAnsi="Times New Roman" w:cs="Times New Roman"/>
                <w:sz w:val="24"/>
                <w:szCs w:val="24"/>
              </w:rPr>
            </w:pPr>
          </w:p>
        </w:tc>
        <w:tc>
          <w:tcPr>
            <w:tcW w:w="1323" w:type="dxa"/>
          </w:tcPr>
          <w:p w14:paraId="6ED01A6A" w14:textId="77777777" w:rsidR="00565FF3" w:rsidRDefault="00565FF3" w:rsidP="00E00475">
            <w:pPr>
              <w:spacing w:line="480" w:lineRule="auto"/>
              <w:rPr>
                <w:rFonts w:ascii="Times New Roman" w:hAnsi="Times New Roman" w:cs="Times New Roman"/>
                <w:sz w:val="24"/>
                <w:szCs w:val="24"/>
              </w:rPr>
            </w:pPr>
          </w:p>
        </w:tc>
        <w:tc>
          <w:tcPr>
            <w:tcW w:w="1293" w:type="dxa"/>
          </w:tcPr>
          <w:p w14:paraId="409252B0" w14:textId="77777777" w:rsidR="00565FF3" w:rsidRDefault="00565FF3" w:rsidP="00E00475">
            <w:pPr>
              <w:spacing w:line="480" w:lineRule="auto"/>
              <w:rPr>
                <w:rFonts w:ascii="Times New Roman" w:hAnsi="Times New Roman" w:cs="Times New Roman"/>
                <w:sz w:val="24"/>
                <w:szCs w:val="24"/>
              </w:rPr>
            </w:pPr>
          </w:p>
        </w:tc>
        <w:tc>
          <w:tcPr>
            <w:tcW w:w="1293" w:type="dxa"/>
          </w:tcPr>
          <w:p w14:paraId="487AFF48" w14:textId="77777777" w:rsidR="00565FF3" w:rsidRDefault="00565FF3" w:rsidP="00E00475">
            <w:pPr>
              <w:spacing w:line="480" w:lineRule="auto"/>
              <w:rPr>
                <w:rFonts w:ascii="Times New Roman" w:hAnsi="Times New Roman" w:cs="Times New Roman"/>
                <w:sz w:val="24"/>
                <w:szCs w:val="24"/>
              </w:rPr>
            </w:pPr>
          </w:p>
        </w:tc>
        <w:tc>
          <w:tcPr>
            <w:tcW w:w="1293" w:type="dxa"/>
          </w:tcPr>
          <w:p w14:paraId="31A042BA" w14:textId="77777777" w:rsidR="00565FF3" w:rsidRDefault="00565FF3" w:rsidP="00E00475">
            <w:pPr>
              <w:spacing w:line="480" w:lineRule="auto"/>
              <w:rPr>
                <w:rFonts w:ascii="Times New Roman" w:hAnsi="Times New Roman" w:cs="Times New Roman"/>
                <w:sz w:val="24"/>
                <w:szCs w:val="24"/>
              </w:rPr>
            </w:pPr>
          </w:p>
        </w:tc>
      </w:tr>
      <w:tr w:rsidR="00565FF3" w14:paraId="2E19304C" w14:textId="77777777" w:rsidTr="00240DB0">
        <w:tc>
          <w:tcPr>
            <w:tcW w:w="1319" w:type="dxa"/>
          </w:tcPr>
          <w:p w14:paraId="06A9FA53" w14:textId="77777777" w:rsidR="00565FF3" w:rsidRDefault="00565FF3" w:rsidP="00E00475">
            <w:pPr>
              <w:spacing w:line="480" w:lineRule="auto"/>
              <w:rPr>
                <w:rFonts w:ascii="Times New Roman" w:hAnsi="Times New Roman" w:cs="Times New Roman"/>
                <w:sz w:val="24"/>
                <w:szCs w:val="24"/>
              </w:rPr>
            </w:pPr>
          </w:p>
        </w:tc>
        <w:tc>
          <w:tcPr>
            <w:tcW w:w="1333" w:type="dxa"/>
          </w:tcPr>
          <w:p w14:paraId="41F4FB06" w14:textId="77777777" w:rsidR="00565FF3" w:rsidRDefault="00565FF3" w:rsidP="00E00475">
            <w:pPr>
              <w:spacing w:line="480" w:lineRule="auto"/>
              <w:rPr>
                <w:rFonts w:ascii="Times New Roman" w:hAnsi="Times New Roman" w:cs="Times New Roman"/>
                <w:sz w:val="24"/>
                <w:szCs w:val="24"/>
              </w:rPr>
            </w:pPr>
          </w:p>
        </w:tc>
        <w:tc>
          <w:tcPr>
            <w:tcW w:w="1496" w:type="dxa"/>
          </w:tcPr>
          <w:p w14:paraId="6E4EE9D9" w14:textId="77777777" w:rsidR="00565FF3" w:rsidRDefault="00565FF3" w:rsidP="00E00475">
            <w:pPr>
              <w:spacing w:line="480" w:lineRule="auto"/>
              <w:rPr>
                <w:rFonts w:ascii="Times New Roman" w:hAnsi="Times New Roman" w:cs="Times New Roman"/>
                <w:sz w:val="24"/>
                <w:szCs w:val="24"/>
              </w:rPr>
            </w:pPr>
          </w:p>
        </w:tc>
        <w:tc>
          <w:tcPr>
            <w:tcW w:w="1323" w:type="dxa"/>
          </w:tcPr>
          <w:p w14:paraId="646E0D69" w14:textId="77777777" w:rsidR="00565FF3" w:rsidRDefault="00565FF3" w:rsidP="00E00475">
            <w:pPr>
              <w:spacing w:line="480" w:lineRule="auto"/>
              <w:rPr>
                <w:rFonts w:ascii="Times New Roman" w:hAnsi="Times New Roman" w:cs="Times New Roman"/>
                <w:sz w:val="24"/>
                <w:szCs w:val="24"/>
              </w:rPr>
            </w:pPr>
          </w:p>
        </w:tc>
        <w:tc>
          <w:tcPr>
            <w:tcW w:w="1293" w:type="dxa"/>
          </w:tcPr>
          <w:p w14:paraId="6D055E6B" w14:textId="77777777" w:rsidR="00565FF3" w:rsidRDefault="00565FF3" w:rsidP="00E00475">
            <w:pPr>
              <w:spacing w:line="480" w:lineRule="auto"/>
              <w:rPr>
                <w:rFonts w:ascii="Times New Roman" w:hAnsi="Times New Roman" w:cs="Times New Roman"/>
                <w:sz w:val="24"/>
                <w:szCs w:val="24"/>
              </w:rPr>
            </w:pPr>
          </w:p>
        </w:tc>
        <w:tc>
          <w:tcPr>
            <w:tcW w:w="1293" w:type="dxa"/>
          </w:tcPr>
          <w:p w14:paraId="02041095" w14:textId="77777777" w:rsidR="00565FF3" w:rsidRDefault="00565FF3" w:rsidP="00E00475">
            <w:pPr>
              <w:spacing w:line="480" w:lineRule="auto"/>
              <w:rPr>
                <w:rFonts w:ascii="Times New Roman" w:hAnsi="Times New Roman" w:cs="Times New Roman"/>
                <w:sz w:val="24"/>
                <w:szCs w:val="24"/>
              </w:rPr>
            </w:pPr>
          </w:p>
        </w:tc>
        <w:tc>
          <w:tcPr>
            <w:tcW w:w="1293" w:type="dxa"/>
          </w:tcPr>
          <w:p w14:paraId="70FCD235" w14:textId="77777777" w:rsidR="00565FF3" w:rsidRDefault="00565FF3" w:rsidP="00E00475">
            <w:pPr>
              <w:spacing w:line="480" w:lineRule="auto"/>
              <w:rPr>
                <w:rFonts w:ascii="Times New Roman" w:hAnsi="Times New Roman" w:cs="Times New Roman"/>
                <w:sz w:val="24"/>
                <w:szCs w:val="24"/>
              </w:rPr>
            </w:pPr>
          </w:p>
        </w:tc>
      </w:tr>
      <w:tr w:rsidR="00565FF3" w14:paraId="2D8B2D72" w14:textId="77777777" w:rsidTr="00240DB0">
        <w:tc>
          <w:tcPr>
            <w:tcW w:w="1319" w:type="dxa"/>
          </w:tcPr>
          <w:p w14:paraId="175E9387" w14:textId="77777777" w:rsidR="00565FF3" w:rsidRDefault="00565FF3" w:rsidP="00E00475">
            <w:pPr>
              <w:spacing w:line="480" w:lineRule="auto"/>
              <w:rPr>
                <w:rFonts w:ascii="Times New Roman" w:hAnsi="Times New Roman" w:cs="Times New Roman"/>
                <w:sz w:val="24"/>
                <w:szCs w:val="24"/>
              </w:rPr>
            </w:pPr>
          </w:p>
        </w:tc>
        <w:tc>
          <w:tcPr>
            <w:tcW w:w="1333" w:type="dxa"/>
          </w:tcPr>
          <w:p w14:paraId="224E5333" w14:textId="77777777" w:rsidR="00565FF3" w:rsidRDefault="00565FF3" w:rsidP="00E00475">
            <w:pPr>
              <w:spacing w:line="480" w:lineRule="auto"/>
              <w:rPr>
                <w:rFonts w:ascii="Times New Roman" w:hAnsi="Times New Roman" w:cs="Times New Roman"/>
                <w:sz w:val="24"/>
                <w:szCs w:val="24"/>
              </w:rPr>
            </w:pPr>
          </w:p>
        </w:tc>
        <w:tc>
          <w:tcPr>
            <w:tcW w:w="1496" w:type="dxa"/>
          </w:tcPr>
          <w:p w14:paraId="31DA8500" w14:textId="77777777" w:rsidR="00565FF3" w:rsidRDefault="00565FF3" w:rsidP="00E00475">
            <w:pPr>
              <w:spacing w:line="480" w:lineRule="auto"/>
              <w:rPr>
                <w:rFonts w:ascii="Times New Roman" w:hAnsi="Times New Roman" w:cs="Times New Roman"/>
                <w:sz w:val="24"/>
                <w:szCs w:val="24"/>
              </w:rPr>
            </w:pPr>
          </w:p>
        </w:tc>
        <w:tc>
          <w:tcPr>
            <w:tcW w:w="1323" w:type="dxa"/>
          </w:tcPr>
          <w:p w14:paraId="272D10B1" w14:textId="77777777" w:rsidR="00565FF3" w:rsidRDefault="00565FF3" w:rsidP="00E00475">
            <w:pPr>
              <w:spacing w:line="480" w:lineRule="auto"/>
              <w:rPr>
                <w:rFonts w:ascii="Times New Roman" w:hAnsi="Times New Roman" w:cs="Times New Roman"/>
                <w:sz w:val="24"/>
                <w:szCs w:val="24"/>
              </w:rPr>
            </w:pPr>
          </w:p>
        </w:tc>
        <w:tc>
          <w:tcPr>
            <w:tcW w:w="1293" w:type="dxa"/>
          </w:tcPr>
          <w:p w14:paraId="06E618EA" w14:textId="77777777" w:rsidR="00565FF3" w:rsidRDefault="00565FF3" w:rsidP="00E00475">
            <w:pPr>
              <w:spacing w:line="480" w:lineRule="auto"/>
              <w:rPr>
                <w:rFonts w:ascii="Times New Roman" w:hAnsi="Times New Roman" w:cs="Times New Roman"/>
                <w:sz w:val="24"/>
                <w:szCs w:val="24"/>
              </w:rPr>
            </w:pPr>
          </w:p>
        </w:tc>
        <w:tc>
          <w:tcPr>
            <w:tcW w:w="1293" w:type="dxa"/>
          </w:tcPr>
          <w:p w14:paraId="44568ED7" w14:textId="77777777" w:rsidR="00565FF3" w:rsidRDefault="00565FF3" w:rsidP="00E00475">
            <w:pPr>
              <w:spacing w:line="480" w:lineRule="auto"/>
              <w:rPr>
                <w:rFonts w:ascii="Times New Roman" w:hAnsi="Times New Roman" w:cs="Times New Roman"/>
                <w:sz w:val="24"/>
                <w:szCs w:val="24"/>
              </w:rPr>
            </w:pPr>
          </w:p>
        </w:tc>
        <w:tc>
          <w:tcPr>
            <w:tcW w:w="1293" w:type="dxa"/>
          </w:tcPr>
          <w:p w14:paraId="47B2B309" w14:textId="77777777" w:rsidR="00565FF3" w:rsidRDefault="00565FF3" w:rsidP="00E00475">
            <w:pPr>
              <w:spacing w:line="480" w:lineRule="auto"/>
              <w:rPr>
                <w:rFonts w:ascii="Times New Roman" w:hAnsi="Times New Roman" w:cs="Times New Roman"/>
                <w:sz w:val="24"/>
                <w:szCs w:val="24"/>
              </w:rPr>
            </w:pPr>
          </w:p>
        </w:tc>
      </w:tr>
      <w:tr w:rsidR="00240DB0" w14:paraId="0CC58051" w14:textId="77777777" w:rsidTr="00240DB0">
        <w:tc>
          <w:tcPr>
            <w:tcW w:w="1319" w:type="dxa"/>
          </w:tcPr>
          <w:p w14:paraId="2D2A316D" w14:textId="77777777" w:rsidR="00240DB0" w:rsidRDefault="00240DB0" w:rsidP="00E00475">
            <w:pPr>
              <w:spacing w:line="480" w:lineRule="auto"/>
              <w:rPr>
                <w:rFonts w:ascii="Times New Roman" w:hAnsi="Times New Roman" w:cs="Times New Roman"/>
                <w:sz w:val="24"/>
                <w:szCs w:val="24"/>
              </w:rPr>
            </w:pPr>
          </w:p>
        </w:tc>
        <w:tc>
          <w:tcPr>
            <w:tcW w:w="1333" w:type="dxa"/>
          </w:tcPr>
          <w:p w14:paraId="46B6FCE3" w14:textId="77777777" w:rsidR="00240DB0" w:rsidRDefault="00240DB0" w:rsidP="00E00475">
            <w:pPr>
              <w:spacing w:line="480" w:lineRule="auto"/>
              <w:rPr>
                <w:rFonts w:ascii="Times New Roman" w:hAnsi="Times New Roman" w:cs="Times New Roman"/>
                <w:sz w:val="24"/>
                <w:szCs w:val="24"/>
              </w:rPr>
            </w:pPr>
          </w:p>
        </w:tc>
        <w:tc>
          <w:tcPr>
            <w:tcW w:w="1496" w:type="dxa"/>
          </w:tcPr>
          <w:p w14:paraId="75106595" w14:textId="77777777" w:rsidR="00240DB0" w:rsidRDefault="00240DB0" w:rsidP="00E00475">
            <w:pPr>
              <w:spacing w:line="480" w:lineRule="auto"/>
              <w:rPr>
                <w:rFonts w:ascii="Times New Roman" w:hAnsi="Times New Roman" w:cs="Times New Roman"/>
                <w:sz w:val="24"/>
                <w:szCs w:val="24"/>
              </w:rPr>
            </w:pPr>
          </w:p>
        </w:tc>
        <w:tc>
          <w:tcPr>
            <w:tcW w:w="1323" w:type="dxa"/>
          </w:tcPr>
          <w:p w14:paraId="1115EC29" w14:textId="77777777" w:rsidR="00240DB0" w:rsidRDefault="00240DB0" w:rsidP="00E00475">
            <w:pPr>
              <w:spacing w:line="480" w:lineRule="auto"/>
              <w:rPr>
                <w:rFonts w:ascii="Times New Roman" w:hAnsi="Times New Roman" w:cs="Times New Roman"/>
                <w:sz w:val="24"/>
                <w:szCs w:val="24"/>
              </w:rPr>
            </w:pPr>
          </w:p>
        </w:tc>
        <w:tc>
          <w:tcPr>
            <w:tcW w:w="1293" w:type="dxa"/>
          </w:tcPr>
          <w:p w14:paraId="11118B15" w14:textId="77777777" w:rsidR="00240DB0" w:rsidRDefault="00240DB0" w:rsidP="00E00475">
            <w:pPr>
              <w:spacing w:line="480" w:lineRule="auto"/>
              <w:rPr>
                <w:rFonts w:ascii="Times New Roman" w:hAnsi="Times New Roman" w:cs="Times New Roman"/>
                <w:sz w:val="24"/>
                <w:szCs w:val="24"/>
              </w:rPr>
            </w:pPr>
          </w:p>
        </w:tc>
        <w:tc>
          <w:tcPr>
            <w:tcW w:w="1293" w:type="dxa"/>
          </w:tcPr>
          <w:p w14:paraId="69116238" w14:textId="77777777" w:rsidR="00240DB0" w:rsidRDefault="00240DB0" w:rsidP="00E00475">
            <w:pPr>
              <w:spacing w:line="480" w:lineRule="auto"/>
              <w:rPr>
                <w:rFonts w:ascii="Times New Roman" w:hAnsi="Times New Roman" w:cs="Times New Roman"/>
                <w:sz w:val="24"/>
                <w:szCs w:val="24"/>
              </w:rPr>
            </w:pPr>
          </w:p>
        </w:tc>
        <w:tc>
          <w:tcPr>
            <w:tcW w:w="1293" w:type="dxa"/>
          </w:tcPr>
          <w:p w14:paraId="5AF1E405" w14:textId="77777777" w:rsidR="00240DB0" w:rsidRDefault="00240DB0" w:rsidP="00E00475">
            <w:pPr>
              <w:spacing w:line="480" w:lineRule="auto"/>
              <w:rPr>
                <w:rFonts w:ascii="Times New Roman" w:hAnsi="Times New Roman" w:cs="Times New Roman"/>
                <w:sz w:val="24"/>
                <w:szCs w:val="24"/>
              </w:rPr>
            </w:pPr>
          </w:p>
        </w:tc>
      </w:tr>
    </w:tbl>
    <w:p w14:paraId="25909B23" w14:textId="77777777" w:rsidR="00565FF3" w:rsidRDefault="00565FF3"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48"/>
        <w:gridCol w:w="1323"/>
        <w:gridCol w:w="1496"/>
        <w:gridCol w:w="1260"/>
        <w:gridCol w:w="1291"/>
        <w:gridCol w:w="1496"/>
        <w:gridCol w:w="1236"/>
      </w:tblGrid>
      <w:tr w:rsidR="00240DB0" w14:paraId="3812E7CF" w14:textId="77777777" w:rsidTr="0026624A">
        <w:tc>
          <w:tcPr>
            <w:tcW w:w="9350" w:type="dxa"/>
            <w:gridSpan w:val="7"/>
          </w:tcPr>
          <w:p w14:paraId="4A65A25F" w14:textId="6658316F"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4</w:t>
            </w:r>
            <w:r>
              <w:rPr>
                <w:rFonts w:ascii="Times New Roman" w:hAnsi="Times New Roman" w:cs="Times New Roman"/>
                <w:sz w:val="24"/>
                <w:szCs w:val="24"/>
              </w:rPr>
              <w:t>. Comparisons Between 2020 Data Products and the ACS</w:t>
            </w:r>
          </w:p>
        </w:tc>
      </w:tr>
      <w:tr w:rsidR="000355DA" w14:paraId="01872A96" w14:textId="77777777" w:rsidTr="000355DA">
        <w:tc>
          <w:tcPr>
            <w:tcW w:w="1319" w:type="dxa"/>
          </w:tcPr>
          <w:p w14:paraId="19C1F818" w14:textId="77777777" w:rsidR="000355DA" w:rsidRDefault="000355DA" w:rsidP="0026624A">
            <w:pPr>
              <w:spacing w:line="480" w:lineRule="auto"/>
              <w:rPr>
                <w:rFonts w:ascii="Times New Roman" w:hAnsi="Times New Roman" w:cs="Times New Roman"/>
                <w:sz w:val="24"/>
                <w:szCs w:val="24"/>
              </w:rPr>
            </w:pPr>
          </w:p>
        </w:tc>
        <w:tc>
          <w:tcPr>
            <w:tcW w:w="4152" w:type="dxa"/>
            <w:gridSpan w:val="3"/>
          </w:tcPr>
          <w:p w14:paraId="567884CA" w14:textId="224F9966"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3879" w:type="dxa"/>
            <w:gridSpan w:val="3"/>
          </w:tcPr>
          <w:p w14:paraId="1E60C58B" w14:textId="539BBDEE" w:rsidR="000355DA" w:rsidRDefault="000355DA" w:rsidP="0026624A">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0355DA" w14:paraId="48AB8813" w14:textId="77777777" w:rsidTr="000355DA">
        <w:tc>
          <w:tcPr>
            <w:tcW w:w="1319" w:type="dxa"/>
          </w:tcPr>
          <w:p w14:paraId="4853CD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333" w:type="dxa"/>
          </w:tcPr>
          <w:p w14:paraId="51F08E00"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1484863F" w14:textId="77777777" w:rsidR="000355DA" w:rsidRDefault="000355DA" w:rsidP="000355DA">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323" w:type="dxa"/>
          </w:tcPr>
          <w:p w14:paraId="3B1ED61C" w14:textId="77777777"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93" w:type="dxa"/>
          </w:tcPr>
          <w:p w14:paraId="2908C4FE" w14:textId="343D424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293" w:type="dxa"/>
          </w:tcPr>
          <w:p w14:paraId="507A0F6D" w14:textId="2D252026" w:rsidR="000355DA" w:rsidRDefault="000355DA" w:rsidP="000355DA">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293" w:type="dxa"/>
          </w:tcPr>
          <w:p w14:paraId="75AEA98D" w14:textId="044F10AC" w:rsidR="000355DA" w:rsidRDefault="000355DA" w:rsidP="000355DA">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3E78AD2" w14:textId="77777777" w:rsidTr="000355DA">
        <w:tc>
          <w:tcPr>
            <w:tcW w:w="1319" w:type="dxa"/>
          </w:tcPr>
          <w:p w14:paraId="7790127F" w14:textId="77777777" w:rsidR="00240DB0" w:rsidRDefault="00240DB0" w:rsidP="0026624A">
            <w:pPr>
              <w:spacing w:line="480" w:lineRule="auto"/>
              <w:rPr>
                <w:rFonts w:ascii="Times New Roman" w:hAnsi="Times New Roman" w:cs="Times New Roman"/>
                <w:sz w:val="24"/>
                <w:szCs w:val="24"/>
              </w:rPr>
            </w:pPr>
          </w:p>
        </w:tc>
        <w:tc>
          <w:tcPr>
            <w:tcW w:w="1333" w:type="dxa"/>
          </w:tcPr>
          <w:p w14:paraId="6D228AEB" w14:textId="77777777" w:rsidR="00240DB0" w:rsidRDefault="00240DB0" w:rsidP="0026624A">
            <w:pPr>
              <w:spacing w:line="480" w:lineRule="auto"/>
              <w:rPr>
                <w:rFonts w:ascii="Times New Roman" w:hAnsi="Times New Roman" w:cs="Times New Roman"/>
                <w:sz w:val="24"/>
                <w:szCs w:val="24"/>
              </w:rPr>
            </w:pPr>
          </w:p>
        </w:tc>
        <w:tc>
          <w:tcPr>
            <w:tcW w:w="1496" w:type="dxa"/>
          </w:tcPr>
          <w:p w14:paraId="61385214" w14:textId="77777777" w:rsidR="00240DB0" w:rsidRDefault="00240DB0" w:rsidP="0026624A">
            <w:pPr>
              <w:spacing w:line="480" w:lineRule="auto"/>
              <w:rPr>
                <w:rFonts w:ascii="Times New Roman" w:hAnsi="Times New Roman" w:cs="Times New Roman"/>
                <w:sz w:val="24"/>
                <w:szCs w:val="24"/>
              </w:rPr>
            </w:pPr>
          </w:p>
        </w:tc>
        <w:tc>
          <w:tcPr>
            <w:tcW w:w="1323" w:type="dxa"/>
          </w:tcPr>
          <w:p w14:paraId="48B1BB15" w14:textId="77777777" w:rsidR="00240DB0" w:rsidRDefault="00240DB0" w:rsidP="0026624A">
            <w:pPr>
              <w:spacing w:line="480" w:lineRule="auto"/>
              <w:rPr>
                <w:rFonts w:ascii="Times New Roman" w:hAnsi="Times New Roman" w:cs="Times New Roman"/>
                <w:sz w:val="24"/>
                <w:szCs w:val="24"/>
              </w:rPr>
            </w:pPr>
          </w:p>
        </w:tc>
        <w:tc>
          <w:tcPr>
            <w:tcW w:w="1293" w:type="dxa"/>
          </w:tcPr>
          <w:p w14:paraId="6562EB18" w14:textId="77777777" w:rsidR="00240DB0" w:rsidRDefault="00240DB0" w:rsidP="0026624A">
            <w:pPr>
              <w:spacing w:line="480" w:lineRule="auto"/>
              <w:rPr>
                <w:rFonts w:ascii="Times New Roman" w:hAnsi="Times New Roman" w:cs="Times New Roman"/>
                <w:sz w:val="24"/>
                <w:szCs w:val="24"/>
              </w:rPr>
            </w:pPr>
          </w:p>
        </w:tc>
        <w:tc>
          <w:tcPr>
            <w:tcW w:w="1293" w:type="dxa"/>
          </w:tcPr>
          <w:p w14:paraId="1EE1E916" w14:textId="77777777" w:rsidR="00240DB0" w:rsidRDefault="00240DB0" w:rsidP="0026624A">
            <w:pPr>
              <w:spacing w:line="480" w:lineRule="auto"/>
              <w:rPr>
                <w:rFonts w:ascii="Times New Roman" w:hAnsi="Times New Roman" w:cs="Times New Roman"/>
                <w:sz w:val="24"/>
                <w:szCs w:val="24"/>
              </w:rPr>
            </w:pPr>
          </w:p>
        </w:tc>
        <w:tc>
          <w:tcPr>
            <w:tcW w:w="1293" w:type="dxa"/>
          </w:tcPr>
          <w:p w14:paraId="5BB7C403" w14:textId="77777777" w:rsidR="00240DB0" w:rsidRDefault="00240DB0" w:rsidP="0026624A">
            <w:pPr>
              <w:spacing w:line="480" w:lineRule="auto"/>
              <w:rPr>
                <w:rFonts w:ascii="Times New Roman" w:hAnsi="Times New Roman" w:cs="Times New Roman"/>
                <w:sz w:val="24"/>
                <w:szCs w:val="24"/>
              </w:rPr>
            </w:pPr>
          </w:p>
        </w:tc>
      </w:tr>
      <w:tr w:rsidR="00240DB0" w14:paraId="789CFB58" w14:textId="77777777" w:rsidTr="000355DA">
        <w:tc>
          <w:tcPr>
            <w:tcW w:w="1319" w:type="dxa"/>
          </w:tcPr>
          <w:p w14:paraId="54C56B10" w14:textId="77777777" w:rsidR="00240DB0" w:rsidRDefault="00240DB0" w:rsidP="0026624A">
            <w:pPr>
              <w:spacing w:line="480" w:lineRule="auto"/>
              <w:rPr>
                <w:rFonts w:ascii="Times New Roman" w:hAnsi="Times New Roman" w:cs="Times New Roman"/>
                <w:sz w:val="24"/>
                <w:szCs w:val="24"/>
              </w:rPr>
            </w:pPr>
          </w:p>
        </w:tc>
        <w:tc>
          <w:tcPr>
            <w:tcW w:w="1333" w:type="dxa"/>
          </w:tcPr>
          <w:p w14:paraId="34A9174F" w14:textId="77777777" w:rsidR="00240DB0" w:rsidRDefault="00240DB0" w:rsidP="0026624A">
            <w:pPr>
              <w:spacing w:line="480" w:lineRule="auto"/>
              <w:rPr>
                <w:rFonts w:ascii="Times New Roman" w:hAnsi="Times New Roman" w:cs="Times New Roman"/>
                <w:sz w:val="24"/>
                <w:szCs w:val="24"/>
              </w:rPr>
            </w:pPr>
          </w:p>
        </w:tc>
        <w:tc>
          <w:tcPr>
            <w:tcW w:w="1496" w:type="dxa"/>
          </w:tcPr>
          <w:p w14:paraId="55F00B03" w14:textId="77777777" w:rsidR="00240DB0" w:rsidRDefault="00240DB0" w:rsidP="0026624A">
            <w:pPr>
              <w:spacing w:line="480" w:lineRule="auto"/>
              <w:rPr>
                <w:rFonts w:ascii="Times New Roman" w:hAnsi="Times New Roman" w:cs="Times New Roman"/>
                <w:sz w:val="24"/>
                <w:szCs w:val="24"/>
              </w:rPr>
            </w:pPr>
          </w:p>
        </w:tc>
        <w:tc>
          <w:tcPr>
            <w:tcW w:w="1323" w:type="dxa"/>
          </w:tcPr>
          <w:p w14:paraId="74E35FB5" w14:textId="77777777" w:rsidR="00240DB0" w:rsidRDefault="00240DB0" w:rsidP="0026624A">
            <w:pPr>
              <w:spacing w:line="480" w:lineRule="auto"/>
              <w:rPr>
                <w:rFonts w:ascii="Times New Roman" w:hAnsi="Times New Roman" w:cs="Times New Roman"/>
                <w:sz w:val="24"/>
                <w:szCs w:val="24"/>
              </w:rPr>
            </w:pPr>
          </w:p>
        </w:tc>
        <w:tc>
          <w:tcPr>
            <w:tcW w:w="1293" w:type="dxa"/>
          </w:tcPr>
          <w:p w14:paraId="51DB98FD" w14:textId="77777777" w:rsidR="00240DB0" w:rsidRDefault="00240DB0" w:rsidP="0026624A">
            <w:pPr>
              <w:spacing w:line="480" w:lineRule="auto"/>
              <w:rPr>
                <w:rFonts w:ascii="Times New Roman" w:hAnsi="Times New Roman" w:cs="Times New Roman"/>
                <w:sz w:val="24"/>
                <w:szCs w:val="24"/>
              </w:rPr>
            </w:pPr>
          </w:p>
        </w:tc>
        <w:tc>
          <w:tcPr>
            <w:tcW w:w="1293" w:type="dxa"/>
          </w:tcPr>
          <w:p w14:paraId="70891406" w14:textId="77777777" w:rsidR="00240DB0" w:rsidRDefault="00240DB0" w:rsidP="0026624A">
            <w:pPr>
              <w:spacing w:line="480" w:lineRule="auto"/>
              <w:rPr>
                <w:rFonts w:ascii="Times New Roman" w:hAnsi="Times New Roman" w:cs="Times New Roman"/>
                <w:sz w:val="24"/>
                <w:szCs w:val="24"/>
              </w:rPr>
            </w:pPr>
          </w:p>
        </w:tc>
        <w:tc>
          <w:tcPr>
            <w:tcW w:w="1293" w:type="dxa"/>
          </w:tcPr>
          <w:p w14:paraId="55D21C85" w14:textId="77777777" w:rsidR="00240DB0" w:rsidRDefault="00240DB0" w:rsidP="0026624A">
            <w:pPr>
              <w:spacing w:line="480" w:lineRule="auto"/>
              <w:rPr>
                <w:rFonts w:ascii="Times New Roman" w:hAnsi="Times New Roman" w:cs="Times New Roman"/>
                <w:sz w:val="24"/>
                <w:szCs w:val="24"/>
              </w:rPr>
            </w:pPr>
          </w:p>
        </w:tc>
      </w:tr>
      <w:tr w:rsidR="00240DB0" w14:paraId="09A9BE7C" w14:textId="77777777" w:rsidTr="000355DA">
        <w:tc>
          <w:tcPr>
            <w:tcW w:w="1319" w:type="dxa"/>
          </w:tcPr>
          <w:p w14:paraId="396367CA" w14:textId="77777777" w:rsidR="00240DB0" w:rsidRDefault="00240DB0" w:rsidP="0026624A">
            <w:pPr>
              <w:spacing w:line="480" w:lineRule="auto"/>
              <w:rPr>
                <w:rFonts w:ascii="Times New Roman" w:hAnsi="Times New Roman" w:cs="Times New Roman"/>
                <w:sz w:val="24"/>
                <w:szCs w:val="24"/>
              </w:rPr>
            </w:pPr>
          </w:p>
        </w:tc>
        <w:tc>
          <w:tcPr>
            <w:tcW w:w="1333" w:type="dxa"/>
          </w:tcPr>
          <w:p w14:paraId="35917DEF" w14:textId="77777777" w:rsidR="00240DB0" w:rsidRDefault="00240DB0" w:rsidP="0026624A">
            <w:pPr>
              <w:spacing w:line="480" w:lineRule="auto"/>
              <w:rPr>
                <w:rFonts w:ascii="Times New Roman" w:hAnsi="Times New Roman" w:cs="Times New Roman"/>
                <w:sz w:val="24"/>
                <w:szCs w:val="24"/>
              </w:rPr>
            </w:pPr>
          </w:p>
        </w:tc>
        <w:tc>
          <w:tcPr>
            <w:tcW w:w="1496" w:type="dxa"/>
          </w:tcPr>
          <w:p w14:paraId="29991397" w14:textId="77777777" w:rsidR="00240DB0" w:rsidRDefault="00240DB0" w:rsidP="0026624A">
            <w:pPr>
              <w:spacing w:line="480" w:lineRule="auto"/>
              <w:rPr>
                <w:rFonts w:ascii="Times New Roman" w:hAnsi="Times New Roman" w:cs="Times New Roman"/>
                <w:sz w:val="24"/>
                <w:szCs w:val="24"/>
              </w:rPr>
            </w:pPr>
          </w:p>
        </w:tc>
        <w:tc>
          <w:tcPr>
            <w:tcW w:w="1323" w:type="dxa"/>
          </w:tcPr>
          <w:p w14:paraId="7091528E" w14:textId="77777777" w:rsidR="00240DB0" w:rsidRDefault="00240DB0" w:rsidP="0026624A">
            <w:pPr>
              <w:spacing w:line="480" w:lineRule="auto"/>
              <w:rPr>
                <w:rFonts w:ascii="Times New Roman" w:hAnsi="Times New Roman" w:cs="Times New Roman"/>
                <w:sz w:val="24"/>
                <w:szCs w:val="24"/>
              </w:rPr>
            </w:pPr>
          </w:p>
        </w:tc>
        <w:tc>
          <w:tcPr>
            <w:tcW w:w="1293" w:type="dxa"/>
          </w:tcPr>
          <w:p w14:paraId="12191576" w14:textId="77777777" w:rsidR="00240DB0" w:rsidRDefault="00240DB0" w:rsidP="0026624A">
            <w:pPr>
              <w:spacing w:line="480" w:lineRule="auto"/>
              <w:rPr>
                <w:rFonts w:ascii="Times New Roman" w:hAnsi="Times New Roman" w:cs="Times New Roman"/>
                <w:sz w:val="24"/>
                <w:szCs w:val="24"/>
              </w:rPr>
            </w:pPr>
          </w:p>
        </w:tc>
        <w:tc>
          <w:tcPr>
            <w:tcW w:w="1293" w:type="dxa"/>
          </w:tcPr>
          <w:p w14:paraId="67591DB7" w14:textId="77777777" w:rsidR="00240DB0" w:rsidRDefault="00240DB0" w:rsidP="0026624A">
            <w:pPr>
              <w:spacing w:line="480" w:lineRule="auto"/>
              <w:rPr>
                <w:rFonts w:ascii="Times New Roman" w:hAnsi="Times New Roman" w:cs="Times New Roman"/>
                <w:sz w:val="24"/>
                <w:szCs w:val="24"/>
              </w:rPr>
            </w:pPr>
          </w:p>
        </w:tc>
        <w:tc>
          <w:tcPr>
            <w:tcW w:w="1293" w:type="dxa"/>
          </w:tcPr>
          <w:p w14:paraId="60D5EB1E" w14:textId="77777777" w:rsidR="00240DB0" w:rsidRDefault="00240DB0" w:rsidP="0026624A">
            <w:pPr>
              <w:spacing w:line="480" w:lineRule="auto"/>
              <w:rPr>
                <w:rFonts w:ascii="Times New Roman" w:hAnsi="Times New Roman" w:cs="Times New Roman"/>
                <w:sz w:val="24"/>
                <w:szCs w:val="24"/>
              </w:rPr>
            </w:pPr>
          </w:p>
        </w:tc>
      </w:tr>
      <w:tr w:rsidR="00240DB0" w14:paraId="092C9419" w14:textId="77777777" w:rsidTr="000355DA">
        <w:tc>
          <w:tcPr>
            <w:tcW w:w="1319" w:type="dxa"/>
          </w:tcPr>
          <w:p w14:paraId="4FFD53B1" w14:textId="77777777" w:rsidR="00240DB0" w:rsidRDefault="00240DB0" w:rsidP="0026624A">
            <w:pPr>
              <w:spacing w:line="480" w:lineRule="auto"/>
              <w:rPr>
                <w:rFonts w:ascii="Times New Roman" w:hAnsi="Times New Roman" w:cs="Times New Roman"/>
                <w:sz w:val="24"/>
                <w:szCs w:val="24"/>
              </w:rPr>
            </w:pPr>
          </w:p>
        </w:tc>
        <w:tc>
          <w:tcPr>
            <w:tcW w:w="1333" w:type="dxa"/>
          </w:tcPr>
          <w:p w14:paraId="4480936E" w14:textId="77777777" w:rsidR="00240DB0" w:rsidRDefault="00240DB0" w:rsidP="0026624A">
            <w:pPr>
              <w:spacing w:line="480" w:lineRule="auto"/>
              <w:rPr>
                <w:rFonts w:ascii="Times New Roman" w:hAnsi="Times New Roman" w:cs="Times New Roman"/>
                <w:sz w:val="24"/>
                <w:szCs w:val="24"/>
              </w:rPr>
            </w:pPr>
          </w:p>
        </w:tc>
        <w:tc>
          <w:tcPr>
            <w:tcW w:w="1496" w:type="dxa"/>
          </w:tcPr>
          <w:p w14:paraId="13A4AC8B" w14:textId="77777777" w:rsidR="00240DB0" w:rsidRDefault="00240DB0" w:rsidP="0026624A">
            <w:pPr>
              <w:spacing w:line="480" w:lineRule="auto"/>
              <w:rPr>
                <w:rFonts w:ascii="Times New Roman" w:hAnsi="Times New Roman" w:cs="Times New Roman"/>
                <w:sz w:val="24"/>
                <w:szCs w:val="24"/>
              </w:rPr>
            </w:pPr>
          </w:p>
        </w:tc>
        <w:tc>
          <w:tcPr>
            <w:tcW w:w="1323" w:type="dxa"/>
          </w:tcPr>
          <w:p w14:paraId="2F7C1236" w14:textId="77777777" w:rsidR="00240DB0" w:rsidRDefault="00240DB0" w:rsidP="0026624A">
            <w:pPr>
              <w:spacing w:line="480" w:lineRule="auto"/>
              <w:rPr>
                <w:rFonts w:ascii="Times New Roman" w:hAnsi="Times New Roman" w:cs="Times New Roman"/>
                <w:sz w:val="24"/>
                <w:szCs w:val="24"/>
              </w:rPr>
            </w:pPr>
          </w:p>
        </w:tc>
        <w:tc>
          <w:tcPr>
            <w:tcW w:w="1293" w:type="dxa"/>
          </w:tcPr>
          <w:p w14:paraId="45D3608F" w14:textId="77777777" w:rsidR="00240DB0" w:rsidRDefault="00240DB0" w:rsidP="0026624A">
            <w:pPr>
              <w:spacing w:line="480" w:lineRule="auto"/>
              <w:rPr>
                <w:rFonts w:ascii="Times New Roman" w:hAnsi="Times New Roman" w:cs="Times New Roman"/>
                <w:sz w:val="24"/>
                <w:szCs w:val="24"/>
              </w:rPr>
            </w:pPr>
          </w:p>
        </w:tc>
        <w:tc>
          <w:tcPr>
            <w:tcW w:w="1293" w:type="dxa"/>
          </w:tcPr>
          <w:p w14:paraId="592C179A" w14:textId="77777777" w:rsidR="00240DB0" w:rsidRDefault="00240DB0" w:rsidP="0026624A">
            <w:pPr>
              <w:spacing w:line="480" w:lineRule="auto"/>
              <w:rPr>
                <w:rFonts w:ascii="Times New Roman" w:hAnsi="Times New Roman" w:cs="Times New Roman"/>
                <w:sz w:val="24"/>
                <w:szCs w:val="24"/>
              </w:rPr>
            </w:pPr>
          </w:p>
        </w:tc>
        <w:tc>
          <w:tcPr>
            <w:tcW w:w="1293" w:type="dxa"/>
          </w:tcPr>
          <w:p w14:paraId="0B925DFE" w14:textId="77777777" w:rsidR="00240DB0" w:rsidRDefault="00240DB0" w:rsidP="0026624A">
            <w:pPr>
              <w:spacing w:line="480" w:lineRule="auto"/>
              <w:rPr>
                <w:rFonts w:ascii="Times New Roman" w:hAnsi="Times New Roman" w:cs="Times New Roman"/>
                <w:sz w:val="24"/>
                <w:szCs w:val="24"/>
              </w:rPr>
            </w:pPr>
          </w:p>
        </w:tc>
      </w:tr>
    </w:tbl>
    <w:p w14:paraId="013B7DF1" w14:textId="77777777" w:rsidR="00565FF3" w:rsidRDefault="00565FF3" w:rsidP="00E00475">
      <w:pPr>
        <w:spacing w:line="480" w:lineRule="auto"/>
        <w:rPr>
          <w:rFonts w:ascii="Times New Roman" w:hAnsi="Times New Roman" w:cs="Times New Roman"/>
          <w:sz w:val="24"/>
          <w:szCs w:val="24"/>
        </w:rPr>
      </w:pPr>
    </w:p>
    <w:p w14:paraId="5C5A3D3D" w14:textId="77777777" w:rsidR="00EB31C1" w:rsidRPr="00F3302C" w:rsidRDefault="00EB31C1" w:rsidP="00E00475">
      <w:pPr>
        <w:spacing w:line="48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240DB0" w14:paraId="13F38C1A" w14:textId="77777777" w:rsidTr="0026624A">
        <w:tc>
          <w:tcPr>
            <w:tcW w:w="9350" w:type="dxa"/>
            <w:gridSpan w:val="7"/>
          </w:tcPr>
          <w:p w14:paraId="2AF85577" w14:textId="5D34CF90" w:rsidR="00240DB0" w:rsidRDefault="00240DB0" w:rsidP="0026624A">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56714">
              <w:rPr>
                <w:rFonts w:ascii="Times New Roman" w:hAnsi="Times New Roman" w:cs="Times New Roman"/>
                <w:sz w:val="24"/>
                <w:szCs w:val="24"/>
              </w:rPr>
              <w:t>5</w:t>
            </w:r>
            <w:r>
              <w:rPr>
                <w:rFonts w:ascii="Times New Roman" w:hAnsi="Times New Roman" w:cs="Times New Roman"/>
                <w:sz w:val="24"/>
                <w:szCs w:val="24"/>
              </w:rPr>
              <w:t xml:space="preserve">. Comparisons Between 2020 Data Products and the </w:t>
            </w:r>
            <w:r w:rsidR="00EB31C1">
              <w:rPr>
                <w:rFonts w:ascii="Times New Roman" w:hAnsi="Times New Roman" w:cs="Times New Roman"/>
                <w:sz w:val="24"/>
                <w:szCs w:val="24"/>
              </w:rPr>
              <w:t>BRAPPA</w:t>
            </w:r>
          </w:p>
        </w:tc>
      </w:tr>
      <w:tr w:rsidR="00EB31C1" w14:paraId="35B49722" w14:textId="77777777" w:rsidTr="00EB31C1">
        <w:tc>
          <w:tcPr>
            <w:tcW w:w="1075" w:type="dxa"/>
          </w:tcPr>
          <w:p w14:paraId="0B0C779B" w14:textId="77777777" w:rsidR="00EB31C1" w:rsidRDefault="00EB31C1" w:rsidP="00EB31C1">
            <w:pPr>
              <w:spacing w:line="480" w:lineRule="auto"/>
              <w:rPr>
                <w:rFonts w:ascii="Times New Roman" w:hAnsi="Times New Roman" w:cs="Times New Roman"/>
                <w:sz w:val="24"/>
                <w:szCs w:val="24"/>
              </w:rPr>
            </w:pPr>
          </w:p>
        </w:tc>
        <w:tc>
          <w:tcPr>
            <w:tcW w:w="3900" w:type="dxa"/>
            <w:gridSpan w:val="3"/>
          </w:tcPr>
          <w:p w14:paraId="7855384B" w14:textId="3E150FE4"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85D7DEB" w14:textId="490F603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EB31C1" w14:paraId="2AEEB3EB" w14:textId="77777777" w:rsidTr="00EB31C1">
        <w:tc>
          <w:tcPr>
            <w:tcW w:w="1075" w:type="dxa"/>
          </w:tcPr>
          <w:p w14:paraId="01527B12" w14:textId="77777777"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99" w:type="dxa"/>
          </w:tcPr>
          <w:p w14:paraId="544808CD" w14:textId="631F2CBE"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6A868134" w14:textId="466F04AA" w:rsidR="00EB31C1" w:rsidRDefault="00EB31C1" w:rsidP="00EB31C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105" w:type="dxa"/>
          </w:tcPr>
          <w:p w14:paraId="4517A04D" w14:textId="67018FF1"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366D7FD7" w14:textId="41FC05D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1CE3B17" w14:textId="7C77E0AA" w:rsidR="00EB31C1" w:rsidRDefault="00EB31C1" w:rsidP="00EB31C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593" w:type="dxa"/>
          </w:tcPr>
          <w:p w14:paraId="7FBDAEFA" w14:textId="1DF2CD60" w:rsidR="00EB31C1" w:rsidRDefault="00EB31C1" w:rsidP="00EB31C1">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240DB0" w14:paraId="3DAAE799" w14:textId="77777777" w:rsidTr="00EB31C1">
        <w:tc>
          <w:tcPr>
            <w:tcW w:w="1075" w:type="dxa"/>
          </w:tcPr>
          <w:p w14:paraId="22790508" w14:textId="77777777" w:rsidR="00240DB0" w:rsidRDefault="00240DB0" w:rsidP="0026624A">
            <w:pPr>
              <w:spacing w:line="480" w:lineRule="auto"/>
              <w:rPr>
                <w:rFonts w:ascii="Times New Roman" w:hAnsi="Times New Roman" w:cs="Times New Roman"/>
                <w:sz w:val="24"/>
                <w:szCs w:val="24"/>
              </w:rPr>
            </w:pPr>
          </w:p>
        </w:tc>
        <w:tc>
          <w:tcPr>
            <w:tcW w:w="1299" w:type="dxa"/>
          </w:tcPr>
          <w:p w14:paraId="17C2C266" w14:textId="77777777" w:rsidR="00240DB0" w:rsidRDefault="00240DB0" w:rsidP="0026624A">
            <w:pPr>
              <w:spacing w:line="480" w:lineRule="auto"/>
              <w:rPr>
                <w:rFonts w:ascii="Times New Roman" w:hAnsi="Times New Roman" w:cs="Times New Roman"/>
                <w:sz w:val="24"/>
                <w:szCs w:val="24"/>
              </w:rPr>
            </w:pPr>
          </w:p>
        </w:tc>
        <w:tc>
          <w:tcPr>
            <w:tcW w:w="1496" w:type="dxa"/>
          </w:tcPr>
          <w:p w14:paraId="25A88944" w14:textId="77777777" w:rsidR="00240DB0" w:rsidRDefault="00240DB0" w:rsidP="0026624A">
            <w:pPr>
              <w:spacing w:line="480" w:lineRule="auto"/>
              <w:rPr>
                <w:rFonts w:ascii="Times New Roman" w:hAnsi="Times New Roman" w:cs="Times New Roman"/>
                <w:sz w:val="24"/>
                <w:szCs w:val="24"/>
              </w:rPr>
            </w:pPr>
          </w:p>
        </w:tc>
        <w:tc>
          <w:tcPr>
            <w:tcW w:w="1105" w:type="dxa"/>
          </w:tcPr>
          <w:p w14:paraId="4DA6B0BF" w14:textId="77777777" w:rsidR="00240DB0" w:rsidRDefault="00240DB0" w:rsidP="0026624A">
            <w:pPr>
              <w:spacing w:line="480" w:lineRule="auto"/>
              <w:rPr>
                <w:rFonts w:ascii="Times New Roman" w:hAnsi="Times New Roman" w:cs="Times New Roman"/>
                <w:sz w:val="24"/>
                <w:szCs w:val="24"/>
              </w:rPr>
            </w:pPr>
          </w:p>
        </w:tc>
        <w:tc>
          <w:tcPr>
            <w:tcW w:w="1286" w:type="dxa"/>
          </w:tcPr>
          <w:p w14:paraId="0ED76E53" w14:textId="77777777" w:rsidR="00240DB0" w:rsidRDefault="00240DB0" w:rsidP="0026624A">
            <w:pPr>
              <w:spacing w:line="480" w:lineRule="auto"/>
              <w:rPr>
                <w:rFonts w:ascii="Times New Roman" w:hAnsi="Times New Roman" w:cs="Times New Roman"/>
                <w:sz w:val="24"/>
                <w:szCs w:val="24"/>
              </w:rPr>
            </w:pPr>
          </w:p>
        </w:tc>
        <w:tc>
          <w:tcPr>
            <w:tcW w:w="1496" w:type="dxa"/>
          </w:tcPr>
          <w:p w14:paraId="79B01EF2" w14:textId="77777777" w:rsidR="00240DB0" w:rsidRDefault="00240DB0" w:rsidP="0026624A">
            <w:pPr>
              <w:spacing w:line="480" w:lineRule="auto"/>
              <w:rPr>
                <w:rFonts w:ascii="Times New Roman" w:hAnsi="Times New Roman" w:cs="Times New Roman"/>
                <w:sz w:val="24"/>
                <w:szCs w:val="24"/>
              </w:rPr>
            </w:pPr>
          </w:p>
        </w:tc>
        <w:tc>
          <w:tcPr>
            <w:tcW w:w="1593" w:type="dxa"/>
          </w:tcPr>
          <w:p w14:paraId="74A01DFA" w14:textId="77777777" w:rsidR="00240DB0" w:rsidRDefault="00240DB0" w:rsidP="0026624A">
            <w:pPr>
              <w:spacing w:line="480" w:lineRule="auto"/>
              <w:rPr>
                <w:rFonts w:ascii="Times New Roman" w:hAnsi="Times New Roman" w:cs="Times New Roman"/>
                <w:sz w:val="24"/>
                <w:szCs w:val="24"/>
              </w:rPr>
            </w:pPr>
          </w:p>
        </w:tc>
      </w:tr>
      <w:tr w:rsidR="00240DB0" w14:paraId="6DBA4CEB" w14:textId="77777777" w:rsidTr="00EB31C1">
        <w:tc>
          <w:tcPr>
            <w:tcW w:w="1075" w:type="dxa"/>
          </w:tcPr>
          <w:p w14:paraId="6083A216" w14:textId="77777777" w:rsidR="00240DB0" w:rsidRDefault="00240DB0" w:rsidP="0026624A">
            <w:pPr>
              <w:spacing w:line="480" w:lineRule="auto"/>
              <w:rPr>
                <w:rFonts w:ascii="Times New Roman" w:hAnsi="Times New Roman" w:cs="Times New Roman"/>
                <w:sz w:val="24"/>
                <w:szCs w:val="24"/>
              </w:rPr>
            </w:pPr>
          </w:p>
        </w:tc>
        <w:tc>
          <w:tcPr>
            <w:tcW w:w="1299" w:type="dxa"/>
          </w:tcPr>
          <w:p w14:paraId="34EE071A" w14:textId="77777777" w:rsidR="00240DB0" w:rsidRDefault="00240DB0" w:rsidP="0026624A">
            <w:pPr>
              <w:spacing w:line="480" w:lineRule="auto"/>
              <w:rPr>
                <w:rFonts w:ascii="Times New Roman" w:hAnsi="Times New Roman" w:cs="Times New Roman"/>
                <w:sz w:val="24"/>
                <w:szCs w:val="24"/>
              </w:rPr>
            </w:pPr>
          </w:p>
        </w:tc>
        <w:tc>
          <w:tcPr>
            <w:tcW w:w="1496" w:type="dxa"/>
          </w:tcPr>
          <w:p w14:paraId="2A933382" w14:textId="77777777" w:rsidR="00240DB0" w:rsidRDefault="00240DB0" w:rsidP="0026624A">
            <w:pPr>
              <w:spacing w:line="480" w:lineRule="auto"/>
              <w:rPr>
                <w:rFonts w:ascii="Times New Roman" w:hAnsi="Times New Roman" w:cs="Times New Roman"/>
                <w:sz w:val="24"/>
                <w:szCs w:val="24"/>
              </w:rPr>
            </w:pPr>
          </w:p>
        </w:tc>
        <w:tc>
          <w:tcPr>
            <w:tcW w:w="1105" w:type="dxa"/>
          </w:tcPr>
          <w:p w14:paraId="6C2BCB81" w14:textId="77777777" w:rsidR="00240DB0" w:rsidRDefault="00240DB0" w:rsidP="0026624A">
            <w:pPr>
              <w:spacing w:line="480" w:lineRule="auto"/>
              <w:rPr>
                <w:rFonts w:ascii="Times New Roman" w:hAnsi="Times New Roman" w:cs="Times New Roman"/>
                <w:sz w:val="24"/>
                <w:szCs w:val="24"/>
              </w:rPr>
            </w:pPr>
          </w:p>
        </w:tc>
        <w:tc>
          <w:tcPr>
            <w:tcW w:w="1286" w:type="dxa"/>
          </w:tcPr>
          <w:p w14:paraId="672B066D" w14:textId="77777777" w:rsidR="00240DB0" w:rsidRDefault="00240DB0" w:rsidP="0026624A">
            <w:pPr>
              <w:spacing w:line="480" w:lineRule="auto"/>
              <w:rPr>
                <w:rFonts w:ascii="Times New Roman" w:hAnsi="Times New Roman" w:cs="Times New Roman"/>
                <w:sz w:val="24"/>
                <w:szCs w:val="24"/>
              </w:rPr>
            </w:pPr>
          </w:p>
        </w:tc>
        <w:tc>
          <w:tcPr>
            <w:tcW w:w="1496" w:type="dxa"/>
          </w:tcPr>
          <w:p w14:paraId="78A27975" w14:textId="77777777" w:rsidR="00240DB0" w:rsidRDefault="00240DB0" w:rsidP="0026624A">
            <w:pPr>
              <w:spacing w:line="480" w:lineRule="auto"/>
              <w:rPr>
                <w:rFonts w:ascii="Times New Roman" w:hAnsi="Times New Roman" w:cs="Times New Roman"/>
                <w:sz w:val="24"/>
                <w:szCs w:val="24"/>
              </w:rPr>
            </w:pPr>
          </w:p>
        </w:tc>
        <w:tc>
          <w:tcPr>
            <w:tcW w:w="1593" w:type="dxa"/>
          </w:tcPr>
          <w:p w14:paraId="0C1A72FF" w14:textId="77777777" w:rsidR="00240DB0" w:rsidRDefault="00240DB0" w:rsidP="0026624A">
            <w:pPr>
              <w:spacing w:line="480" w:lineRule="auto"/>
              <w:rPr>
                <w:rFonts w:ascii="Times New Roman" w:hAnsi="Times New Roman" w:cs="Times New Roman"/>
                <w:sz w:val="24"/>
                <w:szCs w:val="24"/>
              </w:rPr>
            </w:pPr>
          </w:p>
        </w:tc>
      </w:tr>
      <w:tr w:rsidR="00240DB0" w14:paraId="3EE6C6A8" w14:textId="77777777" w:rsidTr="00EB31C1">
        <w:tc>
          <w:tcPr>
            <w:tcW w:w="1075" w:type="dxa"/>
          </w:tcPr>
          <w:p w14:paraId="1F25BAA0" w14:textId="77777777" w:rsidR="00240DB0" w:rsidRDefault="00240DB0" w:rsidP="0026624A">
            <w:pPr>
              <w:spacing w:line="480" w:lineRule="auto"/>
              <w:rPr>
                <w:rFonts w:ascii="Times New Roman" w:hAnsi="Times New Roman" w:cs="Times New Roman"/>
                <w:sz w:val="24"/>
                <w:szCs w:val="24"/>
              </w:rPr>
            </w:pPr>
          </w:p>
        </w:tc>
        <w:tc>
          <w:tcPr>
            <w:tcW w:w="1299" w:type="dxa"/>
          </w:tcPr>
          <w:p w14:paraId="05754B4B" w14:textId="77777777" w:rsidR="00240DB0" w:rsidRDefault="00240DB0" w:rsidP="0026624A">
            <w:pPr>
              <w:spacing w:line="480" w:lineRule="auto"/>
              <w:rPr>
                <w:rFonts w:ascii="Times New Roman" w:hAnsi="Times New Roman" w:cs="Times New Roman"/>
                <w:sz w:val="24"/>
                <w:szCs w:val="24"/>
              </w:rPr>
            </w:pPr>
          </w:p>
        </w:tc>
        <w:tc>
          <w:tcPr>
            <w:tcW w:w="1496" w:type="dxa"/>
          </w:tcPr>
          <w:p w14:paraId="7FD63470" w14:textId="77777777" w:rsidR="00240DB0" w:rsidRDefault="00240DB0" w:rsidP="0026624A">
            <w:pPr>
              <w:spacing w:line="480" w:lineRule="auto"/>
              <w:rPr>
                <w:rFonts w:ascii="Times New Roman" w:hAnsi="Times New Roman" w:cs="Times New Roman"/>
                <w:sz w:val="24"/>
                <w:szCs w:val="24"/>
              </w:rPr>
            </w:pPr>
          </w:p>
        </w:tc>
        <w:tc>
          <w:tcPr>
            <w:tcW w:w="1105" w:type="dxa"/>
          </w:tcPr>
          <w:p w14:paraId="57A6B5BB" w14:textId="77777777" w:rsidR="00240DB0" w:rsidRDefault="00240DB0" w:rsidP="0026624A">
            <w:pPr>
              <w:spacing w:line="480" w:lineRule="auto"/>
              <w:rPr>
                <w:rFonts w:ascii="Times New Roman" w:hAnsi="Times New Roman" w:cs="Times New Roman"/>
                <w:sz w:val="24"/>
                <w:szCs w:val="24"/>
              </w:rPr>
            </w:pPr>
          </w:p>
        </w:tc>
        <w:tc>
          <w:tcPr>
            <w:tcW w:w="1286" w:type="dxa"/>
          </w:tcPr>
          <w:p w14:paraId="3196A951" w14:textId="77777777" w:rsidR="00240DB0" w:rsidRDefault="00240DB0" w:rsidP="0026624A">
            <w:pPr>
              <w:spacing w:line="480" w:lineRule="auto"/>
              <w:rPr>
                <w:rFonts w:ascii="Times New Roman" w:hAnsi="Times New Roman" w:cs="Times New Roman"/>
                <w:sz w:val="24"/>
                <w:szCs w:val="24"/>
              </w:rPr>
            </w:pPr>
          </w:p>
        </w:tc>
        <w:tc>
          <w:tcPr>
            <w:tcW w:w="1496" w:type="dxa"/>
          </w:tcPr>
          <w:p w14:paraId="7BEA4EDB" w14:textId="77777777" w:rsidR="00240DB0" w:rsidRDefault="00240DB0" w:rsidP="0026624A">
            <w:pPr>
              <w:spacing w:line="480" w:lineRule="auto"/>
              <w:rPr>
                <w:rFonts w:ascii="Times New Roman" w:hAnsi="Times New Roman" w:cs="Times New Roman"/>
                <w:sz w:val="24"/>
                <w:szCs w:val="24"/>
              </w:rPr>
            </w:pPr>
          </w:p>
        </w:tc>
        <w:tc>
          <w:tcPr>
            <w:tcW w:w="1593" w:type="dxa"/>
          </w:tcPr>
          <w:p w14:paraId="66E01DDE" w14:textId="77777777" w:rsidR="00240DB0" w:rsidRDefault="00240DB0" w:rsidP="0026624A">
            <w:pPr>
              <w:spacing w:line="480" w:lineRule="auto"/>
              <w:rPr>
                <w:rFonts w:ascii="Times New Roman" w:hAnsi="Times New Roman" w:cs="Times New Roman"/>
                <w:sz w:val="24"/>
                <w:szCs w:val="24"/>
              </w:rPr>
            </w:pPr>
          </w:p>
        </w:tc>
      </w:tr>
      <w:tr w:rsidR="00240DB0" w14:paraId="6B62D1B7" w14:textId="77777777" w:rsidTr="00EB31C1">
        <w:tc>
          <w:tcPr>
            <w:tcW w:w="1075" w:type="dxa"/>
          </w:tcPr>
          <w:p w14:paraId="36600249" w14:textId="77777777" w:rsidR="00240DB0" w:rsidRDefault="00240DB0" w:rsidP="0026624A">
            <w:pPr>
              <w:spacing w:line="480" w:lineRule="auto"/>
              <w:rPr>
                <w:rFonts w:ascii="Times New Roman" w:hAnsi="Times New Roman" w:cs="Times New Roman"/>
                <w:sz w:val="24"/>
                <w:szCs w:val="24"/>
              </w:rPr>
            </w:pPr>
          </w:p>
        </w:tc>
        <w:tc>
          <w:tcPr>
            <w:tcW w:w="1299" w:type="dxa"/>
          </w:tcPr>
          <w:p w14:paraId="1C446989" w14:textId="77777777" w:rsidR="00240DB0" w:rsidRDefault="00240DB0" w:rsidP="0026624A">
            <w:pPr>
              <w:spacing w:line="480" w:lineRule="auto"/>
              <w:rPr>
                <w:rFonts w:ascii="Times New Roman" w:hAnsi="Times New Roman" w:cs="Times New Roman"/>
                <w:sz w:val="24"/>
                <w:szCs w:val="24"/>
              </w:rPr>
            </w:pPr>
          </w:p>
        </w:tc>
        <w:tc>
          <w:tcPr>
            <w:tcW w:w="1496" w:type="dxa"/>
          </w:tcPr>
          <w:p w14:paraId="07917D65" w14:textId="77777777" w:rsidR="00240DB0" w:rsidRDefault="00240DB0" w:rsidP="0026624A">
            <w:pPr>
              <w:spacing w:line="480" w:lineRule="auto"/>
              <w:rPr>
                <w:rFonts w:ascii="Times New Roman" w:hAnsi="Times New Roman" w:cs="Times New Roman"/>
                <w:sz w:val="24"/>
                <w:szCs w:val="24"/>
              </w:rPr>
            </w:pPr>
          </w:p>
        </w:tc>
        <w:tc>
          <w:tcPr>
            <w:tcW w:w="1105" w:type="dxa"/>
          </w:tcPr>
          <w:p w14:paraId="7384503F" w14:textId="77777777" w:rsidR="00240DB0" w:rsidRDefault="00240DB0" w:rsidP="0026624A">
            <w:pPr>
              <w:spacing w:line="480" w:lineRule="auto"/>
              <w:rPr>
                <w:rFonts w:ascii="Times New Roman" w:hAnsi="Times New Roman" w:cs="Times New Roman"/>
                <w:sz w:val="24"/>
                <w:szCs w:val="24"/>
              </w:rPr>
            </w:pPr>
          </w:p>
        </w:tc>
        <w:tc>
          <w:tcPr>
            <w:tcW w:w="1286" w:type="dxa"/>
          </w:tcPr>
          <w:p w14:paraId="360788CF" w14:textId="77777777" w:rsidR="00240DB0" w:rsidRDefault="00240DB0" w:rsidP="0026624A">
            <w:pPr>
              <w:spacing w:line="480" w:lineRule="auto"/>
              <w:rPr>
                <w:rFonts w:ascii="Times New Roman" w:hAnsi="Times New Roman" w:cs="Times New Roman"/>
                <w:sz w:val="24"/>
                <w:szCs w:val="24"/>
              </w:rPr>
            </w:pPr>
          </w:p>
        </w:tc>
        <w:tc>
          <w:tcPr>
            <w:tcW w:w="1496" w:type="dxa"/>
          </w:tcPr>
          <w:p w14:paraId="5A1833DB" w14:textId="77777777" w:rsidR="00240DB0" w:rsidRDefault="00240DB0" w:rsidP="0026624A">
            <w:pPr>
              <w:spacing w:line="480" w:lineRule="auto"/>
              <w:rPr>
                <w:rFonts w:ascii="Times New Roman" w:hAnsi="Times New Roman" w:cs="Times New Roman"/>
                <w:sz w:val="24"/>
                <w:szCs w:val="24"/>
              </w:rPr>
            </w:pPr>
          </w:p>
        </w:tc>
        <w:tc>
          <w:tcPr>
            <w:tcW w:w="1593" w:type="dxa"/>
          </w:tcPr>
          <w:p w14:paraId="6D8A3D69" w14:textId="77777777" w:rsidR="00240DB0" w:rsidRDefault="00240DB0" w:rsidP="0026624A">
            <w:pPr>
              <w:spacing w:line="480" w:lineRule="auto"/>
              <w:rPr>
                <w:rFonts w:ascii="Times New Roman" w:hAnsi="Times New Roman" w:cs="Times New Roman"/>
                <w:sz w:val="24"/>
                <w:szCs w:val="24"/>
              </w:rPr>
            </w:pPr>
          </w:p>
        </w:tc>
      </w:tr>
      <w:tr w:rsidR="00EB31C1" w14:paraId="23BAB8CB" w14:textId="77777777" w:rsidTr="00EB31C1">
        <w:tc>
          <w:tcPr>
            <w:tcW w:w="1075" w:type="dxa"/>
          </w:tcPr>
          <w:p w14:paraId="5D4C2D52" w14:textId="77777777" w:rsidR="00EB31C1" w:rsidRDefault="00EB31C1" w:rsidP="0026624A">
            <w:pPr>
              <w:spacing w:line="480" w:lineRule="auto"/>
              <w:rPr>
                <w:rFonts w:ascii="Times New Roman" w:hAnsi="Times New Roman" w:cs="Times New Roman"/>
                <w:sz w:val="24"/>
                <w:szCs w:val="24"/>
              </w:rPr>
            </w:pPr>
          </w:p>
        </w:tc>
        <w:tc>
          <w:tcPr>
            <w:tcW w:w="1299" w:type="dxa"/>
          </w:tcPr>
          <w:p w14:paraId="4E739641" w14:textId="77777777" w:rsidR="00EB31C1" w:rsidRDefault="00EB31C1" w:rsidP="0026624A">
            <w:pPr>
              <w:spacing w:line="480" w:lineRule="auto"/>
              <w:rPr>
                <w:rFonts w:ascii="Times New Roman" w:hAnsi="Times New Roman" w:cs="Times New Roman"/>
                <w:sz w:val="24"/>
                <w:szCs w:val="24"/>
              </w:rPr>
            </w:pPr>
          </w:p>
        </w:tc>
        <w:tc>
          <w:tcPr>
            <w:tcW w:w="1496" w:type="dxa"/>
          </w:tcPr>
          <w:p w14:paraId="435811EE" w14:textId="77777777" w:rsidR="00EB31C1" w:rsidRDefault="00EB31C1" w:rsidP="0026624A">
            <w:pPr>
              <w:spacing w:line="480" w:lineRule="auto"/>
              <w:rPr>
                <w:rFonts w:ascii="Times New Roman" w:hAnsi="Times New Roman" w:cs="Times New Roman"/>
                <w:sz w:val="24"/>
                <w:szCs w:val="24"/>
              </w:rPr>
            </w:pPr>
          </w:p>
        </w:tc>
        <w:tc>
          <w:tcPr>
            <w:tcW w:w="1105" w:type="dxa"/>
          </w:tcPr>
          <w:p w14:paraId="24B4BAE5" w14:textId="77777777" w:rsidR="00EB31C1" w:rsidRDefault="00EB31C1" w:rsidP="0026624A">
            <w:pPr>
              <w:spacing w:line="480" w:lineRule="auto"/>
              <w:rPr>
                <w:rFonts w:ascii="Times New Roman" w:hAnsi="Times New Roman" w:cs="Times New Roman"/>
                <w:sz w:val="24"/>
                <w:szCs w:val="24"/>
              </w:rPr>
            </w:pPr>
          </w:p>
        </w:tc>
        <w:tc>
          <w:tcPr>
            <w:tcW w:w="1286" w:type="dxa"/>
          </w:tcPr>
          <w:p w14:paraId="44729817" w14:textId="77777777" w:rsidR="00EB31C1" w:rsidRDefault="00EB31C1" w:rsidP="0026624A">
            <w:pPr>
              <w:spacing w:line="480" w:lineRule="auto"/>
              <w:rPr>
                <w:rFonts w:ascii="Times New Roman" w:hAnsi="Times New Roman" w:cs="Times New Roman"/>
                <w:sz w:val="24"/>
                <w:szCs w:val="24"/>
              </w:rPr>
            </w:pPr>
          </w:p>
        </w:tc>
        <w:tc>
          <w:tcPr>
            <w:tcW w:w="1496" w:type="dxa"/>
          </w:tcPr>
          <w:p w14:paraId="7B418D55" w14:textId="77777777" w:rsidR="00EB31C1" w:rsidRDefault="00EB31C1" w:rsidP="0026624A">
            <w:pPr>
              <w:spacing w:line="480" w:lineRule="auto"/>
              <w:rPr>
                <w:rFonts w:ascii="Times New Roman" w:hAnsi="Times New Roman" w:cs="Times New Roman"/>
                <w:sz w:val="24"/>
                <w:szCs w:val="24"/>
              </w:rPr>
            </w:pPr>
          </w:p>
        </w:tc>
        <w:tc>
          <w:tcPr>
            <w:tcW w:w="1593" w:type="dxa"/>
          </w:tcPr>
          <w:p w14:paraId="1CD7F410" w14:textId="77777777" w:rsidR="00EB31C1" w:rsidRDefault="00EB31C1" w:rsidP="0026624A">
            <w:pPr>
              <w:spacing w:line="480" w:lineRule="auto"/>
              <w:rPr>
                <w:rFonts w:ascii="Times New Roman" w:hAnsi="Times New Roman" w:cs="Times New Roman"/>
                <w:sz w:val="24"/>
                <w:szCs w:val="24"/>
              </w:rPr>
            </w:pPr>
          </w:p>
        </w:tc>
      </w:tr>
    </w:tbl>
    <w:p w14:paraId="65A21442" w14:textId="77777777" w:rsidR="00196758" w:rsidRDefault="00196758" w:rsidP="00196758"/>
    <w:p w14:paraId="5EA8BADF" w14:textId="77777777" w:rsidR="00B56714" w:rsidRDefault="00B56714" w:rsidP="00990251">
      <w:pPr>
        <w:jc w:val="center"/>
      </w:pPr>
    </w:p>
    <w:tbl>
      <w:tblPr>
        <w:tblStyle w:val="TableGrid"/>
        <w:tblW w:w="0" w:type="auto"/>
        <w:tblLook w:val="04A0" w:firstRow="1" w:lastRow="0" w:firstColumn="1" w:lastColumn="0" w:noHBand="0" w:noVBand="1"/>
      </w:tblPr>
      <w:tblGrid>
        <w:gridCol w:w="1075"/>
        <w:gridCol w:w="1299"/>
        <w:gridCol w:w="1496"/>
        <w:gridCol w:w="1105"/>
        <w:gridCol w:w="1286"/>
        <w:gridCol w:w="1496"/>
        <w:gridCol w:w="1593"/>
      </w:tblGrid>
      <w:tr w:rsidR="00B56714" w14:paraId="7051750B" w14:textId="77777777" w:rsidTr="006308CC">
        <w:tc>
          <w:tcPr>
            <w:tcW w:w="9350" w:type="dxa"/>
            <w:gridSpan w:val="7"/>
          </w:tcPr>
          <w:p w14:paraId="29850D06" w14:textId="336AF63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TABLE 6. Comparisons Between 2020 Data Products and the Random Forest PPM</w:t>
            </w:r>
          </w:p>
        </w:tc>
      </w:tr>
      <w:tr w:rsidR="00B56714" w14:paraId="44A2FFFA" w14:textId="77777777" w:rsidTr="006308CC">
        <w:tc>
          <w:tcPr>
            <w:tcW w:w="1075" w:type="dxa"/>
          </w:tcPr>
          <w:p w14:paraId="00042D59" w14:textId="77777777" w:rsidR="00B56714" w:rsidRDefault="00B56714" w:rsidP="006308CC">
            <w:pPr>
              <w:spacing w:line="480" w:lineRule="auto"/>
              <w:rPr>
                <w:rFonts w:ascii="Times New Roman" w:hAnsi="Times New Roman" w:cs="Times New Roman"/>
                <w:sz w:val="24"/>
                <w:szCs w:val="24"/>
              </w:rPr>
            </w:pPr>
          </w:p>
        </w:tc>
        <w:tc>
          <w:tcPr>
            <w:tcW w:w="3900" w:type="dxa"/>
            <w:gridSpan w:val="3"/>
          </w:tcPr>
          <w:p w14:paraId="3B4C56AC"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For Movers</w:t>
            </w:r>
          </w:p>
        </w:tc>
        <w:tc>
          <w:tcPr>
            <w:tcW w:w="4375" w:type="dxa"/>
            <w:gridSpan w:val="3"/>
          </w:tcPr>
          <w:p w14:paraId="7AA5C5D2"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For Non-Movers</w:t>
            </w:r>
          </w:p>
        </w:tc>
      </w:tr>
      <w:tr w:rsidR="00B56714" w14:paraId="27EEE3B7" w14:textId="77777777" w:rsidTr="006308CC">
        <w:tc>
          <w:tcPr>
            <w:tcW w:w="1075" w:type="dxa"/>
          </w:tcPr>
          <w:p w14:paraId="3C42E8DF"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Data Product</w:t>
            </w:r>
          </w:p>
        </w:tc>
        <w:tc>
          <w:tcPr>
            <w:tcW w:w="1299" w:type="dxa"/>
          </w:tcPr>
          <w:p w14:paraId="6DEC7EB0"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24C51150" w14:textId="77777777" w:rsidR="00B56714" w:rsidRDefault="00B56714" w:rsidP="006308CC">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105" w:type="dxa"/>
          </w:tcPr>
          <w:p w14:paraId="3735E8C7"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c>
          <w:tcPr>
            <w:tcW w:w="1286" w:type="dxa"/>
          </w:tcPr>
          <w:p w14:paraId="2A2FF568"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Percent Agreement</w:t>
            </w:r>
          </w:p>
        </w:tc>
        <w:tc>
          <w:tcPr>
            <w:tcW w:w="1496" w:type="dxa"/>
          </w:tcPr>
          <w:p w14:paraId="0CE66BD4" w14:textId="77777777" w:rsidR="00B56714" w:rsidRDefault="00B56714" w:rsidP="006308CC">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Kippendorf’s</w:t>
            </w:r>
            <w:proofErr w:type="spellEnd"/>
            <w:r>
              <w:rPr>
                <w:rFonts w:ascii="Times New Roman" w:hAnsi="Times New Roman" w:cs="Times New Roman"/>
                <w:sz w:val="24"/>
                <w:szCs w:val="24"/>
              </w:rPr>
              <w:t xml:space="preserve"> Alpha</w:t>
            </w:r>
          </w:p>
        </w:tc>
        <w:tc>
          <w:tcPr>
            <w:tcW w:w="1593" w:type="dxa"/>
          </w:tcPr>
          <w:p w14:paraId="7EC35DB5" w14:textId="77777777" w:rsidR="00B56714" w:rsidRDefault="00B56714" w:rsidP="006308CC">
            <w:pPr>
              <w:spacing w:line="480" w:lineRule="auto"/>
              <w:rPr>
                <w:rFonts w:ascii="Times New Roman" w:hAnsi="Times New Roman" w:cs="Times New Roman"/>
                <w:sz w:val="24"/>
                <w:szCs w:val="24"/>
              </w:rPr>
            </w:pPr>
            <w:r>
              <w:rPr>
                <w:rFonts w:ascii="Times New Roman" w:hAnsi="Times New Roman" w:cs="Times New Roman"/>
                <w:sz w:val="24"/>
                <w:szCs w:val="24"/>
              </w:rPr>
              <w:t>Cohen’s Kappa</w:t>
            </w:r>
          </w:p>
        </w:tc>
      </w:tr>
      <w:tr w:rsidR="00B56714" w14:paraId="5E3403D4" w14:textId="77777777" w:rsidTr="006308CC">
        <w:tc>
          <w:tcPr>
            <w:tcW w:w="1075" w:type="dxa"/>
          </w:tcPr>
          <w:p w14:paraId="12A299CE" w14:textId="77777777" w:rsidR="00B56714" w:rsidRDefault="00B56714" w:rsidP="006308CC">
            <w:pPr>
              <w:spacing w:line="480" w:lineRule="auto"/>
              <w:rPr>
                <w:rFonts w:ascii="Times New Roman" w:hAnsi="Times New Roman" w:cs="Times New Roman"/>
                <w:sz w:val="24"/>
                <w:szCs w:val="24"/>
              </w:rPr>
            </w:pPr>
          </w:p>
        </w:tc>
        <w:tc>
          <w:tcPr>
            <w:tcW w:w="1299" w:type="dxa"/>
          </w:tcPr>
          <w:p w14:paraId="02F341C4" w14:textId="77777777" w:rsidR="00B56714" w:rsidRDefault="00B56714" w:rsidP="006308CC">
            <w:pPr>
              <w:spacing w:line="480" w:lineRule="auto"/>
              <w:rPr>
                <w:rFonts w:ascii="Times New Roman" w:hAnsi="Times New Roman" w:cs="Times New Roman"/>
                <w:sz w:val="24"/>
                <w:szCs w:val="24"/>
              </w:rPr>
            </w:pPr>
          </w:p>
        </w:tc>
        <w:tc>
          <w:tcPr>
            <w:tcW w:w="1496" w:type="dxa"/>
          </w:tcPr>
          <w:p w14:paraId="492EAC15" w14:textId="77777777" w:rsidR="00B56714" w:rsidRDefault="00B56714" w:rsidP="006308CC">
            <w:pPr>
              <w:spacing w:line="480" w:lineRule="auto"/>
              <w:rPr>
                <w:rFonts w:ascii="Times New Roman" w:hAnsi="Times New Roman" w:cs="Times New Roman"/>
                <w:sz w:val="24"/>
                <w:szCs w:val="24"/>
              </w:rPr>
            </w:pPr>
          </w:p>
        </w:tc>
        <w:tc>
          <w:tcPr>
            <w:tcW w:w="1105" w:type="dxa"/>
          </w:tcPr>
          <w:p w14:paraId="1E8C7E18" w14:textId="77777777" w:rsidR="00B56714" w:rsidRDefault="00B56714" w:rsidP="006308CC">
            <w:pPr>
              <w:spacing w:line="480" w:lineRule="auto"/>
              <w:rPr>
                <w:rFonts w:ascii="Times New Roman" w:hAnsi="Times New Roman" w:cs="Times New Roman"/>
                <w:sz w:val="24"/>
                <w:szCs w:val="24"/>
              </w:rPr>
            </w:pPr>
          </w:p>
        </w:tc>
        <w:tc>
          <w:tcPr>
            <w:tcW w:w="1286" w:type="dxa"/>
          </w:tcPr>
          <w:p w14:paraId="0ECE2EBF" w14:textId="77777777" w:rsidR="00B56714" w:rsidRDefault="00B56714" w:rsidP="006308CC">
            <w:pPr>
              <w:spacing w:line="480" w:lineRule="auto"/>
              <w:rPr>
                <w:rFonts w:ascii="Times New Roman" w:hAnsi="Times New Roman" w:cs="Times New Roman"/>
                <w:sz w:val="24"/>
                <w:szCs w:val="24"/>
              </w:rPr>
            </w:pPr>
          </w:p>
        </w:tc>
        <w:tc>
          <w:tcPr>
            <w:tcW w:w="1496" w:type="dxa"/>
          </w:tcPr>
          <w:p w14:paraId="16E40891" w14:textId="77777777" w:rsidR="00B56714" w:rsidRDefault="00B56714" w:rsidP="006308CC">
            <w:pPr>
              <w:spacing w:line="480" w:lineRule="auto"/>
              <w:rPr>
                <w:rFonts w:ascii="Times New Roman" w:hAnsi="Times New Roman" w:cs="Times New Roman"/>
                <w:sz w:val="24"/>
                <w:szCs w:val="24"/>
              </w:rPr>
            </w:pPr>
          </w:p>
        </w:tc>
        <w:tc>
          <w:tcPr>
            <w:tcW w:w="1593" w:type="dxa"/>
          </w:tcPr>
          <w:p w14:paraId="45295879" w14:textId="77777777" w:rsidR="00B56714" w:rsidRDefault="00B56714" w:rsidP="006308CC">
            <w:pPr>
              <w:spacing w:line="480" w:lineRule="auto"/>
              <w:rPr>
                <w:rFonts w:ascii="Times New Roman" w:hAnsi="Times New Roman" w:cs="Times New Roman"/>
                <w:sz w:val="24"/>
                <w:szCs w:val="24"/>
              </w:rPr>
            </w:pPr>
          </w:p>
        </w:tc>
      </w:tr>
      <w:tr w:rsidR="00B56714" w14:paraId="55FF5075" w14:textId="77777777" w:rsidTr="006308CC">
        <w:tc>
          <w:tcPr>
            <w:tcW w:w="1075" w:type="dxa"/>
          </w:tcPr>
          <w:p w14:paraId="0C83CF1C" w14:textId="77777777" w:rsidR="00B56714" w:rsidRDefault="00B56714" w:rsidP="006308CC">
            <w:pPr>
              <w:spacing w:line="480" w:lineRule="auto"/>
              <w:rPr>
                <w:rFonts w:ascii="Times New Roman" w:hAnsi="Times New Roman" w:cs="Times New Roman"/>
                <w:sz w:val="24"/>
                <w:szCs w:val="24"/>
              </w:rPr>
            </w:pPr>
          </w:p>
        </w:tc>
        <w:tc>
          <w:tcPr>
            <w:tcW w:w="1299" w:type="dxa"/>
          </w:tcPr>
          <w:p w14:paraId="37AD18A6" w14:textId="77777777" w:rsidR="00B56714" w:rsidRDefault="00B56714" w:rsidP="006308CC">
            <w:pPr>
              <w:spacing w:line="480" w:lineRule="auto"/>
              <w:rPr>
                <w:rFonts w:ascii="Times New Roman" w:hAnsi="Times New Roman" w:cs="Times New Roman"/>
                <w:sz w:val="24"/>
                <w:szCs w:val="24"/>
              </w:rPr>
            </w:pPr>
          </w:p>
        </w:tc>
        <w:tc>
          <w:tcPr>
            <w:tcW w:w="1496" w:type="dxa"/>
          </w:tcPr>
          <w:p w14:paraId="069769FB" w14:textId="77777777" w:rsidR="00B56714" w:rsidRDefault="00B56714" w:rsidP="006308CC">
            <w:pPr>
              <w:spacing w:line="480" w:lineRule="auto"/>
              <w:rPr>
                <w:rFonts w:ascii="Times New Roman" w:hAnsi="Times New Roman" w:cs="Times New Roman"/>
                <w:sz w:val="24"/>
                <w:szCs w:val="24"/>
              </w:rPr>
            </w:pPr>
          </w:p>
        </w:tc>
        <w:tc>
          <w:tcPr>
            <w:tcW w:w="1105" w:type="dxa"/>
          </w:tcPr>
          <w:p w14:paraId="79C97535" w14:textId="77777777" w:rsidR="00B56714" w:rsidRDefault="00B56714" w:rsidP="006308CC">
            <w:pPr>
              <w:spacing w:line="480" w:lineRule="auto"/>
              <w:rPr>
                <w:rFonts w:ascii="Times New Roman" w:hAnsi="Times New Roman" w:cs="Times New Roman"/>
                <w:sz w:val="24"/>
                <w:szCs w:val="24"/>
              </w:rPr>
            </w:pPr>
          </w:p>
        </w:tc>
        <w:tc>
          <w:tcPr>
            <w:tcW w:w="1286" w:type="dxa"/>
          </w:tcPr>
          <w:p w14:paraId="40A266D8" w14:textId="77777777" w:rsidR="00B56714" w:rsidRDefault="00B56714" w:rsidP="006308CC">
            <w:pPr>
              <w:spacing w:line="480" w:lineRule="auto"/>
              <w:rPr>
                <w:rFonts w:ascii="Times New Roman" w:hAnsi="Times New Roman" w:cs="Times New Roman"/>
                <w:sz w:val="24"/>
                <w:szCs w:val="24"/>
              </w:rPr>
            </w:pPr>
          </w:p>
        </w:tc>
        <w:tc>
          <w:tcPr>
            <w:tcW w:w="1496" w:type="dxa"/>
          </w:tcPr>
          <w:p w14:paraId="31503839" w14:textId="77777777" w:rsidR="00B56714" w:rsidRDefault="00B56714" w:rsidP="006308CC">
            <w:pPr>
              <w:spacing w:line="480" w:lineRule="auto"/>
              <w:rPr>
                <w:rFonts w:ascii="Times New Roman" w:hAnsi="Times New Roman" w:cs="Times New Roman"/>
                <w:sz w:val="24"/>
                <w:szCs w:val="24"/>
              </w:rPr>
            </w:pPr>
          </w:p>
        </w:tc>
        <w:tc>
          <w:tcPr>
            <w:tcW w:w="1593" w:type="dxa"/>
          </w:tcPr>
          <w:p w14:paraId="6D89AEAF" w14:textId="77777777" w:rsidR="00B56714" w:rsidRDefault="00B56714" w:rsidP="006308CC">
            <w:pPr>
              <w:spacing w:line="480" w:lineRule="auto"/>
              <w:rPr>
                <w:rFonts w:ascii="Times New Roman" w:hAnsi="Times New Roman" w:cs="Times New Roman"/>
                <w:sz w:val="24"/>
                <w:szCs w:val="24"/>
              </w:rPr>
            </w:pPr>
          </w:p>
        </w:tc>
      </w:tr>
      <w:tr w:rsidR="00B56714" w14:paraId="028F6E03" w14:textId="77777777" w:rsidTr="006308CC">
        <w:tc>
          <w:tcPr>
            <w:tcW w:w="1075" w:type="dxa"/>
          </w:tcPr>
          <w:p w14:paraId="3EBE6D19" w14:textId="77777777" w:rsidR="00B56714" w:rsidRDefault="00B56714" w:rsidP="006308CC">
            <w:pPr>
              <w:spacing w:line="480" w:lineRule="auto"/>
              <w:rPr>
                <w:rFonts w:ascii="Times New Roman" w:hAnsi="Times New Roman" w:cs="Times New Roman"/>
                <w:sz w:val="24"/>
                <w:szCs w:val="24"/>
              </w:rPr>
            </w:pPr>
          </w:p>
        </w:tc>
        <w:tc>
          <w:tcPr>
            <w:tcW w:w="1299" w:type="dxa"/>
          </w:tcPr>
          <w:p w14:paraId="2A6C34B2" w14:textId="77777777" w:rsidR="00B56714" w:rsidRDefault="00B56714" w:rsidP="006308CC">
            <w:pPr>
              <w:spacing w:line="480" w:lineRule="auto"/>
              <w:rPr>
                <w:rFonts w:ascii="Times New Roman" w:hAnsi="Times New Roman" w:cs="Times New Roman"/>
                <w:sz w:val="24"/>
                <w:szCs w:val="24"/>
              </w:rPr>
            </w:pPr>
          </w:p>
        </w:tc>
        <w:tc>
          <w:tcPr>
            <w:tcW w:w="1496" w:type="dxa"/>
          </w:tcPr>
          <w:p w14:paraId="142E57A0" w14:textId="77777777" w:rsidR="00B56714" w:rsidRDefault="00B56714" w:rsidP="006308CC">
            <w:pPr>
              <w:spacing w:line="480" w:lineRule="auto"/>
              <w:rPr>
                <w:rFonts w:ascii="Times New Roman" w:hAnsi="Times New Roman" w:cs="Times New Roman"/>
                <w:sz w:val="24"/>
                <w:szCs w:val="24"/>
              </w:rPr>
            </w:pPr>
          </w:p>
        </w:tc>
        <w:tc>
          <w:tcPr>
            <w:tcW w:w="1105" w:type="dxa"/>
          </w:tcPr>
          <w:p w14:paraId="50E44920" w14:textId="77777777" w:rsidR="00B56714" w:rsidRDefault="00B56714" w:rsidP="006308CC">
            <w:pPr>
              <w:spacing w:line="480" w:lineRule="auto"/>
              <w:rPr>
                <w:rFonts w:ascii="Times New Roman" w:hAnsi="Times New Roman" w:cs="Times New Roman"/>
                <w:sz w:val="24"/>
                <w:szCs w:val="24"/>
              </w:rPr>
            </w:pPr>
          </w:p>
        </w:tc>
        <w:tc>
          <w:tcPr>
            <w:tcW w:w="1286" w:type="dxa"/>
          </w:tcPr>
          <w:p w14:paraId="60D62CB6" w14:textId="77777777" w:rsidR="00B56714" w:rsidRDefault="00B56714" w:rsidP="006308CC">
            <w:pPr>
              <w:spacing w:line="480" w:lineRule="auto"/>
              <w:rPr>
                <w:rFonts w:ascii="Times New Roman" w:hAnsi="Times New Roman" w:cs="Times New Roman"/>
                <w:sz w:val="24"/>
                <w:szCs w:val="24"/>
              </w:rPr>
            </w:pPr>
          </w:p>
        </w:tc>
        <w:tc>
          <w:tcPr>
            <w:tcW w:w="1496" w:type="dxa"/>
          </w:tcPr>
          <w:p w14:paraId="137E2507" w14:textId="77777777" w:rsidR="00B56714" w:rsidRDefault="00B56714" w:rsidP="006308CC">
            <w:pPr>
              <w:spacing w:line="480" w:lineRule="auto"/>
              <w:rPr>
                <w:rFonts w:ascii="Times New Roman" w:hAnsi="Times New Roman" w:cs="Times New Roman"/>
                <w:sz w:val="24"/>
                <w:szCs w:val="24"/>
              </w:rPr>
            </w:pPr>
          </w:p>
        </w:tc>
        <w:tc>
          <w:tcPr>
            <w:tcW w:w="1593" w:type="dxa"/>
          </w:tcPr>
          <w:p w14:paraId="695F2806" w14:textId="77777777" w:rsidR="00B56714" w:rsidRDefault="00B56714" w:rsidP="006308CC">
            <w:pPr>
              <w:spacing w:line="480" w:lineRule="auto"/>
              <w:rPr>
                <w:rFonts w:ascii="Times New Roman" w:hAnsi="Times New Roman" w:cs="Times New Roman"/>
                <w:sz w:val="24"/>
                <w:szCs w:val="24"/>
              </w:rPr>
            </w:pPr>
          </w:p>
        </w:tc>
      </w:tr>
      <w:tr w:rsidR="00B56714" w14:paraId="17D85971" w14:textId="77777777" w:rsidTr="006308CC">
        <w:tc>
          <w:tcPr>
            <w:tcW w:w="1075" w:type="dxa"/>
          </w:tcPr>
          <w:p w14:paraId="537C17EB" w14:textId="77777777" w:rsidR="00B56714" w:rsidRDefault="00B56714" w:rsidP="006308CC">
            <w:pPr>
              <w:spacing w:line="480" w:lineRule="auto"/>
              <w:rPr>
                <w:rFonts w:ascii="Times New Roman" w:hAnsi="Times New Roman" w:cs="Times New Roman"/>
                <w:sz w:val="24"/>
                <w:szCs w:val="24"/>
              </w:rPr>
            </w:pPr>
          </w:p>
        </w:tc>
        <w:tc>
          <w:tcPr>
            <w:tcW w:w="1299" w:type="dxa"/>
          </w:tcPr>
          <w:p w14:paraId="5AAE805E" w14:textId="77777777" w:rsidR="00B56714" w:rsidRDefault="00B56714" w:rsidP="006308CC">
            <w:pPr>
              <w:spacing w:line="480" w:lineRule="auto"/>
              <w:rPr>
                <w:rFonts w:ascii="Times New Roman" w:hAnsi="Times New Roman" w:cs="Times New Roman"/>
                <w:sz w:val="24"/>
                <w:szCs w:val="24"/>
              </w:rPr>
            </w:pPr>
          </w:p>
        </w:tc>
        <w:tc>
          <w:tcPr>
            <w:tcW w:w="1496" w:type="dxa"/>
          </w:tcPr>
          <w:p w14:paraId="737F7980" w14:textId="77777777" w:rsidR="00B56714" w:rsidRDefault="00B56714" w:rsidP="006308CC">
            <w:pPr>
              <w:spacing w:line="480" w:lineRule="auto"/>
              <w:rPr>
                <w:rFonts w:ascii="Times New Roman" w:hAnsi="Times New Roman" w:cs="Times New Roman"/>
                <w:sz w:val="24"/>
                <w:szCs w:val="24"/>
              </w:rPr>
            </w:pPr>
          </w:p>
        </w:tc>
        <w:tc>
          <w:tcPr>
            <w:tcW w:w="1105" w:type="dxa"/>
          </w:tcPr>
          <w:p w14:paraId="7C651E27" w14:textId="77777777" w:rsidR="00B56714" w:rsidRDefault="00B56714" w:rsidP="006308CC">
            <w:pPr>
              <w:spacing w:line="480" w:lineRule="auto"/>
              <w:rPr>
                <w:rFonts w:ascii="Times New Roman" w:hAnsi="Times New Roman" w:cs="Times New Roman"/>
                <w:sz w:val="24"/>
                <w:szCs w:val="24"/>
              </w:rPr>
            </w:pPr>
          </w:p>
        </w:tc>
        <w:tc>
          <w:tcPr>
            <w:tcW w:w="1286" w:type="dxa"/>
          </w:tcPr>
          <w:p w14:paraId="4E42CBB5" w14:textId="77777777" w:rsidR="00B56714" w:rsidRDefault="00B56714" w:rsidP="006308CC">
            <w:pPr>
              <w:spacing w:line="480" w:lineRule="auto"/>
              <w:rPr>
                <w:rFonts w:ascii="Times New Roman" w:hAnsi="Times New Roman" w:cs="Times New Roman"/>
                <w:sz w:val="24"/>
                <w:szCs w:val="24"/>
              </w:rPr>
            </w:pPr>
          </w:p>
        </w:tc>
        <w:tc>
          <w:tcPr>
            <w:tcW w:w="1496" w:type="dxa"/>
          </w:tcPr>
          <w:p w14:paraId="738DBD3C" w14:textId="77777777" w:rsidR="00B56714" w:rsidRDefault="00B56714" w:rsidP="006308CC">
            <w:pPr>
              <w:spacing w:line="480" w:lineRule="auto"/>
              <w:rPr>
                <w:rFonts w:ascii="Times New Roman" w:hAnsi="Times New Roman" w:cs="Times New Roman"/>
                <w:sz w:val="24"/>
                <w:szCs w:val="24"/>
              </w:rPr>
            </w:pPr>
          </w:p>
        </w:tc>
        <w:tc>
          <w:tcPr>
            <w:tcW w:w="1593" w:type="dxa"/>
          </w:tcPr>
          <w:p w14:paraId="1FA1A8E0" w14:textId="77777777" w:rsidR="00B56714" w:rsidRDefault="00B56714" w:rsidP="006308CC">
            <w:pPr>
              <w:spacing w:line="480" w:lineRule="auto"/>
              <w:rPr>
                <w:rFonts w:ascii="Times New Roman" w:hAnsi="Times New Roman" w:cs="Times New Roman"/>
                <w:sz w:val="24"/>
                <w:szCs w:val="24"/>
              </w:rPr>
            </w:pPr>
          </w:p>
        </w:tc>
      </w:tr>
    </w:tbl>
    <w:p w14:paraId="07B44343" w14:textId="77777777" w:rsidR="00B56714" w:rsidRDefault="00B56714" w:rsidP="00990251">
      <w:pPr>
        <w:jc w:val="center"/>
      </w:pPr>
    </w:p>
    <w:p w14:paraId="013A5623" w14:textId="0A15F713" w:rsidR="00240DB0" w:rsidRDefault="00990251" w:rsidP="00990251">
      <w:pPr>
        <w:jc w:val="center"/>
      </w:pPr>
      <w:r>
        <w:t xml:space="preserve">Chapter </w:t>
      </w:r>
      <w:r w:rsidR="002E56E2">
        <w:t>II: Estimating Migration</w:t>
      </w:r>
    </w:p>
    <w:p w14:paraId="5935B079" w14:textId="27692CAD" w:rsidR="00814D26" w:rsidRDefault="00535A6C" w:rsidP="00535A6C">
      <w:pPr>
        <w:spacing w:line="480" w:lineRule="auto"/>
      </w:pPr>
      <w:r>
        <w:tab/>
        <w:t>The purpose of this chapter is to connect the first and final chapters. We explore</w:t>
      </w:r>
      <w:r w:rsidR="00983301">
        <w:t>d</w:t>
      </w:r>
      <w:r>
        <w:t xml:space="preserve"> the accuracy of PIK and MAFID assignment in chapter I. In chapter III, I will apply these methods to a </w:t>
      </w:r>
      <w:r w:rsidR="00722271">
        <w:t>hurricane case study. How accurate are migration estimates derived from the business rules approach versus the more traditional person place model? I’ll again use the ACS and Decennial Census as benchmarks to argue for the applicability of the BRAPPA</w:t>
      </w:r>
      <w:r w:rsidR="008A070B">
        <w:t>. This chapter starts with the theories highlighting migration processes, which then inform our modeling and estimation strategies.</w:t>
      </w:r>
    </w:p>
    <w:p w14:paraId="470A4CBD" w14:textId="77777777" w:rsidR="004A6218" w:rsidRPr="008B5152" w:rsidRDefault="004A6218" w:rsidP="00535A6C">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While many disciplines have been theorizing about migration for a long time, U.S. sociology begins in the 1940’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Bw19Ufug","properties":{"formattedCitation":"(Bijak 2006)","plainCitation":"(Bijak 2006)","noteIndex":0},"citationItems":[{"id":737,"uris":["http://zotero.org/users/6152647/items/2BHV56JI"],"itemData":{"id":737,"type":"webpage","title":"Forecasting International Migration: Selected Theories, Models, and Methods","URL":"http://www.cefmr.pan.pl/docs/cefmr_wp_2006-04.pdf","author":[{"family":"Bijak","given":"Jakub"}],"accessed":{"date-parts":[["2023",5,4]]},"issued":{"date-parts":[["200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jak 200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with Stouffer’s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7wXJpTq","properties":{"formattedCitation":"(Stouffer 1940)","plainCitation":"(Stouffer 1940)","dontUpdate":true,"noteIndex":0},"citationItems":[{"id":1447,"uris":["http://zotero.org/users/6152647/items/6TT6DQEA"],"itemData":{"id":1447,"type":"article-journal","container-title":"American Sociological Review","DOI":"10.2307/2084520","ISSN":"0003-1224","issue":"6","note":"publisher: [American Sociological Association, Sage Publications, Inc.]","page":"845-867","source":"JSTOR","title":"Intervening Opportunities: A Theory Relating Mobility and Distance","title-short":"Intervening Opportunities","URL":"https://www.jstor.org/stable/2084520","volume":"5","author":[{"family":"Stouffer","given":"Samuel A."}],"accessed":{"date-parts":[["2025",3,24]]},"issued":{"date-parts":[["194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4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intervening opportunities. He posits that migration to a place will increase as the number of opportunities (especially jobs) available at a place increases. The likelihood of migration will decrease relative to the number of places and the number of opportunities available at closer places. This first sociological step identifies the importance of opportunities, as well as establishes a preference for less distance. </w:t>
      </w:r>
    </w:p>
    <w:p w14:paraId="712EC74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Lee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TWVhHTO","properties":{"formattedCitation":"(Lee 1966)","plainCitation":"(Lee 1966)","dontUpdate":true,"noteIndex":0},"citationItems":[{"id":1158,"uris":["http://zotero.org/users/6152647/items/INTFAGSR"],"itemData":{"id":1158,"type":"article-journal","container-title":"Demography","DOI":"10.2307/2060063","ISSN":"0070-3370","issue":"1","note":"publisher: Springer","page":"47-57","source":"JSTOR","title":"A Theory of Migration","URL":"https://www.jstor.org/stable/2060063","volume":"3","author":[{"family":"Lee","given":"Everett S."}],"accessed":{"date-parts":[["2024",5,9]]},"issued":{"date-parts":[["1966"]]}}}],"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66)</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builds upon the idea of intervening opportunities by adding push factors, or the factors that could push a person out of an origin. This literature then further divides push factors into hard and soft push factors. High interest rates, poor schools, etc. are soft push factors compared to hard push factors: war, natural disasters, or humanitarian crises.</w:t>
      </w:r>
      <w:r>
        <w:rPr>
          <w:rFonts w:ascii="Times New Roman" w:hAnsi="Times New Roman" w:cs="Times New Roman"/>
          <w:sz w:val="24"/>
          <w:szCs w:val="24"/>
        </w:rPr>
        <w:t xml:space="preserve"> Disasters are hard push factors. Most of the literature on disaster migration acknowledges the primacy of push </w:t>
      </w:r>
      <w:r>
        <w:rPr>
          <w:rFonts w:ascii="Times New Roman" w:hAnsi="Times New Roman" w:cs="Times New Roman"/>
          <w:sz w:val="24"/>
          <w:szCs w:val="24"/>
        </w:rPr>
        <w:lastRenderedPageBreak/>
        <w:t xml:space="preserve">factors in life threatening situations, but recent work has identified trends in internal migration related to decline in precipitation or changes in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x3dVTgV","properties":{"formattedCitation":"(Berlemann and Steinhardt 2017)","plainCitation":"(Berlemann and Steinhardt 2017)","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BC3551">
        <w:rPr>
          <w:rFonts w:ascii="Times New Roman" w:hAnsi="Times New Roman" w:cs="Times New Roman"/>
          <w:sz w:val="24"/>
        </w:rPr>
        <w:t>(Berlemann and Steinhardt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AA0AA3E"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aylor </w:t>
      </w:r>
      <w:r w:rsidRPr="008B515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J7qTJ58","properties":{"formattedCitation":"(Taylor 1984)","plainCitation":"(Taylor 1984)","dontUpdate":true,"noteIndex":0},"citationItems":[{"id":1448,"uris":["http://zotero.org/users/6152647/items/ANIZXYC9"],"itemData":{"id":1448,"type":"book","language":"en","note":"Google-Books-ID: UodfHAAACAAJ","number-of-pages":"42","publisher":"Migration and Development Program, Harvard University","source":"Google Books","title":"Differential Migration, Networks, Information and Risk","author":[{"family":"Taylor","given":"J. Edward"}],"issued":{"date-parts":[["1984"]]}}}],"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1984)</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notes that migrant social networks seem to be very important pull factors. Ties in a destination diminish the cost of moving by allowing migrants access to social support, information about a place, and the capacity for more preparation by ties already at the potential destination.</w:t>
      </w:r>
    </w:p>
    <w:p w14:paraId="70AFDB4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Trans-national spaces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etzI8DLt","properties":{"formattedCitation":"(Bilecen, Gamper, and Lubbers 2018; Faist 2015; Roth 2009)","plainCitation":"(Bilecen, Gamper, and Lubbers 2018; Faist 2015; Roth 2009)","noteIndex":0},"citationItems":[{"id":946,"uris":["http://zotero.org/users/6152647/items/LXIEC83Z"],"itemData":{"id":946,"type":"article-journal","abstract":"The focus on social networks in migration studies marked a significant departure of understanding. Social networks are not only a mechanism through which the migration process is patterned, but they also have broader implications for migrants and non-migrants alike. Despite the fact that the network character of migration processes has long been recognized in migration studies, for a long time, Social Network Analysis has not been applied. Taking this scholarly omission as a starting point, we seek in this special issue to discuss recent research into social networks and migration that use SNA approaches. (C) 2017 Elsevier B.V. All rights reserved.","container-title":"Social Networks","DOI":"10.1016/j.socnet.2017.07.001","ISSN":"0378-8733","page":"1-3","source":"the University of Groningen research portal","title":"The missing link: Social network analysis in migration and transnationalism","title-short":"The missing link","volume":"53","author":[{"family":"Bilecen","given":"Başak"},{"family":"Gamper","given":"Markus"},{"family":"Lubbers","given":"Miranda J."}],"issued":{"date-parts":[["2018",5]]}}},{"id":1418,"uris":["http://zotero.org/users/6152647/items/SBKYV398"],"itemData":{"id":1418,"type":"article-journal","abstract":"This book sets out to challenge what it calls ‘transnationalism’ by pointing out the crucial role of national states, introduces a bipolar model of emigration and immigration contexts, and raises interesting and worthwhile questions about societal overlap between states – giving particular attention to conflicts between migrants and those left behind in the countries of emigration. As such, the book is a welcome addition to the by now voluminous literature on transnationalism. It is doubtful, however, whether the author has sufficiently engaged with the existing transnationally oriented literature to reorient transnational studies. Ultimately, it remains to be seen whether this reorientation will yield new insights in future studies.","container-title":"Ethnic and Racial Studies","DOI":"10.1080/01419870.2015.1058502","ISSN":"0141-9870","issue":"13","note":"publisher: Routledge\n_eprint: https://doi.org/10.1080/01419870.2015.1058502","page":"2271-2274","source":"Taylor and Francis+NEJM","title":"Transnational social spaces","URL":"https://doi.org/10.1080/01419870.2015.1058502","volume":"38","author":[{"family":"Faist","given":"Thomas"}],"accessed":{"date-parts":[["2025",2,7]]},"issued":{"date-parts":[["2015",10,21]]}}},{"id":781,"uris":["http://zotero.org/users/6152647/items/QZK7YE2R"],"itemData":{"id":781,"type":"article-journal","abstract":"Studies of panethnic boundary formation focus on multi-ethnic environments like immigrant receiving nations. Central to these accounts are the structured interactions between the ethnic majority and the minorities they perceive as a homogenous group. I argue that theoretical models of panethnicity overlook how panethnic identities may be extended transnationally to migrant sending societies lacking local ethnic interactions. Using multi-sited ethnography and qualitative interviews in Puerto Rico and the Dominican Republic, I illustrate the transmission of panethnicity through globalized Spanish media and interpersonal transnational contact. The political relationship between sending and receiving societies shapes these mechanisms of identity transmission, illustrating the need to make these relationships central to the emerging concept of transnational social fields.","container-title":"Ethnic and Racial Studies","DOI":"10.1080/01419870802245042","ISSN":"0141-9870","issue":"6","note":"publisher: Routledge\n_eprint: https://doi.org/10.1080/01419870802245042","page":"927-947","source":"Taylor and Francis+NEJM","title":"‘Latino before the world’: the transnational extension of panethnicity","title-short":"‘Latino before the world’","URL":"https://doi.org/10.1080/01419870802245042","volume":"32","author":[{"family":"Roth","given":"Wendy D."}],"accessed":{"date-parts":[["2023",9,8]]},"issued":{"date-parts":[["2009",7,1]]}}}],"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Bilecen, Gamper, and Lubbers 2018; Faist 2015; Roth 2009)</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builds upon this to conceptualize a meso-level space where migrants negotiate their identities between places. Trans-national spaces are the social capital networks and institutions that bridge places together and help in-group members through the transition wholistically. These are places facilitating integration, while establishing a separate identity from either origin or destination identities.</w:t>
      </w:r>
    </w:p>
    <w:p w14:paraId="257BE299"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Interdisciplinary theories with sociology exist as well. Institutional theor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JwaMN5vZ","properties":{"formattedCitation":"(Massey et al. 1993)","plainCitation":"(Massey et al. 1993)","noteIndex":0},"citationItems":[{"id":1454,"uris":["http://zotero.org/users/6152647/items/4IT4BR9H"],"itemData":{"id":1454,"type":"article-journal","abstract":"This article surveys contemporary theories of international migration in order to illuminate their leading propositions, assumptions, and hypotheses. In doing so, it hopes to pave the way for a systematic empirical evaluation of their guiding tenets. The authors divide the theories conceptually into those advanced to explain the initiation of international migration and those put forth to account for the persistence of migration across space and time. The review suggests that, because they are specified at such different levels of analysis, the theories are not inherently logically inconsistent. The task of selecting between theories and propositions thus becomes an empirical exercise, one that must occur before a truly integrated theoretical framework can be fully realized.","container-title":"Population and Development Review","DOI":"10.2307/2938462","ISSN":"0098-7921","issue":"3","note":"publisher: [Population Council, Wiley]","page":"431-466","source":"JSTOR","title":"Theories of International Migration: A Review and Appraisal","title-short":"Theories of International Migration","URL":"https://www.jstor.org/stable/2938462","volume":"19","author":[{"family":"Massey","given":"Douglas S."},{"family":"Arango","given":"Joaquín"},{"family":"Hugo","given":"Graeme"},{"family":"Kouaouci","given":"Ali"},{"family":"Pellegrino","given":"Adela"},{"family":"Taylor","given":"J. Edward"}],"accessed":{"date-parts":[["2025",3,24]]},"issued":{"date-parts":[["1993"]]}}}],"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Massey et al. 1993)</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 compliments the network-based insights of Taylor’s observation on migrant social networks by examining the connections that migrants have with institutions, like NGOs, corporate recruiters, counselors, and even irregular institutions like human smuggling or trafficking. The emphasis on institutions dovetails into institutional theory of economics well, creating a de facto hybrid, cross-disciplinary theory.</w:t>
      </w:r>
    </w:p>
    <w:p w14:paraId="1CB0DD3A"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Relatedly, Cumulative Causation is a theory put forward by Massey </w:t>
      </w:r>
      <w:r w:rsidRPr="008B5152">
        <w:rPr>
          <w:rFonts w:ascii="Times New Roman" w:hAnsi="Times New Roman" w:cs="Times New Roman"/>
          <w:sz w:val="24"/>
          <w:szCs w:val="24"/>
        </w:rPr>
        <w:fldChar w:fldCharType="begin"/>
      </w:r>
      <w:r w:rsidRPr="008B5152">
        <w:rPr>
          <w:rFonts w:ascii="Times New Roman" w:hAnsi="Times New Roman" w:cs="Times New Roman"/>
          <w:sz w:val="24"/>
          <w:szCs w:val="24"/>
        </w:rPr>
        <w:instrText xml:space="preserve"> ADDIN ZOTERO_ITEM CSL_CITATION {"citationID":"6DXrQZYt","properties":{"formattedCitation":"(Fussell and Massey 2004; Massey 1990)","plainCitation":"(Fussell and Massey 2004; Massey 1990)","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id":1453,"uris":["http://zotero.org/users/6152647/items/78I394CB"],"itemData":{"id":1453,"type":"article-journal","abstract":"This review culls disparate elements from the theoretical and research literature on human migration to argue for the construction of a theory of migration that simultaneously incorporates multiple levels of analysis within a longitudinal perspective. A detailed review of interconnections among individual behavior, household strategies, community structures, and national political economies indicates that inter-level and inter-temporal dependencies are inherent to the migration process and give it a strong internal momentum. The dynamic interplay between network growth and individual migration labor, migrant remittances, and local income distributions all create powerful feedback mechanisms that lead to the cumulative causation of migration. These mechanisms are reinforced and shaped by macrolevel relationships within the larger political economy.","container-title":"Population Index","DOI":"10.2307/3644186","ISSN":"0032-4701","issue":"1","note":"publisher: Office of Population Research","page":"3-26","source":"JSTOR","title":"Social Structure, Household Strategies, and the Cumulative Causation of Migration","URL":"https://www.jstor.org/stable/3644186","volume":"56","author":[{"family":"Massey","given":"Douglas S."}],"accessed":{"date-parts":[["2025",3,24]]},"issued":{"date-parts":[["1990"]]}}}],"schema":"https://github.com/citation-style-language/schema/raw/master/csl-citation.json"} </w:instrText>
      </w:r>
      <w:r w:rsidRPr="008B5152">
        <w:rPr>
          <w:rFonts w:ascii="Times New Roman" w:hAnsi="Times New Roman" w:cs="Times New Roman"/>
          <w:sz w:val="24"/>
          <w:szCs w:val="24"/>
        </w:rPr>
        <w:fldChar w:fldCharType="separate"/>
      </w:r>
      <w:r w:rsidRPr="008B5152">
        <w:rPr>
          <w:rFonts w:ascii="Times New Roman" w:hAnsi="Times New Roman" w:cs="Times New Roman"/>
          <w:sz w:val="24"/>
          <w:szCs w:val="24"/>
        </w:rPr>
        <w:t>(Fussell and Massey 2004; Massey 1990)</w:t>
      </w:r>
      <w:r w:rsidRPr="008B5152">
        <w:rPr>
          <w:rFonts w:ascii="Times New Roman" w:hAnsi="Times New Roman" w:cs="Times New Roman"/>
          <w:sz w:val="24"/>
          <w:szCs w:val="24"/>
        </w:rPr>
        <w:fldChar w:fldCharType="end"/>
      </w:r>
      <w:r w:rsidRPr="008B5152">
        <w:rPr>
          <w:rFonts w:ascii="Times New Roman" w:hAnsi="Times New Roman" w:cs="Times New Roman"/>
          <w:sz w:val="24"/>
          <w:szCs w:val="24"/>
        </w:rPr>
        <w:t xml:space="preserve">.It asserts that migration is an evolutionary process that changes the origin and destination. The people involved undergo a transformation from migration too, returning with more human and social capital (not to mention the other benefits like income). Migration </w:t>
      </w:r>
      <w:r w:rsidRPr="008B5152">
        <w:rPr>
          <w:rFonts w:ascii="Times New Roman" w:hAnsi="Times New Roman" w:cs="Times New Roman"/>
          <w:sz w:val="24"/>
          <w:szCs w:val="24"/>
        </w:rPr>
        <w:lastRenderedPageBreak/>
        <w:t>will redistribute the land and other capital in a sending place as well, and these incentives can instigate a migrant culture, where migration is romanticized for its capacity for capital gain, and the costs of migrating can be reduced with a strong migration stream (as pointed out by Taylor’s migrant networks or the trans-national spaces literature)</w:t>
      </w:r>
      <w:r>
        <w:rPr>
          <w:rFonts w:ascii="Times New Roman" w:hAnsi="Times New Roman" w:cs="Times New Roman"/>
          <w:sz w:val="24"/>
          <w:szCs w:val="24"/>
        </w:rPr>
        <w:t xml:space="preserve"> and institutions at the sending and receiving points of the stream</w:t>
      </w:r>
      <w:r w:rsidRPr="008B5152">
        <w:rPr>
          <w:rFonts w:ascii="Times New Roman" w:hAnsi="Times New Roman" w:cs="Times New Roman"/>
          <w:sz w:val="24"/>
          <w:szCs w:val="24"/>
        </w:rPr>
        <w:t>. These externalities to migration can reinforce the migration process such that migration takes on a macro-level stream as opposed to many individual actors making many unique individual decisions.</w:t>
      </w:r>
      <w:r>
        <w:rPr>
          <w:rFonts w:ascii="Times New Roman" w:hAnsi="Times New Roman" w:cs="Times New Roman"/>
          <w:sz w:val="24"/>
          <w:szCs w:val="24"/>
        </w:rPr>
        <w:t xml:space="preserve"> Evaluations of this theory have found cumulative causation has a lot of explanatory power for rural and smaller communities, but less predictive power for urban or larger communities. In other words, the migration processes may depend on who and where a migrant is go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7UXowX","properties":{"formattedCitation":"(Fussell and Massey 2004)","plainCitation":"(Fussell and Massey 2004)","noteIndex":0},"citationItems":[{"id":1450,"uris":["http://zotero.org/users/6152647/items/FWU77KAQ"],"itemData":{"id":1450,"type":"article-journal","abstract":"We present theoretical arguments and empirical research to suggest that the principal mechanisms of cumulative causation do not function in large urban settings. Using data from the Mexican Migration Project, we found evidence of cumulative causation in small cities, rural towns and villages, but not in large urban areas. With event-history models, we found little positive effect of community-level social capital and a strong deterrent effect of urban labor markets on the likelihood of first and later U.S. trips for residents of urban areas in Mexico, suggesting that the social process of migration from urban areas is distinct from that in the more widely studied rural migrant-sending communities of Mexico.","container-title":"Demography","ISSN":"0070-3370","issue":"1","note":"publisher: Springer","page":"151-171","source":"JSTOR","title":"The Limits to Cumulative Causation: International Migration from Mexican Urban Areas","title-short":"The Limits to Cumulative Causation","URL":"https://www.jstor.org/stable/1515217","volume":"41","author":[{"family":"Fussell","given":"Elizabeth"},{"family":"Massey","given":"Douglas S."}],"accessed":{"date-parts":[["2025",3,24]]},"issued":{"date-parts":[["2004"]]}}}],"schema":"https://github.com/citation-style-language/schema/raw/master/csl-citation.json"} </w:instrText>
      </w:r>
      <w:r>
        <w:rPr>
          <w:rFonts w:ascii="Times New Roman" w:hAnsi="Times New Roman" w:cs="Times New Roman"/>
          <w:sz w:val="24"/>
          <w:szCs w:val="24"/>
        </w:rPr>
        <w:fldChar w:fldCharType="separate"/>
      </w:r>
      <w:r w:rsidRPr="0010508B">
        <w:rPr>
          <w:rFonts w:ascii="Times New Roman" w:hAnsi="Times New Roman" w:cs="Times New Roman"/>
          <w:sz w:val="24"/>
        </w:rPr>
        <w:t>(Fussell and Massey 200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23C526"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Economic theories of migration also exist and have been influential in sociological theories, resulting in some of the hybrid theories discussed above.</w:t>
      </w:r>
    </w:p>
    <w:p w14:paraId="1F4F1CCC"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Migration in the neo-classical tradition is a disequilibrium phenomenon where capitalistic economies with a surplus of labor will give workers to economies with a surplus of capital. Capital movements and labor movements go in both directions and migration of these factors will cease once equilibrium is reached.</w:t>
      </w:r>
    </w:p>
    <w:p w14:paraId="3910775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micro economic version of this is that individuals are motivated to increase their lifetime earnings. Because of this motivation, workers should permanently move to wherever seems to have the best return to lifetime earnings, with a penalty imposed per distance of the opportunity.</w:t>
      </w:r>
    </w:p>
    <w:p w14:paraId="47BFAF35"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Neoclassical economics does not describe return migration, nor the tendency of humans to organize their economic outputs in collective households (neoclassical economics assumes </w:t>
      </w:r>
      <w:r w:rsidRPr="008B5152">
        <w:rPr>
          <w:rFonts w:ascii="Times New Roman" w:hAnsi="Times New Roman" w:cs="Times New Roman"/>
          <w:sz w:val="24"/>
          <w:szCs w:val="24"/>
        </w:rPr>
        <w:lastRenderedPageBreak/>
        <w:t>individuals are all motivated by their own lifetime earnings). There are also migration flows without wage differentials that are unexplained by neoclassical economics.</w:t>
      </w:r>
    </w:p>
    <w:p w14:paraId="1FB1533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The new economic theory of migration is a micro economic theory revolving around households as the unit of analysis. These households are incentivized to mitigate risk, not maximize their earnings. When the source of risk in the sending context is addressed or the life cycle of the household has rendered a previous untenable risk tenable, this theory expects the return migration of the household, which is a great expansion on neoclassical economics described above.</w:t>
      </w:r>
    </w:p>
    <w:p w14:paraId="70D2C324"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 xml:space="preserve">Dual labor market theory describes the incentives for migration at a destination. The labor market is divided into two labor markets. There is a capital-intensive market and demand in this market is stable (not stationary). Workers in this market are usually skilled, and disruptions in this market are rarer than in the other market. There is also a labor-intensive market, which handles a lot of variant demand. This labor market is full of low-skill workers whose jobs are unstable. No one really wants to be in the labor-intensive market, but firms span both markets and need people in the labor-intensive market. There are two strategies firms </w:t>
      </w:r>
      <w:r>
        <w:rPr>
          <w:rFonts w:ascii="Times New Roman" w:hAnsi="Times New Roman" w:cs="Times New Roman"/>
          <w:sz w:val="24"/>
          <w:szCs w:val="24"/>
        </w:rPr>
        <w:t>could use</w:t>
      </w:r>
      <w:r w:rsidRPr="008B5152">
        <w:rPr>
          <w:rFonts w:ascii="Times New Roman" w:hAnsi="Times New Roman" w:cs="Times New Roman"/>
          <w:sz w:val="24"/>
          <w:szCs w:val="24"/>
        </w:rPr>
        <w:t xml:space="preserve"> to incentivize workers to work in the labor-intensive market. </w:t>
      </w:r>
    </w:p>
    <w:p w14:paraId="60952B92"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First, they can increase compensation for labor-intensive workers. This strategy can result in wages increasing all through the hierarchy as workers observe a group is getting wage increases and apply pressure for their own wage increases. The second option is more popular: Obtaining workers from another place to work for low wages. This saves money for the firm. Because there are no other options to obtain labor, companies lobby the government for more migrants and for fewer obligations for their foreign workforces.</w:t>
      </w:r>
    </w:p>
    <w:p w14:paraId="55B564AB" w14:textId="77777777" w:rsidR="004A6218" w:rsidRPr="008B5152"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lastRenderedPageBreak/>
        <w:t>There is also world systems theory, which is hybridized with economic ideas. World systems theory is about the processes affecting the sending of migrants. As capitalism/modernity progresses, markets transition from an agrarian or industrial economy to a service economy. These advances take place in the world “core” or the developed countries usually in the global North, and “periphery” and “semi-periphery” regions. A flow of goods and capital from core to periphery regions is counter balanced by a reverse flow of labor to periphery countries. In core regions, manufacturing jobs become less and less desirable and demand for these jobs increases, creating an opportunity for migration. In periphery regions, the increased production from technological advancements or capital investments results in less demand for workers. These workers are uprooted by these circumstances and incentivized into low paying, labor intensive positions in the core. There are many links from core countries to periphery countries beyond economics, the cultural, historical, linguistic, etc. factors are important too, which separates this from purely economic theories.</w:t>
      </w:r>
    </w:p>
    <w:p w14:paraId="2AE3CBCA" w14:textId="77777777" w:rsidR="004A6218"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As noted by Massey et al. (1993: 448), in the world systems approach “international migration ultimately has little to do with wage rates or employment differentials between countries; it follows from the dynamics of market creation and the structure of global economy”. Special attention is paid to the asymmetric relationship between colonies and colonizer historical relationships; former colonizers being seen as having an advantage in trade. This is controversial, because free trade is seen as reducing income and employment disparities, and thus also migration. This theory is not elucidated mathematically and so is difficult to use in predicting future migration.</w:t>
      </w:r>
      <w:r>
        <w:rPr>
          <w:rFonts w:ascii="Times New Roman" w:hAnsi="Times New Roman" w:cs="Times New Roman"/>
          <w:sz w:val="24"/>
          <w:szCs w:val="24"/>
        </w:rPr>
        <w:t xml:space="preserve"> Its emphasis on the global system and interconnected nature of place and people compliments a rising paradigm of examining the system(s) of migration, analyzing sending and receiving geographies at the same time. </w:t>
      </w:r>
    </w:p>
    <w:p w14:paraId="000DCBCB" w14:textId="08F3E59B" w:rsidR="004A6218"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o summarize some key takeaways from the various theories of migration: Migration is inherently about opportunities and consequences. Opportunities to avoid death, disease, disaster, and risk are reasons to move, or push-factors. Opportunities to gain money, security, be with family and friends can be reasons to move or to stay. There is a demand in receiving countries, which usually are more advanced service-based economies</w:t>
      </w:r>
      <w:r w:rsidR="005D35AC">
        <w:rPr>
          <w:rFonts w:ascii="Times New Roman" w:hAnsi="Times New Roman" w:cs="Times New Roman"/>
          <w:sz w:val="24"/>
          <w:szCs w:val="24"/>
        </w:rPr>
        <w:t xml:space="preserve"> and</w:t>
      </w:r>
      <w:r>
        <w:rPr>
          <w:rFonts w:ascii="Times New Roman" w:hAnsi="Times New Roman" w:cs="Times New Roman"/>
          <w:sz w:val="24"/>
          <w:szCs w:val="24"/>
        </w:rPr>
        <w:t xml:space="preserve"> often have a history of exploiting the resources and people from sending countr</w:t>
      </w:r>
      <w:r w:rsidR="005D35AC">
        <w:rPr>
          <w:rFonts w:ascii="Times New Roman" w:hAnsi="Times New Roman" w:cs="Times New Roman"/>
          <w:sz w:val="24"/>
          <w:szCs w:val="24"/>
        </w:rPr>
        <w:t>ies,</w:t>
      </w:r>
      <w:r>
        <w:rPr>
          <w:rFonts w:ascii="Times New Roman" w:hAnsi="Times New Roman" w:cs="Times New Roman"/>
          <w:sz w:val="24"/>
          <w:szCs w:val="24"/>
        </w:rPr>
        <w:t xml:space="preserve"> for cheaper labor. There is a supply of migrants from sending countries who often are looking to increase their incomes or mitigate risk/overcome a challenge in their community. The interconnected </w:t>
      </w:r>
      <w:r w:rsidR="005D35AC">
        <w:rPr>
          <w:rFonts w:ascii="Times New Roman" w:hAnsi="Times New Roman" w:cs="Times New Roman"/>
          <w:sz w:val="24"/>
          <w:szCs w:val="24"/>
        </w:rPr>
        <w:t>relationship</w:t>
      </w:r>
      <w:r>
        <w:rPr>
          <w:rFonts w:ascii="Times New Roman" w:hAnsi="Times New Roman" w:cs="Times New Roman"/>
          <w:sz w:val="24"/>
          <w:szCs w:val="24"/>
        </w:rPr>
        <w:t xml:space="preserve"> </w:t>
      </w:r>
      <w:r w:rsidR="005D35AC">
        <w:rPr>
          <w:rFonts w:ascii="Times New Roman" w:hAnsi="Times New Roman" w:cs="Times New Roman"/>
          <w:sz w:val="24"/>
          <w:szCs w:val="24"/>
        </w:rPr>
        <w:t>between</w:t>
      </w:r>
      <w:r>
        <w:rPr>
          <w:rFonts w:ascii="Times New Roman" w:hAnsi="Times New Roman" w:cs="Times New Roman"/>
          <w:sz w:val="24"/>
          <w:szCs w:val="24"/>
        </w:rPr>
        <w:t xml:space="preserve"> sending and receiving </w:t>
      </w:r>
      <w:r w:rsidR="005D35AC">
        <w:rPr>
          <w:rFonts w:ascii="Times New Roman" w:hAnsi="Times New Roman" w:cs="Times New Roman"/>
          <w:sz w:val="24"/>
          <w:szCs w:val="24"/>
        </w:rPr>
        <w:t>places</w:t>
      </w:r>
      <w:r>
        <w:rPr>
          <w:rFonts w:ascii="Times New Roman" w:hAnsi="Times New Roman" w:cs="Times New Roman"/>
          <w:sz w:val="24"/>
          <w:szCs w:val="24"/>
        </w:rPr>
        <w:t xml:space="preserve"> suggests a wholistic approach: analyzing the matrix of sending and receiving places at once.    </w:t>
      </w:r>
    </w:p>
    <w:p w14:paraId="49C63447" w14:textId="77777777" w:rsidR="00814D26" w:rsidRDefault="00814D26" w:rsidP="00814D2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every migration is a zero-sum event, origins and destinations are frequently theorized and analyzed together. One way to consider the origins and destinations together and handle the aggregation required to respect federal data standards is to create matrixes of migration from these aggreg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tSOoSQV","properties":{"formattedCitation":"(Curtis, Fussell, and DeWaard 2015; Hauer, Holloway, and Oda 2020; Johnson, Bland, and Coleman 2008)","plainCitation":"(Curtis, Fussell, and DeWaard 2015; Hauer, Holloway, and Oda 2020; Johnson, Bland, and Coleman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Pr>
          <w:rFonts w:ascii="Times New Roman" w:hAnsi="Times New Roman" w:cs="Times New Roman"/>
          <w:sz w:val="24"/>
          <w:szCs w:val="24"/>
        </w:rPr>
        <w:fldChar w:fldCharType="separate"/>
      </w:r>
      <w:r w:rsidRPr="001E44C7">
        <w:rPr>
          <w:rFonts w:ascii="Times New Roman" w:hAnsi="Times New Roman" w:cs="Times New Roman"/>
          <w:sz w:val="24"/>
        </w:rPr>
        <w:t>(Curtis, Fussell, and DeWaard 2015; Hauer, Holloway, and Oda 2020; Johnson, Bland, and Coleman 2008)</w:t>
      </w:r>
      <w:r>
        <w:rPr>
          <w:rFonts w:ascii="Times New Roman" w:hAnsi="Times New Roman" w:cs="Times New Roman"/>
          <w:sz w:val="24"/>
          <w:szCs w:val="24"/>
        </w:rPr>
        <w:fldChar w:fldCharType="end"/>
      </w:r>
      <w:r>
        <w:rPr>
          <w:rFonts w:ascii="Times New Roman" w:hAnsi="Times New Roman" w:cs="Times New Roman"/>
          <w:sz w:val="24"/>
          <w:szCs w:val="24"/>
        </w:rPr>
        <w:t xml:space="preserve">. These matrixes usually combine the immigrants and emigrants by column and row, with cell counts particular to a specific place, i.e. the net migrants from </w:t>
      </w:r>
      <w:proofErr w:type="spellStart"/>
      <w:r>
        <w:rPr>
          <w:rFonts w:ascii="Times New Roman" w:hAnsi="Times New Roman" w:cs="Times New Roman"/>
          <w:sz w:val="24"/>
          <w:szCs w:val="24"/>
        </w:rPr>
        <w:t>place</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to </w:t>
      </w:r>
      <w:proofErr w:type="spellStart"/>
      <w:r>
        <w:rPr>
          <w:rFonts w:ascii="Times New Roman" w:hAnsi="Times New Roman" w:cs="Times New Roman"/>
          <w:sz w:val="24"/>
          <w:szCs w:val="24"/>
        </w:rPr>
        <w:t>place</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column</w:t>
      </w:r>
      <w:r>
        <w:rPr>
          <w:rFonts w:ascii="Times New Roman" w:hAnsi="Times New Roman" w:cs="Times New Roman"/>
          <w:sz w:val="24"/>
          <w:szCs w:val="24"/>
          <w:vertAlign w:val="subscript"/>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ow</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Researchers then analyze the migration system rather than individuals who migrate or migration’s effects on a single geography. </w:t>
      </w:r>
    </w:p>
    <w:p w14:paraId="07B34F33" w14:textId="77777777" w:rsidR="001F2BB9" w:rsidRDefault="001F2BB9" w:rsidP="00814D26">
      <w:pPr>
        <w:spacing w:line="480" w:lineRule="auto"/>
        <w:ind w:firstLine="720"/>
        <w:rPr>
          <w:rFonts w:ascii="Times New Roman" w:hAnsi="Times New Roman" w:cs="Times New Roman"/>
          <w:sz w:val="24"/>
          <w:szCs w:val="24"/>
        </w:rPr>
      </w:pPr>
    </w:p>
    <w:p w14:paraId="6C34AF9A" w14:textId="2999D71F" w:rsidR="00814D26" w:rsidRDefault="00814D26" w:rsidP="00814D26">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ADD THE AVAILABLE ESTIMATES FOR THE U.S HERE</w:t>
      </w:r>
    </w:p>
    <w:p w14:paraId="1AF060B4" w14:textId="3F9CAE55" w:rsidR="00B21FA1" w:rsidRDefault="00B21FA1" w:rsidP="00814D26">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ALSO ADD the WORK WITH ERGMs</w:t>
      </w:r>
    </w:p>
    <w:p w14:paraId="637E3699" w14:textId="77777777" w:rsidR="00754EA4" w:rsidRPr="001F2BB9" w:rsidRDefault="00754EA4" w:rsidP="00754EA4">
      <w:pPr>
        <w:spacing w:line="480" w:lineRule="auto"/>
        <w:rPr>
          <w:rFonts w:ascii="Times New Roman" w:hAnsi="Times New Roman" w:cs="Times New Roman"/>
          <w:sz w:val="24"/>
          <w:szCs w:val="24"/>
        </w:rPr>
      </w:pPr>
      <w:r>
        <w:rPr>
          <w:rFonts w:ascii="Times New Roman" w:hAnsi="Times New Roman" w:cs="Times New Roman"/>
          <w:i/>
          <w:iCs/>
          <w:sz w:val="24"/>
          <w:szCs w:val="24"/>
        </w:rPr>
        <w:t>Operationalization of Time</w:t>
      </w:r>
    </w:p>
    <w:p w14:paraId="7C01894F" w14:textId="77777777" w:rsidR="00754EA4" w:rsidRDefault="00754EA4" w:rsidP="00754EA4">
      <w:pPr>
        <w:spacing w:line="480" w:lineRule="auto"/>
        <w:rPr>
          <w:rFonts w:ascii="Times New Roman" w:hAnsi="Times New Roman" w:cs="Times New Roman"/>
          <w:sz w:val="24"/>
          <w:szCs w:val="24"/>
        </w:rPr>
      </w:pPr>
      <w:r w:rsidRPr="008B5152">
        <w:rPr>
          <w:rFonts w:ascii="Times New Roman" w:hAnsi="Times New Roman" w:cs="Times New Roman"/>
          <w:sz w:val="24"/>
          <w:szCs w:val="24"/>
        </w:rPr>
        <w:lastRenderedPageBreak/>
        <w:tab/>
        <w:t>Researchers studying migration related to disasters have utilized a couple of different approaches to identify time periods for migration.</w:t>
      </w:r>
    </w:p>
    <w:p w14:paraId="61FD93F5" w14:textId="77777777" w:rsidR="00754EA4" w:rsidRPr="005C40A6" w:rsidRDefault="00754EA4" w:rsidP="00754EA4">
      <w:pPr>
        <w:spacing w:line="480" w:lineRule="auto"/>
        <w:rPr>
          <w:rFonts w:ascii="Times New Roman" w:hAnsi="Times New Roman" w:cs="Times New Roman"/>
          <w:i/>
          <w:iCs/>
          <w:sz w:val="24"/>
          <w:szCs w:val="24"/>
        </w:rPr>
      </w:pPr>
      <w:r w:rsidRPr="008B5152">
        <w:rPr>
          <w:rFonts w:ascii="Times New Roman" w:hAnsi="Times New Roman" w:cs="Times New Roman"/>
          <w:i/>
          <w:iCs/>
          <w:sz w:val="24"/>
          <w:szCs w:val="24"/>
        </w:rPr>
        <w:t>Operationalization of Migrants</w:t>
      </w:r>
    </w:p>
    <w:p w14:paraId="6268A491" w14:textId="77777777" w:rsidR="00754EA4" w:rsidRDefault="00754EA4" w:rsidP="00814D26">
      <w:pPr>
        <w:spacing w:line="480" w:lineRule="auto"/>
        <w:ind w:firstLine="720"/>
        <w:jc w:val="center"/>
        <w:rPr>
          <w:rFonts w:ascii="Times New Roman" w:hAnsi="Times New Roman" w:cs="Times New Roman"/>
          <w:sz w:val="24"/>
          <w:szCs w:val="24"/>
        </w:rPr>
      </w:pPr>
    </w:p>
    <w:p w14:paraId="2EF5F2B0" w14:textId="3E63E831" w:rsidR="00814D26" w:rsidRDefault="00814D26" w:rsidP="00814D26">
      <w:pPr>
        <w:spacing w:line="480" w:lineRule="auto"/>
        <w:rPr>
          <w:rFonts w:ascii="Times New Roman" w:hAnsi="Times New Roman" w:cs="Times New Roman"/>
          <w:sz w:val="24"/>
          <w:szCs w:val="24"/>
        </w:rPr>
      </w:pPr>
      <w:r>
        <w:rPr>
          <w:rFonts w:ascii="Times New Roman" w:hAnsi="Times New Roman" w:cs="Times New Roman"/>
          <w:sz w:val="24"/>
          <w:szCs w:val="24"/>
        </w:rPr>
        <w:t>METHOD</w:t>
      </w:r>
    </w:p>
    <w:p w14:paraId="467D65A1" w14:textId="163FA1B5" w:rsidR="00814D26" w:rsidRDefault="00B21FA1" w:rsidP="00814D26">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 create net migration matrixes for every county/county-equivalent in the United States by </w:t>
      </w:r>
      <w:r w:rsidR="001C41D3">
        <w:rPr>
          <w:rFonts w:ascii="Times New Roman" w:hAnsi="Times New Roman" w:cs="Times New Roman"/>
          <w:sz w:val="24"/>
          <w:szCs w:val="24"/>
        </w:rPr>
        <w:t>subtracting</w:t>
      </w:r>
      <w:r>
        <w:rPr>
          <w:rFonts w:ascii="Times New Roman" w:hAnsi="Times New Roman" w:cs="Times New Roman"/>
          <w:sz w:val="24"/>
          <w:szCs w:val="24"/>
        </w:rPr>
        <w:t xml:space="preserve"> the number of movers </w:t>
      </w:r>
      <w:r w:rsidR="001C41D3">
        <w:rPr>
          <w:rFonts w:ascii="Times New Roman" w:hAnsi="Times New Roman" w:cs="Times New Roman"/>
          <w:sz w:val="24"/>
          <w:szCs w:val="24"/>
        </w:rPr>
        <w:t>to</w:t>
      </w:r>
      <w:r>
        <w:rPr>
          <w:rFonts w:ascii="Times New Roman" w:hAnsi="Times New Roman" w:cs="Times New Roman"/>
          <w:sz w:val="24"/>
          <w:szCs w:val="24"/>
        </w:rPr>
        <w:t xml:space="preserve"> a county </w:t>
      </w:r>
      <w:r w:rsidR="001C41D3">
        <w:rPr>
          <w:rFonts w:ascii="Times New Roman" w:hAnsi="Times New Roman" w:cs="Times New Roman"/>
          <w:sz w:val="24"/>
          <w:szCs w:val="24"/>
        </w:rPr>
        <w:t>by</w:t>
      </w:r>
      <w:r>
        <w:rPr>
          <w:rFonts w:ascii="Times New Roman" w:hAnsi="Times New Roman" w:cs="Times New Roman"/>
          <w:sz w:val="24"/>
          <w:szCs w:val="24"/>
        </w:rPr>
        <w:t xml:space="preserve"> the number of </w:t>
      </w:r>
      <w:r w:rsidR="00B67587">
        <w:rPr>
          <w:rFonts w:ascii="Times New Roman" w:hAnsi="Times New Roman" w:cs="Times New Roman"/>
          <w:sz w:val="24"/>
          <w:szCs w:val="24"/>
        </w:rPr>
        <w:t>movers</w:t>
      </w:r>
      <w:r>
        <w:rPr>
          <w:rFonts w:ascii="Times New Roman" w:hAnsi="Times New Roman" w:cs="Times New Roman"/>
          <w:sz w:val="24"/>
          <w:szCs w:val="24"/>
        </w:rPr>
        <w:t xml:space="preserve"> </w:t>
      </w:r>
      <w:r w:rsidR="001C41D3">
        <w:rPr>
          <w:rFonts w:ascii="Times New Roman" w:hAnsi="Times New Roman" w:cs="Times New Roman"/>
          <w:sz w:val="24"/>
          <w:szCs w:val="24"/>
        </w:rPr>
        <w:t>from</w:t>
      </w:r>
      <w:r>
        <w:rPr>
          <w:rFonts w:ascii="Times New Roman" w:hAnsi="Times New Roman" w:cs="Times New Roman"/>
          <w:sz w:val="24"/>
          <w:szCs w:val="24"/>
        </w:rPr>
        <w:t xml:space="preserve"> that same count</w:t>
      </w:r>
      <w:r w:rsidR="00481D62">
        <w:rPr>
          <w:rFonts w:ascii="Times New Roman" w:hAnsi="Times New Roman" w:cs="Times New Roman"/>
          <w:sz w:val="24"/>
          <w:szCs w:val="24"/>
        </w:rPr>
        <w:t>y, repeated for every county. I use the best BRAPPA model, the PPM’s logistic regression model, and the 2020 Decennial Census to identify where people are in 2020</w:t>
      </w:r>
      <w:r w:rsidR="001C41D3">
        <w:rPr>
          <w:rFonts w:ascii="Times New Roman" w:hAnsi="Times New Roman" w:cs="Times New Roman"/>
          <w:sz w:val="24"/>
          <w:szCs w:val="24"/>
        </w:rPr>
        <w:t>.</w:t>
      </w:r>
      <w:r w:rsidR="00481D62">
        <w:rPr>
          <w:rFonts w:ascii="Times New Roman" w:hAnsi="Times New Roman" w:cs="Times New Roman"/>
          <w:sz w:val="24"/>
          <w:szCs w:val="24"/>
        </w:rPr>
        <w:t xml:space="preserve"> </w:t>
      </w:r>
      <w:r w:rsidR="001C41D3">
        <w:rPr>
          <w:rFonts w:ascii="Times New Roman" w:hAnsi="Times New Roman" w:cs="Times New Roman"/>
          <w:sz w:val="24"/>
          <w:szCs w:val="24"/>
        </w:rPr>
        <w:t xml:space="preserve">I subtract each data source from the PPM logistic regression model for 2019. This matrix </w:t>
      </w:r>
      <w:r w:rsidR="00C73ECF">
        <w:rPr>
          <w:rFonts w:ascii="Times New Roman" w:hAnsi="Times New Roman" w:cs="Times New Roman"/>
          <w:sz w:val="24"/>
          <w:szCs w:val="24"/>
        </w:rPr>
        <w:t xml:space="preserve">operation is similar to algebra, because each data product is subtracted from the same data PPM from 2019. This subtracted result analyzes each difference </w:t>
      </w:r>
    </w:p>
    <w:p w14:paraId="242F686F" w14:textId="77777777" w:rsidR="00814D26" w:rsidRPr="008B5152" w:rsidRDefault="00814D26" w:rsidP="004A6218">
      <w:pPr>
        <w:spacing w:line="480" w:lineRule="auto"/>
        <w:ind w:firstLine="720"/>
        <w:rPr>
          <w:rFonts w:ascii="Times New Roman" w:hAnsi="Times New Roman" w:cs="Times New Roman"/>
          <w:sz w:val="24"/>
          <w:szCs w:val="24"/>
        </w:rPr>
      </w:pPr>
    </w:p>
    <w:p w14:paraId="7F7684AC" w14:textId="302A5B5F" w:rsidR="002E56E2" w:rsidRDefault="002E56E2" w:rsidP="00990251">
      <w:pPr>
        <w:jc w:val="center"/>
      </w:pPr>
      <w:r>
        <w:t xml:space="preserve">Chapter III: </w:t>
      </w:r>
      <w:r w:rsidR="004A6218">
        <w:t>A Hurricane-Migration Case Study</w:t>
      </w:r>
    </w:p>
    <w:p w14:paraId="7608BF92" w14:textId="77777777" w:rsidR="00754EA4" w:rsidRDefault="004A6218" w:rsidP="004A6218">
      <w:pPr>
        <w:spacing w:line="480" w:lineRule="auto"/>
        <w:ind w:firstLine="720"/>
        <w:rPr>
          <w:rFonts w:ascii="Times New Roman" w:hAnsi="Times New Roman" w:cs="Times New Roman"/>
          <w:sz w:val="24"/>
          <w:szCs w:val="24"/>
        </w:rPr>
      </w:pPr>
      <w:r w:rsidRPr="008B5152">
        <w:rPr>
          <w:rFonts w:ascii="Times New Roman" w:hAnsi="Times New Roman" w:cs="Times New Roman"/>
          <w:sz w:val="24"/>
          <w:szCs w:val="24"/>
        </w:rPr>
        <w:t>Disaster based migration typically situates itself under other migration theories. Typical migration theory processes are applied with careful consideration to the context of the disaster</w:t>
      </w:r>
      <w:r>
        <w:rPr>
          <w:rFonts w:ascii="Times New Roman" w:hAnsi="Times New Roman" w:cs="Times New Roman"/>
          <w:sz w:val="24"/>
          <w:szCs w:val="24"/>
        </w:rPr>
        <w:t xml:space="preserve">, often framed and treated as a push factor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GelEKLlu","properties":{"formattedCitation":"(Curtis et al. 2015; Hauer et al. 2020; Zhou et al. 2022)","plainCitation":"(Curtis et al. 2015; Hauer et al. 2020; Zhou et al. 2022)","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id":647,"uris":["http://zotero.org/users/6152647/items/2M8M8KAV"],"itemData":{"id":647,"type":"article-journal","abstract":"Social media platforms are playing increasingly critical roles in disaster response and rescue operations. During emergencies, users can post rescue requests along with their addresses on social media, while volunteers can search for those messages and send help. However, efficiently leveraging social media in rescue operations remains challenging because of the lack of tools to identify rescue request messages on social media automatically and rapidly. Analyzing social media data, such as Twitter data, relies heavily on Natural Language Processing (NLP) algorithms to extract information from texts. The introduction of bidirectional transformers models, such as the Bidirectional Encoder Representations from Transformers (BERT) model, has significantly outperformed previous NLP models in numerous text analysis tasks, providing new opportunities to precisely understand and classify social media data for diverse applications. This study developed and compared ten VictimFinder models for identifying rescue request tweets, three based on milestone NLP algorithms and seven BERT-based. A total of 3191 manually labeled disaster-related tweets posted during 2017 Hurricane Harvey were used as the training and testing datasets. We evaluated the performance of each model by classification accuracy, computation cost, and model stability. Experiment results show that all BERT-based models have significantly increased the accuracy of categorizing rescue-related tweets. The best model for identifying rescue request tweets is a customized BERT-based model with a Convolutional Neural Network (CNN) classifier. Its F1-score is 0.919, which outperforms the baseline model by 10.6%. The developed models can promote social media use for rescue operations in future disaster events.","container-title":"Computers, Environment and Urban Systems","DOI":"10.1016/j.compenvurbsys.2022.101824","ISSN":"0198-9715","journalAbbreviation":"Computers, Environment and Urban Systems","language":"en","page":"101824","source":"ScienceDirect","title":"VictimFinder: Harvesting rescue requests in disaster response from social media with BERT","title-short":"VictimFinder","URL":"https://www.sciencedirect.com/science/article/pii/S0198971522000680","volume":"95","author":[{"family":"Zhou","given":"Bing"},{"family":"Zou","given":"Lei"},{"family":"Mostafavi","given":"Ali"},{"family":"Lin","given":"Binbin"},{"family":"Yang","given":"Mingzheng"},{"family":"Gharaibeh","given":"Nasir"},{"family":"Cai","given":"Heng"},{"family":"Abedin","given":"Joynal"},{"family":"Mandal","given":"Debayan"}],"accessed":{"date-parts":[["2022",11,9]]},"issued":{"date-parts":[["2022",7,1]]}}}],"schema":"https://github.com/citation-style-language/schema/raw/master/csl-citation.json"} </w:instrText>
      </w:r>
      <w:r>
        <w:rPr>
          <w:rFonts w:ascii="Times New Roman" w:hAnsi="Times New Roman" w:cs="Times New Roman"/>
          <w:sz w:val="24"/>
          <w:szCs w:val="24"/>
        </w:rPr>
        <w:fldChar w:fldCharType="separate"/>
      </w:r>
      <w:r w:rsidR="001E44C7" w:rsidRPr="001E44C7">
        <w:rPr>
          <w:rFonts w:ascii="Times New Roman" w:hAnsi="Times New Roman" w:cs="Times New Roman"/>
          <w:sz w:val="24"/>
        </w:rPr>
        <w:t>(Curtis et al. 2015; Hauer et al. 2020; Zhou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0CB53EA" w14:textId="1EC49159" w:rsidR="004A6218" w:rsidRDefault="004A6218" w:rsidP="004A621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ever disaster migration also has its own unique emphases.  </w:t>
      </w:r>
      <w:r>
        <w:rPr>
          <w:rFonts w:ascii="Times New Roman" w:hAnsi="Times New Roman" w:cs="Times New Roman"/>
          <w:sz w:val="24"/>
          <w:szCs w:val="24"/>
        </w:rPr>
        <w:fldChar w:fldCharType="begin"/>
      </w:r>
      <w:r w:rsidR="001E44C7">
        <w:rPr>
          <w:rFonts w:ascii="Times New Roman" w:hAnsi="Times New Roman" w:cs="Times New Roman"/>
          <w:sz w:val="24"/>
          <w:szCs w:val="24"/>
        </w:rPr>
        <w:instrText xml:space="preserve"> ADDIN ZOTERO_ITEM CSL_CITATION {"citationID":"JsIx4Tbn","properties":{"formattedCitation":"(Berlemann and Steinhardt 2017)","plainCitation":"(Berlemann and Steinhardt 2017)","dontUpdate":true,"noteIndex":0},"citationItems":[{"id":1401,"uris":["http://zotero.org/users/6152647/items/PUAHZB88"],"itemData":{"id":1401,"type":"article-journal","abstract":"Climate-induced migration is one of the most hotly debated topics in the current discourse on global warming and its consequences. There is a burgeoning field in economics and other social sciences linking climatic factors or climate-related natural disasters to migration. Existent empirical studies use different measures to quantify migration flows and climatic factors and apply a variety of methodologies to disparate data sets and samples of countries. Our review article aims to provide a unifying perspective over this complex field by structuring the literature and summarizing the empirical findings. (JEL codes: F22, J11, J61, O13, O15, Q54, R23)","container-title":"CESifo Economic Studies","DOI":"10.1093/cesifo/ifx019","ISSN":"1610-241X","issue":"4","journalAbbreviation":"CESifo Economic Studies","page":"353-385","source":"Silverchair","title":"Climate Change, Natural Disasters, and Migration—a Survey of the Empirical Evidence","URL":"https://doi.org/10.1093/cesifo/ifx019","volume":"63","author":[{"family":"Berlemann","given":"Michael"},{"family":"Steinhardt","given":"Max Friedrich"}],"accessed":{"date-parts":[["2025",2,6]]},"issued":{"date-parts":[["2017",12,1]]}}}],"schema":"https://github.com/citation-style-language/schema/raw/master/csl-citation.json"} </w:instrText>
      </w:r>
      <w:r>
        <w:rPr>
          <w:rFonts w:ascii="Times New Roman" w:hAnsi="Times New Roman" w:cs="Times New Roman"/>
          <w:sz w:val="24"/>
          <w:szCs w:val="24"/>
        </w:rPr>
        <w:fldChar w:fldCharType="separate"/>
      </w:r>
      <w:r w:rsidRPr="00546DF6">
        <w:rPr>
          <w:rFonts w:ascii="Times New Roman" w:hAnsi="Times New Roman" w:cs="Times New Roman"/>
          <w:sz w:val="24"/>
        </w:rPr>
        <w:t xml:space="preserve">Berlemann and Steinhardt </w:t>
      </w:r>
      <w:r>
        <w:rPr>
          <w:rFonts w:ascii="Times New Roman" w:hAnsi="Times New Roman" w:cs="Times New Roman"/>
          <w:sz w:val="24"/>
        </w:rPr>
        <w:t>(</w:t>
      </w:r>
      <w:r w:rsidRPr="00546DF6">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identify geography and climate as central push and pull (or stay) factors for disaster migration because the climate, geography, and characteristics of the geography are what brought people to the location in the first place. While climate and geography are natural push and pull factors, many feel that isolating the push and pull effects of climate or geography is very </w:t>
      </w:r>
      <w:r>
        <w:rPr>
          <w:rFonts w:ascii="Times New Roman" w:hAnsi="Times New Roman" w:cs="Times New Roman"/>
          <w:sz w:val="24"/>
          <w:szCs w:val="24"/>
        </w:rPr>
        <w:lastRenderedPageBreak/>
        <w:t xml:space="preserve">complicated, perhaps impossible, because of how climate and geography interact and endogenously relate with other factors like economics, social networks, health, food, politics, and poli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rhUAq","properties":{"formattedCitation":"(Piguet, P\\uc0\\u233{}coud, and de Guchteneire 2011)","plainCitation":"(Piguet, Pécoud, and de Guchteneire 2011)","noteIndex":0},"citationItems":[{"id":1474,"uris":["http://zotero.org/users/6152647/items/Q5JRGRVM"],"itemData":{"id":1474,"type":"article-journal","abstract":"Climate change has become a major concern for the international community. Among its consequences, its impact on migration is the object of increasing attention from both policy-makers and researchers. Yet, knowledge in this field remains limited and fragmented. This article therefore provides an overview of the climate change – migration nexus: on the basis of available empirical findings, it investigates the key issues at stake, including the social and political context in which the topic emerged; States’ policy responses and the views of different institutional actors; critical perspectives on the actual relationship between the environment and (forced) migration; the concepts and notions most adequate to address this relationship; gender and human rights implications; as well as international law and policy orientations. Two major interconnected arguments arise. The first regards the weight of environmental and climatic factors in migration and their relationship to other push or pull factors, whether of a social, political, or economic nature. The second is about the political framework in which such migration flows should take place and the manner in which to treat the people who move in connection with environmental factors. The two issues are deeply intertwined, as the extent to which the environment determines migration is intimately connected to the status to be associated with the people concerned.","container-title":"Refugee Survey Quarterly","DOI":"10.1093/rsq/hdr006","ISSN":"1020-4067","issue":"3","journalAbbreviation":"Refugee Survey Quarterly","page":"1-23","source":"Silverchair","title":"Migration and Climate Change: An Overview","title-short":"Migration and Climate Change","URL":"https://doi.org/10.1093/rsq/hdr006","volume":"30","author":[{"family":"Piguet","given":"Etienne"},{"family":"Pécoud","given":"","suffix":"Antoine"},{"family":"Guchteneire","given":"Paul","non-dropping-particle":"de"}],"accessed":{"date-parts":[["2025",6,24]]},"issued":{"date-parts":[["2011",9,1]]}}}],"schema":"https://github.com/citation-style-language/schema/raw/master/csl-citation.json"} </w:instrText>
      </w:r>
      <w:r>
        <w:rPr>
          <w:rFonts w:ascii="Times New Roman" w:hAnsi="Times New Roman" w:cs="Times New Roman"/>
          <w:sz w:val="24"/>
          <w:szCs w:val="24"/>
        </w:rPr>
        <w:fldChar w:fldCharType="separate"/>
      </w:r>
      <w:r w:rsidRPr="000D161D">
        <w:rPr>
          <w:rFonts w:ascii="Times New Roman" w:hAnsi="Times New Roman" w:cs="Times New Roman"/>
          <w:kern w:val="0"/>
          <w:sz w:val="24"/>
        </w:rPr>
        <w:t>(Piguet, Pécoud, and de Guchteneire 2011)</w:t>
      </w:r>
      <w:r>
        <w:rPr>
          <w:rFonts w:ascii="Times New Roman" w:hAnsi="Times New Roman" w:cs="Times New Roman"/>
          <w:sz w:val="24"/>
          <w:szCs w:val="24"/>
        </w:rPr>
        <w:fldChar w:fldCharType="end"/>
      </w:r>
      <w:r>
        <w:rPr>
          <w:rFonts w:ascii="Times New Roman" w:hAnsi="Times New Roman" w:cs="Times New Roman"/>
          <w:sz w:val="24"/>
          <w:szCs w:val="24"/>
        </w:rPr>
        <w:t xml:space="preserve">. To illustrate the circuitous nature of these relationships: a draught in South America often leads to migration to the United States, but for Mali less rain leads to lower levels of migration (especially to other African countries and France) because of policies that tighten credit constraints and consequently raise food prices. The interconnected nature of variables seems to recommend an approach that can analyze many types of variables at the same time. </w:t>
      </w:r>
    </w:p>
    <w:p w14:paraId="0A8F3A34" w14:textId="3CE012E3" w:rsidR="00754EA4" w:rsidRDefault="00754EA4" w:rsidP="00754EA4">
      <w:pPr>
        <w:spacing w:line="480" w:lineRule="auto"/>
        <w:rPr>
          <w:rFonts w:ascii="Times New Roman" w:hAnsi="Times New Roman" w:cs="Times New Roman"/>
          <w:i/>
          <w:iCs/>
          <w:sz w:val="24"/>
          <w:szCs w:val="24"/>
        </w:rPr>
      </w:pPr>
      <w:r>
        <w:rPr>
          <w:rFonts w:ascii="Times New Roman" w:hAnsi="Times New Roman" w:cs="Times New Roman"/>
          <w:i/>
          <w:iCs/>
          <w:sz w:val="24"/>
          <w:szCs w:val="24"/>
        </w:rPr>
        <w:t>Identifying Areas Affected by Disasters</w:t>
      </w:r>
    </w:p>
    <w:p w14:paraId="7BE6096A" w14:textId="77777777" w:rsidR="00754EA4" w:rsidRPr="008B5152" w:rsidRDefault="00754EA4" w:rsidP="00754EA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U.S. disaster migration work, it is common to analyze counties where Federal Emergency Management Agency issues an emergency decla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RS8P0wV","properties":{"formattedCitation":"(Curtis et al. 2015; Johnson et al. 2008)","plainCitation":"(Curtis et al. 2015; Johnson et al. 2008)","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35,"uris":["http://zotero.org/users/6152647/items/RGPUSMCG"],"itemData":{"id":1435,"type":"document","publisher":"Population Division of the U.S. Census Bureau","title":"Impacts of the 2005 Gulf Coast Hurricanes on Domestic Migration The U.S. Census Bureau’s Response","URL":"https://paa2008.populationassociation.org/papers/80690","author":[{"family":"Johnson","given":"Roger"},{"family":"Bland","given":"Justin"},{"family":"Coleman","given":"Charles"}],"issued":{"date-parts":[["2008"]]}}}],"schema":"https://github.com/citation-style-language/schema/raw/master/csl-citation.json"} </w:instrText>
      </w:r>
      <w:r>
        <w:rPr>
          <w:rFonts w:ascii="Times New Roman" w:hAnsi="Times New Roman" w:cs="Times New Roman"/>
          <w:sz w:val="24"/>
          <w:szCs w:val="24"/>
        </w:rPr>
        <w:fldChar w:fldCharType="separate"/>
      </w:r>
      <w:r w:rsidRPr="003C1851">
        <w:rPr>
          <w:rFonts w:ascii="Times New Roman" w:hAnsi="Times New Roman" w:cs="Times New Roman"/>
          <w:sz w:val="24"/>
        </w:rPr>
        <w:t>(Curtis et al. 2015; Johnso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These counties are sometimes analyzed against counties without an emergency declaration. Recent work has begun to consider the entire matrix of migration relationships: the ties each county has with each other county in send and receiving migra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9yyL0g1","properties":{"formattedCitation":"(Curtis et al. 2015; Hauer et al. 2020)","plainCitation":"(Curtis et al. 2015; Hauer et al. 2020)","noteIndex":0},"citationItems":[{"id":1437,"uris":["http://zotero.org/users/6152647/items/GR23ZTD4"],"itemData":{"id":1437,"type":"article-journal","abstract":"Changes in the human migration systems of Hurricane Katrina- and Rita-affected Gulf of Mexico coastline counties provide an example of how climate change may affect coastal populations. Crude climate change models predict a mass migration of “climate refugees,” but an emerging literature on environmental migration suggests most migration will be short-distance and short-duration within existing migration systems, with implications for the population recovery of disaster-struck places. In this research, we derive a series of hypotheses on recovery migration predicting how the migration system of hurricane-affected coastline counties in the Gulf of Mexico was likely to have changed between the pre-disaster and the recovery periods. We test these hypotheses using data from the Internal Revenue Service on annual county-level migration flows, comparing the recovery period migration system (2007–2009) to the pre-disaster period (1999–2004). By observing county-to-county ties and flows we find that recovery migration was strong, as the migration system of the disaster-affected coastline counties became more spatially concentrated while flows within it intensified and became more urbanized. Our analysis demonstrates how migration systems are likely to be affected by the more intense and frequent storms anticipated by climate change scenarios with implications for the population recovery of disaster-affected places.","container-title":"Demography","DOI":"10.1007/s13524-015-0400-7","ISSN":"0070-3370","issue":"4","journalAbbreviation":"Demography","note":"PMID: 26084982\nPMCID: PMC4534346","page":"1269-1293","source":"PubMed Central","title":"Recovery Migration after Hurricanes Katrina and Rita: Spatial Concentration and Intensification in the Migration System","title-short":"Recovery Migration after Hurricanes Katrina and Rita","URL":"https://www.ncbi.nlm.nih.gov/pmc/articles/PMC4534346/","volume":"52","author":[{"family":"Curtis","given":"Katherine"},{"family":"Fussell","given":"Elizabeth"},{"family":"DeWaard","given":"Jack"}],"accessed":{"date-parts":[["2025",2,24]]},"issued":{"date-parts":[["2015",8]]}}},{"id":1429,"uris":["http://zotero.org/users/6152647/items/DC6FTZE3"],"itemData":{"id":1429,"type":"article-journal","abstract":"Research on the destinations of environmentally induced migrants has found simultaneous migration to both nearby and long-distance destinations, most likely caused by the comingling of evacuee and permanent migrant data. Using a unique data set of separate evacuee and migration destinations, we compare and contrast the pre-, peri-, and post-disaster migration systems of permanent migrants and temporary evacuees of the Great East Japan Earthquake and Tsunami. We construct and compare prefecture-to-prefecture migration matrices for Japanese prefectures to investigate the similarity of migration systems. We find evidence supporting the presence of two separate migration systems—one for evacuees, who seem to emphasize short distance migration, and one for more permanent migrants, who emphasize migration to destinations with preexisting ties. Additionally, our results show that permanent migration in the peri- and post-periods is largely identical to the preexisting migration system. Our results demonstrate stability in migration systems concerning migration after a major environmental event.","container-title":"Demography","DOI":"10.1007/s13524-020-00883-7","ISSN":"0070-3370","issue":"4","journalAbbreviation":"Demography","page":"1437-1457","source":"Silverchair","title":"Evacuees and Migrants Exhibit Different Migration Systems After the Great East Japan Earthquake and Tsunami","URL":"https://doi.org/10.1007/s13524-020-00883-7","volume":"57","author":[{"family":"Hauer","given":"Mathew E."},{"family":"Holloway","given":"Steven R."},{"family":"Oda","given":"Takashi"}],"accessed":{"date-parts":[["2025",2,21]]},"issued":{"date-parts":[["2020",5,19]]}}}],"schema":"https://github.com/citation-style-language/schema/raw/master/csl-citation.json"} </w:instrText>
      </w:r>
      <w:r>
        <w:rPr>
          <w:rFonts w:ascii="Times New Roman" w:hAnsi="Times New Roman" w:cs="Times New Roman"/>
          <w:sz w:val="24"/>
          <w:szCs w:val="24"/>
        </w:rPr>
        <w:fldChar w:fldCharType="separate"/>
      </w:r>
      <w:r w:rsidRPr="00A511E6">
        <w:rPr>
          <w:rFonts w:ascii="Times New Roman" w:hAnsi="Times New Roman" w:cs="Times New Roman"/>
          <w:sz w:val="24"/>
        </w:rPr>
        <w:t>(Curtis et al. 2015; Hau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3041281" w14:textId="77777777" w:rsidR="00754EA4" w:rsidRDefault="00754EA4" w:rsidP="00754EA4">
      <w:pPr>
        <w:spacing w:line="480" w:lineRule="auto"/>
        <w:rPr>
          <w:rFonts w:ascii="Times New Roman" w:hAnsi="Times New Roman" w:cs="Times New Roman"/>
          <w:sz w:val="24"/>
          <w:szCs w:val="24"/>
        </w:rPr>
      </w:pPr>
      <w:r w:rsidRPr="008B5152">
        <w:rPr>
          <w:rFonts w:ascii="Times New Roman" w:hAnsi="Times New Roman" w:cs="Times New Roman"/>
          <w:sz w:val="24"/>
          <w:szCs w:val="24"/>
        </w:rPr>
        <w:tab/>
      </w:r>
      <w:r>
        <w:rPr>
          <w:rFonts w:ascii="Times New Roman" w:hAnsi="Times New Roman" w:cs="Times New Roman"/>
          <w:sz w:val="24"/>
          <w:szCs w:val="24"/>
        </w:rPr>
        <w:t>^OTHER RESEARFHERS</w:t>
      </w:r>
      <w:r w:rsidRPr="008B5152">
        <w:rPr>
          <w:rFonts w:ascii="Times New Roman" w:hAnsi="Times New Roman" w:cs="Times New Roman"/>
          <w:sz w:val="24"/>
          <w:szCs w:val="24"/>
        </w:rPr>
        <w:t xml:space="preserve"> </w:t>
      </w:r>
      <w:r>
        <w:rPr>
          <w:rFonts w:ascii="Times New Roman" w:hAnsi="Times New Roman" w:cs="Times New Roman"/>
          <w:sz w:val="24"/>
          <w:szCs w:val="24"/>
        </w:rPr>
        <w:t>^</w:t>
      </w:r>
    </w:p>
    <w:p w14:paraId="147F8A37" w14:textId="77777777" w:rsidR="00754EA4" w:rsidRPr="00754EA4" w:rsidRDefault="00754EA4" w:rsidP="00754EA4">
      <w:pPr>
        <w:spacing w:line="480" w:lineRule="auto"/>
        <w:rPr>
          <w:rFonts w:ascii="Times New Roman" w:hAnsi="Times New Roman" w:cs="Times New Roman"/>
          <w:i/>
          <w:iCs/>
          <w:sz w:val="24"/>
          <w:szCs w:val="24"/>
        </w:rPr>
      </w:pPr>
    </w:p>
    <w:p w14:paraId="007B2F1E" w14:textId="77777777" w:rsidR="004A6218" w:rsidRDefault="004A6218" w:rsidP="00990251">
      <w:pPr>
        <w:jc w:val="center"/>
      </w:pPr>
    </w:p>
    <w:p w14:paraId="4C21415D" w14:textId="77777777" w:rsidR="00240DB0" w:rsidRDefault="00240DB0" w:rsidP="00196758"/>
    <w:p w14:paraId="3EE32467" w14:textId="77777777" w:rsidR="00240DB0" w:rsidRPr="00196758" w:rsidRDefault="00240DB0" w:rsidP="00196758"/>
    <w:p w14:paraId="66DF62E0" w14:textId="64CF6616" w:rsidR="008B5152" w:rsidRDefault="008B5152">
      <w:r>
        <w:br w:type="page"/>
      </w:r>
    </w:p>
    <w:p w14:paraId="038C581A" w14:textId="77777777" w:rsidR="004F4AE5" w:rsidRDefault="004F4AE5" w:rsidP="00781AAD">
      <w:pPr>
        <w:pStyle w:val="Bibliography"/>
      </w:pPr>
    </w:p>
    <w:p w14:paraId="2FE4E5E2" w14:textId="33E1D1C2" w:rsidR="004F4AE5" w:rsidRPr="004F4AE5" w:rsidRDefault="004F4AE5" w:rsidP="004F4AE5">
      <w:r>
        <w:t>REFERENCES</w:t>
      </w:r>
    </w:p>
    <w:p w14:paraId="3FD676EA" w14:textId="77777777" w:rsidR="006D695D" w:rsidRDefault="00A50E41" w:rsidP="006D695D">
      <w:pPr>
        <w:pStyle w:val="Bibliography"/>
      </w:pPr>
      <w:r>
        <w:fldChar w:fldCharType="begin"/>
      </w:r>
      <w:r w:rsidR="00541732">
        <w:instrText xml:space="preserve"> ADDIN ZOTERO_BIBL {"uncited":[],"omitted":[],"custom":[]} CSL_BIBLIOGRAPHY </w:instrText>
      </w:r>
      <w:r>
        <w:fldChar w:fldCharType="separate"/>
      </w:r>
      <w:r w:rsidR="006D695D">
        <w:t xml:space="preserve">Ambel, Alemayehu, Kevin McGee, and Asmelash Tsegay. 2021. </w:t>
      </w:r>
      <w:r w:rsidR="006D695D">
        <w:rPr>
          <w:i/>
          <w:iCs/>
        </w:rPr>
        <w:t>Reducing Bias in Phone Survey Samples: Effectiveness of Reweighting Techniques Using Face-to-Face Surveys as Frames in Four African Countries</w:t>
      </w:r>
      <w:r w:rsidR="006D695D">
        <w:t>. Policy Research Working Papers. The World Bank.</w:t>
      </w:r>
    </w:p>
    <w:p w14:paraId="219CD643" w14:textId="77777777" w:rsidR="006D695D" w:rsidRDefault="006D695D" w:rsidP="006D695D">
      <w:pPr>
        <w:pStyle w:val="Bibliography"/>
      </w:pPr>
      <w:r>
        <w:t>Anthony Wray, University of Southern Denmark, United States Federal Security Agency Social Security Board, and United States Social Security Administration. 2024. “Numerical Identification Files (NUMIDENT), 1936–2007.” Inter-university Consortium for Political and Social Research (ICPSR). doi:10.3886/E207202V1.</w:t>
      </w:r>
    </w:p>
    <w:p w14:paraId="18D4875B" w14:textId="77777777" w:rsidR="006D695D" w:rsidRDefault="006D695D" w:rsidP="006D695D">
      <w:pPr>
        <w:pStyle w:val="Bibliography"/>
      </w:pPr>
      <w:r>
        <w:t xml:space="preserve">Baines, Rebecca, Sebastian Stevens, Daniela Austin, Krithika Anil, Hannah Bradwell, Leonie Cooper, Inocencio Daniel Maramba, Arunangsu Chatterjee, and Simon Leigh. 2024. “Patient and Public Willingness to Share Personal Health Data for Third-Party or Secondary Uses: Systematic Review.” </w:t>
      </w:r>
      <w:r>
        <w:rPr>
          <w:i/>
          <w:iCs/>
        </w:rPr>
        <w:t>Journal of Medical Internet Research</w:t>
      </w:r>
      <w:r>
        <w:t xml:space="preserve"> 26(1):e50421. doi:10.2196/50421.</w:t>
      </w:r>
    </w:p>
    <w:p w14:paraId="2C597EAF" w14:textId="77777777" w:rsidR="006D695D" w:rsidRDefault="006D695D" w:rsidP="006D695D">
      <w:pPr>
        <w:pStyle w:val="Bibliography"/>
      </w:pPr>
      <w:r>
        <w:t xml:space="preserve">Berlemann, Michael, and Max Friedrich Steinhardt. 2017. “Climate Change, Natural Disasters, and Migration—a Survey of the Empirical Evidence.” </w:t>
      </w:r>
      <w:r>
        <w:rPr>
          <w:i/>
          <w:iCs/>
        </w:rPr>
        <w:t>CESifo Economic Studies</w:t>
      </w:r>
      <w:r>
        <w:t xml:space="preserve"> 63(4):353–85. doi:10.1093/cesifo/ifx019.</w:t>
      </w:r>
    </w:p>
    <w:p w14:paraId="005DC423" w14:textId="77777777" w:rsidR="006D695D" w:rsidRDefault="006D695D" w:rsidP="006D695D">
      <w:pPr>
        <w:pStyle w:val="Bibliography"/>
      </w:pPr>
      <w:r>
        <w:t>Bijak, Jakub. 2006. “Forecasting International Migration: Selected Theories, Models, and Methods.” http://www.cefmr.pan.pl/docs/cefmr_wp_2006-04.pdf.</w:t>
      </w:r>
    </w:p>
    <w:p w14:paraId="283A2DE9" w14:textId="77777777" w:rsidR="006D695D" w:rsidRDefault="006D695D" w:rsidP="006D695D">
      <w:pPr>
        <w:pStyle w:val="Bibliography"/>
      </w:pPr>
      <w:r>
        <w:t xml:space="preserve">Bilecen, Başak, Markus Gamper, and Miranda J. Lubbers. 2018. “The Missing Link: Social Network Analysis in Migration and Transnationalism.” </w:t>
      </w:r>
      <w:r>
        <w:rPr>
          <w:i/>
          <w:iCs/>
        </w:rPr>
        <w:t>Social Networks</w:t>
      </w:r>
      <w:r>
        <w:t xml:space="preserve"> 53:1–3. doi:10.1016/j.socnet.2017.07.001.</w:t>
      </w:r>
    </w:p>
    <w:p w14:paraId="5B000A27" w14:textId="77777777" w:rsidR="006D695D" w:rsidRDefault="006D695D" w:rsidP="006D695D">
      <w:pPr>
        <w:pStyle w:val="Bibliography"/>
      </w:pPr>
      <w:r>
        <w:t xml:space="preserve">Böhme, Marcus H., André Gröger, and Tobias Stöhr. 2020. “Searching for a Better Life: Predicting International Migration with Online Search Keywords.” </w:t>
      </w:r>
      <w:r>
        <w:rPr>
          <w:i/>
          <w:iCs/>
        </w:rPr>
        <w:t>Journal of Development Economics</w:t>
      </w:r>
      <w:r>
        <w:t xml:space="preserve"> 142:102347. doi:10.1016/j.jdeveco.2019.04.002.</w:t>
      </w:r>
    </w:p>
    <w:p w14:paraId="2B925F79" w14:textId="77777777" w:rsidR="006D695D" w:rsidRDefault="006D695D" w:rsidP="006D695D">
      <w:pPr>
        <w:pStyle w:val="Bibliography"/>
      </w:pPr>
      <w:r>
        <w:t xml:space="preserve">Bronson, Nathan, Thomas Lento, and Janet L. Wiener. 2015. “Open Data Challenges at Facebook.” Pp. 1516–19 in </w:t>
      </w:r>
      <w:r>
        <w:rPr>
          <w:i/>
          <w:iCs/>
        </w:rPr>
        <w:t>2015 IEEE 31st International Conference on Data Engineering</w:t>
      </w:r>
      <w:r>
        <w:t>.</w:t>
      </w:r>
    </w:p>
    <w:p w14:paraId="29656E9D" w14:textId="77777777" w:rsidR="006D695D" w:rsidRDefault="006D695D" w:rsidP="006D695D">
      <w:pPr>
        <w:pStyle w:val="Bibliography"/>
      </w:pPr>
      <w:r>
        <w:t xml:space="preserve">Buzzelli, Michael. 2020. “Modifiable Areal Unit Problem.” </w:t>
      </w:r>
      <w:r>
        <w:rPr>
          <w:i/>
          <w:iCs/>
        </w:rPr>
        <w:t>International Encyclopedia of Human Geography</w:t>
      </w:r>
      <w:r>
        <w:t xml:space="preserve"> 169–73. doi:10.1016/B978-0-08-102295-5.10406-8.</w:t>
      </w:r>
    </w:p>
    <w:p w14:paraId="335145B7" w14:textId="77777777" w:rsidR="006D695D" w:rsidRDefault="006D695D" w:rsidP="006D695D">
      <w:pPr>
        <w:pStyle w:val="Bibliography"/>
      </w:pPr>
      <w:r>
        <w:t xml:space="preserve">Call, Kathleen Thiede, Michael Davern, Michel Boudreaux, Pamela Jo Johnson, and Justine Nelson. 2011. “Bias in Telephone Surveys That Do Not Sample Cell Phones: Uses and Limits of Poststratification Adjustments.” </w:t>
      </w:r>
      <w:r>
        <w:rPr>
          <w:i/>
          <w:iCs/>
        </w:rPr>
        <w:t>Medical Care</w:t>
      </w:r>
      <w:r>
        <w:t xml:space="preserve"> 49(4):355. doi:10.1097/MLR.0b013e3182028ac7.</w:t>
      </w:r>
    </w:p>
    <w:p w14:paraId="4FEC5EA9" w14:textId="77777777" w:rsidR="006D695D" w:rsidRDefault="006D695D" w:rsidP="006D695D">
      <w:pPr>
        <w:pStyle w:val="Bibliography"/>
      </w:pPr>
      <w:r>
        <w:t>Card, David, Raj Chetty, Martin S. Feldstein, and Emmanuel Saez. 2010. “Expanding Access to Administrative Data for Research in the United States.”</w:t>
      </w:r>
    </w:p>
    <w:p w14:paraId="39F869CA" w14:textId="77777777" w:rsidR="006D695D" w:rsidRDefault="006D695D" w:rsidP="006D695D">
      <w:pPr>
        <w:pStyle w:val="Bibliography"/>
      </w:pPr>
      <w:r>
        <w:lastRenderedPageBreak/>
        <w:t xml:space="preserve">Craig, Jean B., Joan M. Culley, Jane Richter, Erik R. Svendsen, and Sara Donevant. 2018. “Data Capture and Analysis of Signs and Symptoms in a Chemically Exposed Population.” </w:t>
      </w:r>
      <w:r>
        <w:rPr>
          <w:i/>
          <w:iCs/>
        </w:rPr>
        <w:t>Journal of Informatics Nursing</w:t>
      </w:r>
      <w:r>
        <w:t xml:space="preserve"> 3(3):10–15.</w:t>
      </w:r>
    </w:p>
    <w:p w14:paraId="09FF2F8C" w14:textId="77777777" w:rsidR="006D695D" w:rsidRDefault="006D695D" w:rsidP="006D695D">
      <w:pPr>
        <w:pStyle w:val="Bibliography"/>
      </w:pPr>
      <w:r>
        <w:t xml:space="preserve">Craig, Jean B., Joan M. Culley, Abbas Tavakoli, and Erik R. Svendsen. 2013. “Gleaning Data From Disaster: A Hospital-Based Data Mining Method To Studying All-Hazard Triage After A Chemical Disaster.” </w:t>
      </w:r>
      <w:r>
        <w:rPr>
          <w:i/>
          <w:iCs/>
        </w:rPr>
        <w:t>American Journal of Disaster Medicine</w:t>
      </w:r>
      <w:r>
        <w:t xml:space="preserve"> 8(2):97–111. doi:10.5055/ajdm.2013.0116.</w:t>
      </w:r>
    </w:p>
    <w:p w14:paraId="1DCFB413" w14:textId="77777777" w:rsidR="006D695D" w:rsidRDefault="006D695D" w:rsidP="006D695D">
      <w:pPr>
        <w:pStyle w:val="Bibliography"/>
      </w:pPr>
      <w:r>
        <w:t xml:space="preserve">Curtis, Katherine, Elizabeth Fussell, and Jack DeWaard. 2015. “Recovery Migration after Hurricanes Katrina and Rita: Spatial Concentration and Intensification in the Migration System.” </w:t>
      </w:r>
      <w:r>
        <w:rPr>
          <w:i/>
          <w:iCs/>
        </w:rPr>
        <w:t>Demography</w:t>
      </w:r>
      <w:r>
        <w:t xml:space="preserve"> 52(4):1269–93. doi:10.1007/s13524-015-0400-7.</w:t>
      </w:r>
    </w:p>
    <w:p w14:paraId="443C08CE" w14:textId="77777777" w:rsidR="006D695D" w:rsidRDefault="006D695D" w:rsidP="006D695D">
      <w:pPr>
        <w:pStyle w:val="Bibliography"/>
      </w:pPr>
      <w:r>
        <w:t>Demographic Frame Team. 2025. “Demographic Frame Extract Notes- 2023v1.”</w:t>
      </w:r>
    </w:p>
    <w:p w14:paraId="4E2AA0C0" w14:textId="77777777" w:rsidR="006D695D" w:rsidRDefault="006D695D" w:rsidP="006D695D">
      <w:pPr>
        <w:pStyle w:val="Bibliography"/>
      </w:pPr>
      <w:r>
        <w:t>Devine, Jason, Spader Jonathan, and King Ryan. 2021. “2020 Census Data Review.” https://www.census.gov/newsroom/blogs/random-samplings/2021/04/2020-census-data-review.html.</w:t>
      </w:r>
    </w:p>
    <w:p w14:paraId="5465BE64" w14:textId="77777777" w:rsidR="006D695D" w:rsidRDefault="006D695D" w:rsidP="006D695D">
      <w:pPr>
        <w:pStyle w:val="Bibliography"/>
      </w:pPr>
      <w:r>
        <w:t xml:space="preserve">Faist, Thomas. 2015. “Transnational Social Spaces.” </w:t>
      </w:r>
      <w:r>
        <w:rPr>
          <w:i/>
          <w:iCs/>
        </w:rPr>
        <w:t>Ethnic and Racial Studies</w:t>
      </w:r>
      <w:r>
        <w:t xml:space="preserve"> 38(13):2271–74. doi:10.1080/01419870.2015.1058502.</w:t>
      </w:r>
    </w:p>
    <w:p w14:paraId="5E45D798" w14:textId="77777777" w:rsidR="006D695D" w:rsidRDefault="006D695D" w:rsidP="006D695D">
      <w:pPr>
        <w:pStyle w:val="Bibliography"/>
      </w:pPr>
      <w:r>
        <w:t xml:space="preserve">Feliciano, Cynthia, and Yader R. Lanuza. 2017. “An Immigrant Paradox? Contextual Attainment and Intergenerational Educational Mobility.” </w:t>
      </w:r>
      <w:r>
        <w:rPr>
          <w:i/>
          <w:iCs/>
        </w:rPr>
        <w:t>American Sociological Review</w:t>
      </w:r>
      <w:r>
        <w:t xml:space="preserve"> 82(1):211–41. doi:10.1177/0003122416684777.</w:t>
      </w:r>
    </w:p>
    <w:p w14:paraId="386CD72F" w14:textId="77777777" w:rsidR="006D695D" w:rsidRDefault="006D695D" w:rsidP="006D695D">
      <w:pPr>
        <w:pStyle w:val="Bibliography"/>
      </w:pPr>
      <w:r>
        <w:t xml:space="preserve">Fussell, Elizabeth, and Douglas S. Massey. 2004. “The Limits to Cumulative Causation: International Migration from Mexican Urban Areas.” </w:t>
      </w:r>
      <w:r>
        <w:rPr>
          <w:i/>
          <w:iCs/>
        </w:rPr>
        <w:t>Demography</w:t>
      </w:r>
      <w:r>
        <w:t xml:space="preserve"> 41(1):151–71. https://www.jstor.org/stable/1515217.</w:t>
      </w:r>
    </w:p>
    <w:p w14:paraId="4287EE4E" w14:textId="77777777" w:rsidR="006D695D" w:rsidRDefault="006D695D" w:rsidP="006D695D">
      <w:pPr>
        <w:pStyle w:val="Bibliography"/>
      </w:pPr>
      <w:r>
        <w:t xml:space="preserve">Garson, George David. 2019. </w:t>
      </w:r>
      <w:r>
        <w:rPr>
          <w:i/>
          <w:iCs/>
        </w:rPr>
        <w:t>Multilevel Modeling: Applications in STATA®, IBM® SPSS®, SAS®, R, &amp; HLM</w:t>
      </w:r>
      <w:r>
        <w:rPr>
          <w:i/>
          <w:iCs/>
          <w:vertAlign w:val="superscript"/>
        </w:rPr>
        <w:t>TM</w:t>
      </w:r>
      <w:r>
        <w:t>. 1st edition. Los Angeles: SAGE Publications, Inc.</w:t>
      </w:r>
    </w:p>
    <w:p w14:paraId="73CE0412" w14:textId="77777777" w:rsidR="006D695D" w:rsidRDefault="006D695D" w:rsidP="006D695D">
      <w:pPr>
        <w:pStyle w:val="Bibliography"/>
      </w:pPr>
      <w:r>
        <w:t xml:space="preserve">Gourlay, Sydney, Talip Kilic, Antonio Martuscelli, Philip Wollburg, and Alberto Zezza. 2021. “Viewpoint: High-Frequency Phone Surveys on COVID-19: Good Practices, Open Questions.” </w:t>
      </w:r>
      <w:r>
        <w:rPr>
          <w:i/>
          <w:iCs/>
        </w:rPr>
        <w:t>Food Policy</w:t>
      </w:r>
      <w:r>
        <w:t xml:space="preserve"> 105:102153. doi:10.1016/j.foodpol.2021.102153.</w:t>
      </w:r>
    </w:p>
    <w:p w14:paraId="417F094B" w14:textId="77777777" w:rsidR="006D695D" w:rsidRDefault="006D695D" w:rsidP="006D695D">
      <w:pPr>
        <w:pStyle w:val="Bibliography"/>
      </w:pPr>
      <w:r>
        <w:t xml:space="preserve">Harron, Katie, Chris Dibben, James Boyd, Anders Hjern, Mahmoud Azimaee, Mauricio L. Barreto, and Harvey Goldstein. 2017. “Challenges in Administrative Data Linkage for Research.” </w:t>
      </w:r>
      <w:r>
        <w:rPr>
          <w:i/>
          <w:iCs/>
        </w:rPr>
        <w:t>Big Data &amp; Society</w:t>
      </w:r>
      <w:r>
        <w:t xml:space="preserve"> 4(2):2053951717745678. doi:10.1177/2053951717745678.</w:t>
      </w:r>
    </w:p>
    <w:p w14:paraId="41946BAC" w14:textId="77777777" w:rsidR="006D695D" w:rsidRDefault="006D695D" w:rsidP="006D695D">
      <w:pPr>
        <w:pStyle w:val="Bibliography"/>
      </w:pPr>
      <w:r>
        <w:t>Hauer, Mathew, and James Byars. 2019. “IRS County-to-County Migration Data, 1990</w:t>
      </w:r>
      <w:r>
        <w:rPr>
          <w:rFonts w:ascii="Arial" w:hAnsi="Arial" w:cs="Arial"/>
        </w:rPr>
        <w:t>‒</w:t>
      </w:r>
      <w:r>
        <w:t>2010.</w:t>
      </w:r>
      <w:r>
        <w:rPr>
          <w:rFonts w:ascii="Aptos" w:hAnsi="Aptos" w:cs="Aptos"/>
        </w:rPr>
        <w:t>”</w:t>
      </w:r>
      <w:r>
        <w:t xml:space="preserve"> </w:t>
      </w:r>
      <w:r>
        <w:rPr>
          <w:i/>
          <w:iCs/>
        </w:rPr>
        <w:t>Demographic Research</w:t>
      </w:r>
      <w:r>
        <w:t xml:space="preserve"> 40:1153–66. https://www.demographic-research.org/articles/volume/40/40.</w:t>
      </w:r>
    </w:p>
    <w:p w14:paraId="75F36EC3" w14:textId="77777777" w:rsidR="006D695D" w:rsidRDefault="006D695D" w:rsidP="006D695D">
      <w:pPr>
        <w:pStyle w:val="Bibliography"/>
      </w:pPr>
      <w:r>
        <w:t xml:space="preserve">Hauer, Mathew E., Steven R. Holloway, and Takashi Oda. 2020. “Evacuees and Migrants Exhibit Different Migration Systems After the Great East Japan Earthquake and Tsunami.” </w:t>
      </w:r>
      <w:r>
        <w:rPr>
          <w:i/>
          <w:iCs/>
        </w:rPr>
        <w:t>Demography</w:t>
      </w:r>
      <w:r>
        <w:t xml:space="preserve"> 57(4):1437–57. doi:10.1007/s13524-020-00883-7.</w:t>
      </w:r>
    </w:p>
    <w:p w14:paraId="16ED2168" w14:textId="77777777" w:rsidR="006D695D" w:rsidRDefault="006D695D" w:rsidP="006D695D">
      <w:pPr>
        <w:pStyle w:val="Bibliography"/>
      </w:pPr>
      <w:r>
        <w:lastRenderedPageBreak/>
        <w:t>Johnson, Roger, Justin Bland, and Charles Coleman. 2008. “Impacts of the 2005 Gulf Coast Hurricanes on Domestic Migration The U.S. Census Bureau’s Response.”</w:t>
      </w:r>
    </w:p>
    <w:p w14:paraId="22276248" w14:textId="77777777" w:rsidR="006D695D" w:rsidRDefault="006D695D" w:rsidP="006D695D">
      <w:pPr>
        <w:pStyle w:val="Bibliography"/>
      </w:pPr>
      <w:r>
        <w:t xml:space="preserve">Khaw, Khai Wah, Ramayah Thurasamy, Hadi Al-Abrrow, Alhamzah Alnoor, Victor Tiberius, Hasan Oudah Abdullah, and Sammar Abbas. 2021. “Influence of Generational Status on Immigrants’ Entrepreneurial Intentions to Start New Ventures: A Framework Based on Structural Equation Modeling and Multicriteria Decision-Making.” </w:t>
      </w:r>
      <w:r>
        <w:rPr>
          <w:i/>
          <w:iCs/>
        </w:rPr>
        <w:t>Journal of Entrepreneurship in Emerging Economies</w:t>
      </w:r>
      <w:r>
        <w:t xml:space="preserve"> 15(3):589–634. doi:10.1108/JEEE-04-2021-0141.</w:t>
      </w:r>
    </w:p>
    <w:p w14:paraId="5BF23347" w14:textId="77777777" w:rsidR="006D695D" w:rsidRDefault="006D695D" w:rsidP="006D695D">
      <w:pPr>
        <w:pStyle w:val="Bibliography"/>
      </w:pPr>
      <w:r>
        <w:t xml:space="preserve">Lathan, Hannah Stuart, Amy Kwan, Courtney Takats, Joshua P. Tanner, Rachel Wormer, Diana Romero, and Heidi E. Jones. 2023. “Ethical Considerations and Methodological Uses of Facebook Data in Public Health Research: A Systematic Review.” </w:t>
      </w:r>
      <w:r>
        <w:rPr>
          <w:i/>
          <w:iCs/>
        </w:rPr>
        <w:t>Social Science &amp; Medicine</w:t>
      </w:r>
      <w:r>
        <w:t xml:space="preserve"> 322:115807. doi:10.1016/j.socscimed.2023.115807.</w:t>
      </w:r>
    </w:p>
    <w:p w14:paraId="75A623CD" w14:textId="77777777" w:rsidR="006D695D" w:rsidRDefault="006D695D" w:rsidP="006D695D">
      <w:pPr>
        <w:pStyle w:val="Bibliography"/>
      </w:pPr>
      <w:r>
        <w:t>Layne, Mary, Deborah Wagner, and Cynthia Rothhaas. 2014. “Estimating Record Linkage False Match Rate for the Person Identification Validation System.”</w:t>
      </w:r>
    </w:p>
    <w:p w14:paraId="01B856BA" w14:textId="77777777" w:rsidR="006D695D" w:rsidRDefault="006D695D" w:rsidP="006D695D">
      <w:pPr>
        <w:pStyle w:val="Bibliography"/>
      </w:pPr>
      <w:r>
        <w:t xml:space="preserve">Lee, Everett S. 1966. “A Theory of Migration.” </w:t>
      </w:r>
      <w:r>
        <w:rPr>
          <w:i/>
          <w:iCs/>
        </w:rPr>
        <w:t>Demography</w:t>
      </w:r>
      <w:r>
        <w:t xml:space="preserve"> 3(1):47–57. doi:10.2307/2060063.</w:t>
      </w:r>
    </w:p>
    <w:p w14:paraId="17E3DCBD" w14:textId="77777777" w:rsidR="006D695D" w:rsidRDefault="006D695D" w:rsidP="006D695D">
      <w:pPr>
        <w:pStyle w:val="Bibliography"/>
      </w:pPr>
      <w:r>
        <w:t>Linden, Thomas, Rishabh Khandelwal, Hamza Harkous, and Kassem Fawaz. 2019. “The Privacy Policy Landscape After the GDPR.”</w:t>
      </w:r>
    </w:p>
    <w:p w14:paraId="1B97F6DC" w14:textId="77777777" w:rsidR="006D695D" w:rsidRDefault="006D695D" w:rsidP="006D695D">
      <w:pPr>
        <w:pStyle w:val="Bibliography"/>
      </w:pPr>
      <w:r>
        <w:t xml:space="preserve">Markovikj, Dejan, Sonja Gievska, Michal Kosinski, and David Stillwell. 2013. “Mining Facebook Data for Predictive Personality Modeling.” </w:t>
      </w:r>
      <w:r>
        <w:rPr>
          <w:i/>
          <w:iCs/>
        </w:rPr>
        <w:t>Proceedings of the International AAAI Conference on Web and Social Media</w:t>
      </w:r>
      <w:r>
        <w:t xml:space="preserve"> 7(2):23–26. doi:10.1609/icwsm.v7i2.14466.</w:t>
      </w:r>
    </w:p>
    <w:p w14:paraId="2FE6293E" w14:textId="77777777" w:rsidR="006D695D" w:rsidRDefault="006D695D" w:rsidP="006D695D">
      <w:pPr>
        <w:pStyle w:val="Bibliography"/>
      </w:pPr>
      <w:r>
        <w:t xml:space="preserve">Massey, Douglas S. 1990. “Social Structure, Household Strategies, and the Cumulative Causation of Migration.” </w:t>
      </w:r>
      <w:r>
        <w:rPr>
          <w:i/>
          <w:iCs/>
        </w:rPr>
        <w:t>Population Index</w:t>
      </w:r>
      <w:r>
        <w:t xml:space="preserve"> 56(1):3–26. doi:10.2307/3644186.</w:t>
      </w:r>
    </w:p>
    <w:p w14:paraId="2BC908C4" w14:textId="77777777" w:rsidR="006D695D" w:rsidRDefault="006D695D" w:rsidP="006D695D">
      <w:pPr>
        <w:pStyle w:val="Bibliography"/>
      </w:pPr>
      <w:r>
        <w:t xml:space="preserve">Massey, Douglas S. 2015. “A Missing Element in Migration Theories.” </w:t>
      </w:r>
      <w:r>
        <w:rPr>
          <w:i/>
          <w:iCs/>
        </w:rPr>
        <w:t>Migration Letters</w:t>
      </w:r>
      <w:r>
        <w:t xml:space="preserve"> 12(3):279–99. doi:10.59670/ml.v12i3.280.</w:t>
      </w:r>
    </w:p>
    <w:p w14:paraId="5A62077E" w14:textId="77777777" w:rsidR="006D695D" w:rsidRDefault="006D695D" w:rsidP="006D695D">
      <w:pPr>
        <w:pStyle w:val="Bibliography"/>
      </w:pPr>
      <w:r>
        <w:t xml:space="preserve">Massey, Douglas S., Joaquín Arango, Graeme Hugo, Ali Kouaouci, Adela Pellegrino, and J. Edward Taylor. 1993. “Theories of International Migration: A Review and Appraisal.” </w:t>
      </w:r>
      <w:r>
        <w:rPr>
          <w:i/>
          <w:iCs/>
        </w:rPr>
        <w:t>Population and Development Review</w:t>
      </w:r>
      <w:r>
        <w:t xml:space="preserve"> 19(3):431–66. doi:10.2307/2938462.</w:t>
      </w:r>
    </w:p>
    <w:p w14:paraId="7DC640C4" w14:textId="77777777" w:rsidR="006D695D" w:rsidRDefault="006D695D" w:rsidP="006D695D">
      <w:pPr>
        <w:pStyle w:val="Bibliography"/>
      </w:pPr>
      <w:r>
        <w:t xml:space="preserve">Mayer, Jonathan R., and John C. Mitchell. 2012. “Third-Party Web Tracking: Policy and Technology.” Pp. 413–27 in </w:t>
      </w:r>
      <w:r>
        <w:rPr>
          <w:i/>
          <w:iCs/>
        </w:rPr>
        <w:t>2012 IEEE Symposium on Security and Privacy</w:t>
      </w:r>
      <w:r>
        <w:t>.</w:t>
      </w:r>
    </w:p>
    <w:p w14:paraId="39AF90CC" w14:textId="77777777" w:rsidR="006D695D" w:rsidRDefault="006D695D" w:rsidP="006D695D">
      <w:pPr>
        <w:pStyle w:val="Bibliography"/>
      </w:pPr>
      <w:r>
        <w:t xml:space="preserve">Mitchell, Travis. 2018. </w:t>
      </w:r>
      <w:r>
        <w:rPr>
          <w:i/>
          <w:iCs/>
        </w:rPr>
        <w:t>Commercial Voter Files and the Study of U.S. Politics</w:t>
      </w:r>
      <w:r>
        <w:t>. Pew Research Center. https://www.pewresearch.org/methods/2018/02/15/demographic-data/.</w:t>
      </w:r>
    </w:p>
    <w:p w14:paraId="1F52A3AD" w14:textId="77777777" w:rsidR="006D695D" w:rsidRDefault="006D695D" w:rsidP="006D695D">
      <w:pPr>
        <w:pStyle w:val="Bibliography"/>
      </w:pPr>
      <w:r>
        <w:t xml:space="preserve">Molloy, Raven, Christopher L. Smith, and Abigail Wozniak. 2011. “Internal Migration in the United States.” </w:t>
      </w:r>
      <w:r>
        <w:rPr>
          <w:i/>
          <w:iCs/>
        </w:rPr>
        <w:t>Journal of Economic Perspectives</w:t>
      </w:r>
      <w:r>
        <w:t xml:space="preserve"> 25(3):173–96. doi:10.1257/jep.25.3.173.</w:t>
      </w:r>
    </w:p>
    <w:p w14:paraId="405DD4DA" w14:textId="77777777" w:rsidR="006D695D" w:rsidRDefault="006D695D" w:rsidP="006D695D">
      <w:pPr>
        <w:pStyle w:val="Bibliography"/>
      </w:pPr>
      <w:r>
        <w:t>Mulry, Mary H., and Cristina J. Tello-Trillo. 2023. “Full Report of the Comparisons of Administrative Record Rosters to Census Self-Responses and NRFU Household Member Responses.”</w:t>
      </w:r>
    </w:p>
    <w:p w14:paraId="6ABB8117" w14:textId="77777777" w:rsidR="006D695D" w:rsidRDefault="006D695D" w:rsidP="006D695D">
      <w:pPr>
        <w:pStyle w:val="Bibliography"/>
      </w:pPr>
      <w:r>
        <w:lastRenderedPageBreak/>
        <w:t>Narayanan, Arvind, and Vitaly Shmatikov. 2007. “How To Break Anonymity of the Netflix Prize Dataset.”</w:t>
      </w:r>
    </w:p>
    <w:p w14:paraId="36543DA7" w14:textId="77777777" w:rsidR="006D695D" w:rsidRDefault="006D695D" w:rsidP="006D695D">
      <w:pPr>
        <w:pStyle w:val="Bibliography"/>
      </w:pPr>
      <w:r>
        <w:t>Ortman, Jennifer, and Anthony Knapp. 2023. “Demographic Frame: Leveraging Person-Level Data to Enhance Census and Survey Taking.” Presented at the 2023 Southern Demographic Association Annual Meeting, San Antonio, Texas.</w:t>
      </w:r>
    </w:p>
    <w:p w14:paraId="58CDF187" w14:textId="77777777" w:rsidR="006D695D" w:rsidRDefault="006D695D" w:rsidP="006D695D">
      <w:pPr>
        <w:pStyle w:val="Bibliography"/>
      </w:pPr>
      <w:r>
        <w:t xml:space="preserve">Piguet, Etienne, Pécoud Antoine, and Paul de Guchteneire. 2011. “Migration and Climate Change: An Overview.” </w:t>
      </w:r>
      <w:r>
        <w:rPr>
          <w:i/>
          <w:iCs/>
        </w:rPr>
        <w:t>Refugee Survey Quarterly</w:t>
      </w:r>
      <w:r>
        <w:t xml:space="preserve"> 30(3):1–23. doi:10.1093/rsq/hdr006.</w:t>
      </w:r>
    </w:p>
    <w:p w14:paraId="6FB7BB48" w14:textId="77777777" w:rsidR="006D695D" w:rsidRDefault="006D695D" w:rsidP="006D695D">
      <w:pPr>
        <w:pStyle w:val="Bibliography"/>
      </w:pPr>
      <w:r>
        <w:t xml:space="preserve">Roth, Wendy D. 2009. “‘Latino before the World’: The Transnational Extension of Panethnicity.” </w:t>
      </w:r>
      <w:r>
        <w:rPr>
          <w:i/>
          <w:iCs/>
        </w:rPr>
        <w:t>Ethnic and Racial Studies</w:t>
      </w:r>
      <w:r>
        <w:t xml:space="preserve"> 32(6):927–47. doi:10.1080/01419870802245042.</w:t>
      </w:r>
    </w:p>
    <w:p w14:paraId="7698A0EE" w14:textId="77777777" w:rsidR="006D695D" w:rsidRDefault="006D695D" w:rsidP="006D695D">
      <w:pPr>
        <w:pStyle w:val="Bibliography"/>
      </w:pPr>
      <w:r>
        <w:t xml:space="preserve">Stark, Oded, and J. Edward Taylor. 1991. “Migration Incentives, Migration Types: The Role of Relative Deprivation.” </w:t>
      </w:r>
      <w:r>
        <w:rPr>
          <w:i/>
          <w:iCs/>
        </w:rPr>
        <w:t>The Economic Journal</w:t>
      </w:r>
      <w:r>
        <w:t xml:space="preserve"> 101(408):1163–78. doi:10.2307/2234433.</w:t>
      </w:r>
    </w:p>
    <w:p w14:paraId="5862BA54" w14:textId="77777777" w:rsidR="006D695D" w:rsidRDefault="006D695D" w:rsidP="006D695D">
      <w:pPr>
        <w:pStyle w:val="Bibliography"/>
      </w:pPr>
      <w:r>
        <w:t xml:space="preserve">Stouffer, Samuel A. 1940. “Intervening Opportunities: A Theory Relating Mobility and Distance.” </w:t>
      </w:r>
      <w:r>
        <w:rPr>
          <w:i/>
          <w:iCs/>
        </w:rPr>
        <w:t>American Sociological Review</w:t>
      </w:r>
      <w:r>
        <w:t xml:space="preserve"> 5(6):845–67. doi:10.2307/2084520.</w:t>
      </w:r>
    </w:p>
    <w:p w14:paraId="5E9309B2" w14:textId="77777777" w:rsidR="006D695D" w:rsidRDefault="006D695D" w:rsidP="006D695D">
      <w:pPr>
        <w:pStyle w:val="Bibliography"/>
      </w:pPr>
      <w:r>
        <w:t xml:space="preserve">Streiner, David L., Geoffrey R. Norman, and John Cairney. 2015. </w:t>
      </w:r>
      <w:r>
        <w:rPr>
          <w:i/>
          <w:iCs/>
        </w:rPr>
        <w:t>Health Measurement Scales</w:t>
      </w:r>
      <w:r>
        <w:t>. Oxford: Oxford University Press.</w:t>
      </w:r>
    </w:p>
    <w:p w14:paraId="49E7E20E" w14:textId="77777777" w:rsidR="006D695D" w:rsidRDefault="006D695D" w:rsidP="006D695D">
      <w:pPr>
        <w:pStyle w:val="Bibliography"/>
      </w:pPr>
      <w:r>
        <w:t xml:space="preserve">Taylor, J. Edward. 1984. </w:t>
      </w:r>
      <w:r>
        <w:rPr>
          <w:i/>
          <w:iCs/>
        </w:rPr>
        <w:t>Differential Migration, Networks, Information and Risk</w:t>
      </w:r>
      <w:r>
        <w:t>. Migration and Development Program, Harvard University.</w:t>
      </w:r>
    </w:p>
    <w:p w14:paraId="5FD81E9B" w14:textId="77777777" w:rsidR="006D695D" w:rsidRDefault="006D695D" w:rsidP="006D695D">
      <w:pPr>
        <w:pStyle w:val="Bibliography"/>
      </w:pPr>
      <w:r>
        <w:t>United States Census Bureau. 2019. “Design and Methodology: Current Population Survey-- America’s Source for Labor Force Data Technical Paper 77.”</w:t>
      </w:r>
    </w:p>
    <w:p w14:paraId="011B1341" w14:textId="77777777" w:rsidR="006D695D" w:rsidRDefault="006D695D" w:rsidP="006D695D">
      <w:pPr>
        <w:pStyle w:val="Bibliography"/>
      </w:pPr>
      <w:r>
        <w:t>United States Census Bureau. 2021. “Group Quarters and Housing Unit Estimates Terms and Definitions.” https://www.census.gov/programs-surveys/popest/about/glossary/housing.html.</w:t>
      </w:r>
    </w:p>
    <w:p w14:paraId="06BE4A28" w14:textId="77777777" w:rsidR="006D695D" w:rsidRDefault="006D695D" w:rsidP="006D695D">
      <w:pPr>
        <w:pStyle w:val="Bibliography"/>
      </w:pPr>
      <w:r>
        <w:t>United States Census Bureau. 2025a. “2024 Survey of Income and Program Participation Users’ Guide.”</w:t>
      </w:r>
    </w:p>
    <w:p w14:paraId="4D2F9415" w14:textId="77777777" w:rsidR="006D695D" w:rsidRDefault="006D695D" w:rsidP="006D695D">
      <w:pPr>
        <w:pStyle w:val="Bibliography"/>
      </w:pPr>
      <w:r>
        <w:t>United States Census Bureau. 2025b. “About Metropolitan and Micropolitan Statistical Areas.” https://www.census.gov/programs-surveys/metro-micro/about.html.</w:t>
      </w:r>
    </w:p>
    <w:p w14:paraId="3550CDC6" w14:textId="77777777" w:rsidR="006D695D" w:rsidRDefault="006D695D" w:rsidP="006D695D">
      <w:pPr>
        <w:pStyle w:val="Bibliography"/>
      </w:pPr>
      <w:r>
        <w:t>United States Census Bureau. 2025c. “Decennial Census of Population and Housing Questionnaires &amp; Instructions.” https://www.census.gov/programs-surveys/decennial-census/technical-documentation/questionnaires.html.</w:t>
      </w:r>
    </w:p>
    <w:p w14:paraId="77F2E285" w14:textId="77777777" w:rsidR="006D695D" w:rsidRDefault="006D695D" w:rsidP="006D695D">
      <w:pPr>
        <w:pStyle w:val="Bibliography"/>
      </w:pPr>
      <w:r>
        <w:t>United States Census Bureau. 2025d. “Design and Methodology Report.” https://www.census.gov/programs-surveys/acs/methodology/design-and-methodology.html.</w:t>
      </w:r>
    </w:p>
    <w:p w14:paraId="3BE8EDFF" w14:textId="77777777" w:rsidR="006D695D" w:rsidRDefault="006D695D" w:rsidP="006D695D">
      <w:pPr>
        <w:pStyle w:val="Bibliography"/>
      </w:pPr>
      <w:r>
        <w:t>Xin, Rui, Niloofar Mireshghallah, Shuyue Stella Li, Michael Duan, Hyunwoo Kim, Yejin Choi, Yulia Tsvetkov, Sewoong Oh, and Pang Wei Koh. 2025. “A False Sense of Privacy: Evaluating Textual Data Sanitization Beyond Surface-Level Privacy Leakage.”</w:t>
      </w:r>
    </w:p>
    <w:p w14:paraId="71FF15D8" w14:textId="77777777" w:rsidR="006D695D" w:rsidRDefault="006D695D" w:rsidP="006D695D">
      <w:pPr>
        <w:pStyle w:val="Bibliography"/>
      </w:pPr>
      <w:r>
        <w:lastRenderedPageBreak/>
        <w:t xml:space="preserve">Zhou, Bing, Lei Zou, Ali Mostafavi, Binbin Lin, Mingzheng Yang, Nasir Gharaibeh, Heng Cai, Joynal Abedin, and Debayan Mandal. 2022. “VictimFinder: Harvesting Rescue Requests in Disaster Response from Social Media with BERT.” </w:t>
      </w:r>
      <w:r>
        <w:rPr>
          <w:i/>
          <w:iCs/>
        </w:rPr>
        <w:t>Computers, Environment and Urban Systems</w:t>
      </w:r>
      <w:r>
        <w:t xml:space="preserve"> 95:101824. doi:10.1016/j.compenvurbsys.2022.101824.</w:t>
      </w:r>
    </w:p>
    <w:p w14:paraId="61F5E0E0" w14:textId="77777777" w:rsidR="006D695D" w:rsidRDefault="006D695D" w:rsidP="006D695D">
      <w:pPr>
        <w:pStyle w:val="Bibliography"/>
      </w:pPr>
      <w:r>
        <w:t xml:space="preserve">Zou, Lei, Nina S. N. Lam, Heng Cai, and Yi Qiang. 2018. “Mining Twitter Data for Improved Understanding of Disaster Resilience.” </w:t>
      </w:r>
      <w:r>
        <w:rPr>
          <w:i/>
          <w:iCs/>
        </w:rPr>
        <w:t>Annals of the American Association of Geographers</w:t>
      </w:r>
      <w:r>
        <w:t xml:space="preserve"> 108(5):1422–41. doi:10.1080/24694452.2017.1421897.</w:t>
      </w:r>
    </w:p>
    <w:p w14:paraId="30C0D04F" w14:textId="77777777" w:rsidR="006D695D" w:rsidRDefault="006D695D" w:rsidP="006D695D">
      <w:pPr>
        <w:pStyle w:val="Bibliography"/>
      </w:pPr>
      <w:r>
        <w:t xml:space="preserve">Zou, Lei, Nina S. N. Lam, Shayan Shams, Heng Cai, Michelle A. Meyer, Seungwon Yang, Kisung Lee, Seung-Jong Park, and Margaret A. Reams. 2019. “Social and Geographical Disparities in Twitter Use during Hurricane Harvey.” </w:t>
      </w:r>
      <w:r>
        <w:rPr>
          <w:i/>
          <w:iCs/>
        </w:rPr>
        <w:t>International Journal of Digital Earth</w:t>
      </w:r>
      <w:r>
        <w:t xml:space="preserve"> 12(11):1300–1318. doi:10.1080/17538947.2018.1545878.</w:t>
      </w:r>
    </w:p>
    <w:p w14:paraId="454167A5" w14:textId="5B4E7989" w:rsidR="00A50E41" w:rsidRPr="009857CB" w:rsidRDefault="00A50E41" w:rsidP="00FA2E9B">
      <w:pPr>
        <w:ind w:firstLine="720"/>
      </w:pPr>
      <w:r>
        <w:fldChar w:fldCharType="end"/>
      </w:r>
    </w:p>
    <w:sectPr w:rsidR="00A50E41" w:rsidRPr="009857CB" w:rsidSect="00CF43A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1F5419" w14:textId="77777777" w:rsidR="005101EC" w:rsidRDefault="005101EC" w:rsidP="002F1A57">
      <w:pPr>
        <w:spacing w:after="0" w:line="240" w:lineRule="auto"/>
      </w:pPr>
      <w:r>
        <w:separator/>
      </w:r>
    </w:p>
  </w:endnote>
  <w:endnote w:type="continuationSeparator" w:id="0">
    <w:p w14:paraId="66F1E31B" w14:textId="77777777" w:rsidR="005101EC" w:rsidRDefault="005101EC" w:rsidP="002F1A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399596" w14:textId="77777777" w:rsidR="005101EC" w:rsidRDefault="005101EC" w:rsidP="002F1A57">
      <w:pPr>
        <w:spacing w:after="0" w:line="240" w:lineRule="auto"/>
      </w:pPr>
      <w:r>
        <w:separator/>
      </w:r>
    </w:p>
  </w:footnote>
  <w:footnote w:type="continuationSeparator" w:id="0">
    <w:p w14:paraId="3AAEB7BD" w14:textId="77777777" w:rsidR="005101EC" w:rsidRDefault="005101EC" w:rsidP="002F1A5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09F"/>
    <w:rsid w:val="000027E9"/>
    <w:rsid w:val="0000740B"/>
    <w:rsid w:val="00010CF8"/>
    <w:rsid w:val="00011B30"/>
    <w:rsid w:val="0002087B"/>
    <w:rsid w:val="00023638"/>
    <w:rsid w:val="0003169D"/>
    <w:rsid w:val="000319DC"/>
    <w:rsid w:val="000355DA"/>
    <w:rsid w:val="0003581F"/>
    <w:rsid w:val="00040161"/>
    <w:rsid w:val="00040EEB"/>
    <w:rsid w:val="000412CD"/>
    <w:rsid w:val="00041417"/>
    <w:rsid w:val="00063FAB"/>
    <w:rsid w:val="00070734"/>
    <w:rsid w:val="0007163D"/>
    <w:rsid w:val="00073DA8"/>
    <w:rsid w:val="0007633D"/>
    <w:rsid w:val="00080320"/>
    <w:rsid w:val="0008147F"/>
    <w:rsid w:val="000828E5"/>
    <w:rsid w:val="00085D53"/>
    <w:rsid w:val="00087554"/>
    <w:rsid w:val="00091AC4"/>
    <w:rsid w:val="00091C37"/>
    <w:rsid w:val="00093DA4"/>
    <w:rsid w:val="0009796F"/>
    <w:rsid w:val="00097CD3"/>
    <w:rsid w:val="000A562A"/>
    <w:rsid w:val="000A7FB2"/>
    <w:rsid w:val="000B3273"/>
    <w:rsid w:val="000B5607"/>
    <w:rsid w:val="000C209E"/>
    <w:rsid w:val="000C4E07"/>
    <w:rsid w:val="000D0268"/>
    <w:rsid w:val="000D161D"/>
    <w:rsid w:val="000D2516"/>
    <w:rsid w:val="000D295D"/>
    <w:rsid w:val="000D4101"/>
    <w:rsid w:val="000D4E0E"/>
    <w:rsid w:val="000D548A"/>
    <w:rsid w:val="000E15A0"/>
    <w:rsid w:val="000E6687"/>
    <w:rsid w:val="000F53F7"/>
    <w:rsid w:val="00103F4B"/>
    <w:rsid w:val="0010508B"/>
    <w:rsid w:val="001106D6"/>
    <w:rsid w:val="00115629"/>
    <w:rsid w:val="00117433"/>
    <w:rsid w:val="00123156"/>
    <w:rsid w:val="00126CD7"/>
    <w:rsid w:val="00127A20"/>
    <w:rsid w:val="00127B7F"/>
    <w:rsid w:val="00127E86"/>
    <w:rsid w:val="001475AD"/>
    <w:rsid w:val="00147F21"/>
    <w:rsid w:val="001563D9"/>
    <w:rsid w:val="00164333"/>
    <w:rsid w:val="0017345F"/>
    <w:rsid w:val="00175FF4"/>
    <w:rsid w:val="00181762"/>
    <w:rsid w:val="00184BE9"/>
    <w:rsid w:val="00187BD7"/>
    <w:rsid w:val="00192575"/>
    <w:rsid w:val="001966E2"/>
    <w:rsid w:val="00196758"/>
    <w:rsid w:val="001A0C79"/>
    <w:rsid w:val="001A18A5"/>
    <w:rsid w:val="001A19E6"/>
    <w:rsid w:val="001A3D8A"/>
    <w:rsid w:val="001B4A4B"/>
    <w:rsid w:val="001B4F02"/>
    <w:rsid w:val="001C3862"/>
    <w:rsid w:val="001C41D3"/>
    <w:rsid w:val="001C5A4A"/>
    <w:rsid w:val="001D1744"/>
    <w:rsid w:val="001D3D41"/>
    <w:rsid w:val="001D72A4"/>
    <w:rsid w:val="001D7534"/>
    <w:rsid w:val="001E3347"/>
    <w:rsid w:val="001E44C7"/>
    <w:rsid w:val="001F2BB9"/>
    <w:rsid w:val="00201241"/>
    <w:rsid w:val="0020307A"/>
    <w:rsid w:val="002049D9"/>
    <w:rsid w:val="00207256"/>
    <w:rsid w:val="00215713"/>
    <w:rsid w:val="002163A5"/>
    <w:rsid w:val="0022332A"/>
    <w:rsid w:val="002237BB"/>
    <w:rsid w:val="00223FAD"/>
    <w:rsid w:val="00224CBA"/>
    <w:rsid w:val="00225E05"/>
    <w:rsid w:val="002350F5"/>
    <w:rsid w:val="00235B61"/>
    <w:rsid w:val="0023654E"/>
    <w:rsid w:val="00240DB0"/>
    <w:rsid w:val="00242076"/>
    <w:rsid w:val="0025551A"/>
    <w:rsid w:val="00260D8B"/>
    <w:rsid w:val="002706BD"/>
    <w:rsid w:val="00270F5F"/>
    <w:rsid w:val="002719F2"/>
    <w:rsid w:val="00274D3D"/>
    <w:rsid w:val="00283A88"/>
    <w:rsid w:val="002870A4"/>
    <w:rsid w:val="002909E5"/>
    <w:rsid w:val="002B06D3"/>
    <w:rsid w:val="002B1B65"/>
    <w:rsid w:val="002B25AF"/>
    <w:rsid w:val="002C0773"/>
    <w:rsid w:val="002C36C3"/>
    <w:rsid w:val="002C5B66"/>
    <w:rsid w:val="002C7129"/>
    <w:rsid w:val="002D2EDD"/>
    <w:rsid w:val="002D2F95"/>
    <w:rsid w:val="002D5815"/>
    <w:rsid w:val="002D66B7"/>
    <w:rsid w:val="002E05B0"/>
    <w:rsid w:val="002E4079"/>
    <w:rsid w:val="002E56E2"/>
    <w:rsid w:val="002E5EDD"/>
    <w:rsid w:val="002F028D"/>
    <w:rsid w:val="002F0C1A"/>
    <w:rsid w:val="002F1A57"/>
    <w:rsid w:val="002F3CF7"/>
    <w:rsid w:val="0030205A"/>
    <w:rsid w:val="00303709"/>
    <w:rsid w:val="00305181"/>
    <w:rsid w:val="003106B0"/>
    <w:rsid w:val="0031337F"/>
    <w:rsid w:val="00314AC1"/>
    <w:rsid w:val="00317755"/>
    <w:rsid w:val="00320DF8"/>
    <w:rsid w:val="00320F6F"/>
    <w:rsid w:val="0032548C"/>
    <w:rsid w:val="00325828"/>
    <w:rsid w:val="00325E7A"/>
    <w:rsid w:val="00330EB6"/>
    <w:rsid w:val="00331B38"/>
    <w:rsid w:val="00331D9A"/>
    <w:rsid w:val="00333597"/>
    <w:rsid w:val="00336B56"/>
    <w:rsid w:val="00336CAB"/>
    <w:rsid w:val="003635FE"/>
    <w:rsid w:val="00364E0F"/>
    <w:rsid w:val="00365C10"/>
    <w:rsid w:val="00367C16"/>
    <w:rsid w:val="00372A54"/>
    <w:rsid w:val="003814AA"/>
    <w:rsid w:val="00387817"/>
    <w:rsid w:val="00396617"/>
    <w:rsid w:val="003A2ADA"/>
    <w:rsid w:val="003A2FA1"/>
    <w:rsid w:val="003A5E84"/>
    <w:rsid w:val="003A7864"/>
    <w:rsid w:val="003A7E46"/>
    <w:rsid w:val="003B1619"/>
    <w:rsid w:val="003B407D"/>
    <w:rsid w:val="003B61E5"/>
    <w:rsid w:val="003C1851"/>
    <w:rsid w:val="003C52A1"/>
    <w:rsid w:val="003D4D8E"/>
    <w:rsid w:val="003D5FCE"/>
    <w:rsid w:val="003D6E78"/>
    <w:rsid w:val="003E2A0A"/>
    <w:rsid w:val="003E5DB7"/>
    <w:rsid w:val="003E68E0"/>
    <w:rsid w:val="003E7AF1"/>
    <w:rsid w:val="003F19AA"/>
    <w:rsid w:val="003F2075"/>
    <w:rsid w:val="003F3B21"/>
    <w:rsid w:val="003F6C99"/>
    <w:rsid w:val="003F72D9"/>
    <w:rsid w:val="00404755"/>
    <w:rsid w:val="0040723B"/>
    <w:rsid w:val="004169D2"/>
    <w:rsid w:val="0042291B"/>
    <w:rsid w:val="004312DC"/>
    <w:rsid w:val="00436FED"/>
    <w:rsid w:val="00443116"/>
    <w:rsid w:val="004551B0"/>
    <w:rsid w:val="004608E4"/>
    <w:rsid w:val="00461E51"/>
    <w:rsid w:val="0046473A"/>
    <w:rsid w:val="00471541"/>
    <w:rsid w:val="004733DD"/>
    <w:rsid w:val="00473A64"/>
    <w:rsid w:val="00481D62"/>
    <w:rsid w:val="0048242F"/>
    <w:rsid w:val="00482F64"/>
    <w:rsid w:val="004901AC"/>
    <w:rsid w:val="0049395D"/>
    <w:rsid w:val="00496497"/>
    <w:rsid w:val="00496639"/>
    <w:rsid w:val="004966AD"/>
    <w:rsid w:val="00497B9E"/>
    <w:rsid w:val="004A0B60"/>
    <w:rsid w:val="004A2A91"/>
    <w:rsid w:val="004A3604"/>
    <w:rsid w:val="004A3B3D"/>
    <w:rsid w:val="004A52CD"/>
    <w:rsid w:val="004A6218"/>
    <w:rsid w:val="004B43B3"/>
    <w:rsid w:val="004B5F01"/>
    <w:rsid w:val="004C50E3"/>
    <w:rsid w:val="004D1CA9"/>
    <w:rsid w:val="004E5B34"/>
    <w:rsid w:val="004E6253"/>
    <w:rsid w:val="004F3F4F"/>
    <w:rsid w:val="004F4567"/>
    <w:rsid w:val="004F4AE5"/>
    <w:rsid w:val="004F5756"/>
    <w:rsid w:val="004F7A47"/>
    <w:rsid w:val="00503287"/>
    <w:rsid w:val="00503EE5"/>
    <w:rsid w:val="005101EC"/>
    <w:rsid w:val="00510271"/>
    <w:rsid w:val="00514CC5"/>
    <w:rsid w:val="00521988"/>
    <w:rsid w:val="00521E1A"/>
    <w:rsid w:val="00530906"/>
    <w:rsid w:val="005346A2"/>
    <w:rsid w:val="00534DFF"/>
    <w:rsid w:val="00534F42"/>
    <w:rsid w:val="005351CA"/>
    <w:rsid w:val="00535A6C"/>
    <w:rsid w:val="00536F51"/>
    <w:rsid w:val="00541732"/>
    <w:rsid w:val="00542CB5"/>
    <w:rsid w:val="005449EB"/>
    <w:rsid w:val="00545F29"/>
    <w:rsid w:val="00546DF6"/>
    <w:rsid w:val="00550A57"/>
    <w:rsid w:val="00553F78"/>
    <w:rsid w:val="0055659F"/>
    <w:rsid w:val="0055763C"/>
    <w:rsid w:val="00560C58"/>
    <w:rsid w:val="00565FF3"/>
    <w:rsid w:val="0057048E"/>
    <w:rsid w:val="00586816"/>
    <w:rsid w:val="00587D52"/>
    <w:rsid w:val="00590B65"/>
    <w:rsid w:val="00591341"/>
    <w:rsid w:val="00592537"/>
    <w:rsid w:val="005933F7"/>
    <w:rsid w:val="0059403D"/>
    <w:rsid w:val="005952B1"/>
    <w:rsid w:val="005A23E5"/>
    <w:rsid w:val="005A345C"/>
    <w:rsid w:val="005A76B3"/>
    <w:rsid w:val="005B036E"/>
    <w:rsid w:val="005B148E"/>
    <w:rsid w:val="005B54ED"/>
    <w:rsid w:val="005C0F57"/>
    <w:rsid w:val="005C40A6"/>
    <w:rsid w:val="005D35AC"/>
    <w:rsid w:val="005D5DE2"/>
    <w:rsid w:val="005D620A"/>
    <w:rsid w:val="005E0862"/>
    <w:rsid w:val="005E2189"/>
    <w:rsid w:val="005E2850"/>
    <w:rsid w:val="005E3807"/>
    <w:rsid w:val="005E6DBC"/>
    <w:rsid w:val="005F049E"/>
    <w:rsid w:val="005F06EE"/>
    <w:rsid w:val="005F249F"/>
    <w:rsid w:val="005F31A9"/>
    <w:rsid w:val="005F4CC4"/>
    <w:rsid w:val="00603A2C"/>
    <w:rsid w:val="00607AC8"/>
    <w:rsid w:val="00607CE5"/>
    <w:rsid w:val="00611069"/>
    <w:rsid w:val="00612D50"/>
    <w:rsid w:val="0062025E"/>
    <w:rsid w:val="00622E8A"/>
    <w:rsid w:val="006235A1"/>
    <w:rsid w:val="0062773C"/>
    <w:rsid w:val="0064263E"/>
    <w:rsid w:val="006545E3"/>
    <w:rsid w:val="00657747"/>
    <w:rsid w:val="006648AB"/>
    <w:rsid w:val="006657DA"/>
    <w:rsid w:val="006674CD"/>
    <w:rsid w:val="00671D67"/>
    <w:rsid w:val="00675B99"/>
    <w:rsid w:val="006768BD"/>
    <w:rsid w:val="00676A18"/>
    <w:rsid w:val="00680148"/>
    <w:rsid w:val="00683BF9"/>
    <w:rsid w:val="00684345"/>
    <w:rsid w:val="00686F04"/>
    <w:rsid w:val="00691117"/>
    <w:rsid w:val="00695835"/>
    <w:rsid w:val="00695A95"/>
    <w:rsid w:val="006971A2"/>
    <w:rsid w:val="00697291"/>
    <w:rsid w:val="00697E9F"/>
    <w:rsid w:val="006A5706"/>
    <w:rsid w:val="006B5F67"/>
    <w:rsid w:val="006C6E5F"/>
    <w:rsid w:val="006D3F50"/>
    <w:rsid w:val="006D695D"/>
    <w:rsid w:val="006D6DD1"/>
    <w:rsid w:val="006E25FE"/>
    <w:rsid w:val="006E2F67"/>
    <w:rsid w:val="006E43B8"/>
    <w:rsid w:val="006F503F"/>
    <w:rsid w:val="006F6335"/>
    <w:rsid w:val="006F673C"/>
    <w:rsid w:val="00702B8B"/>
    <w:rsid w:val="007040D5"/>
    <w:rsid w:val="007050C2"/>
    <w:rsid w:val="00707008"/>
    <w:rsid w:val="00714130"/>
    <w:rsid w:val="00716319"/>
    <w:rsid w:val="00722271"/>
    <w:rsid w:val="007232A1"/>
    <w:rsid w:val="00724EF7"/>
    <w:rsid w:val="007263DF"/>
    <w:rsid w:val="00736259"/>
    <w:rsid w:val="00737798"/>
    <w:rsid w:val="00754185"/>
    <w:rsid w:val="00754AAC"/>
    <w:rsid w:val="00754EA4"/>
    <w:rsid w:val="00762FFB"/>
    <w:rsid w:val="00764AED"/>
    <w:rsid w:val="00765A3D"/>
    <w:rsid w:val="007720D1"/>
    <w:rsid w:val="00776200"/>
    <w:rsid w:val="007770D4"/>
    <w:rsid w:val="00781671"/>
    <w:rsid w:val="00781AAD"/>
    <w:rsid w:val="00784B7C"/>
    <w:rsid w:val="00784D42"/>
    <w:rsid w:val="007858BD"/>
    <w:rsid w:val="00787A1A"/>
    <w:rsid w:val="007917D0"/>
    <w:rsid w:val="00794451"/>
    <w:rsid w:val="007945F3"/>
    <w:rsid w:val="0079519B"/>
    <w:rsid w:val="007971C3"/>
    <w:rsid w:val="00797549"/>
    <w:rsid w:val="00797DAD"/>
    <w:rsid w:val="007A0444"/>
    <w:rsid w:val="007A04DB"/>
    <w:rsid w:val="007A20C2"/>
    <w:rsid w:val="007A3304"/>
    <w:rsid w:val="007A3BFD"/>
    <w:rsid w:val="007A6083"/>
    <w:rsid w:val="007B2AF5"/>
    <w:rsid w:val="007B7582"/>
    <w:rsid w:val="007C7F25"/>
    <w:rsid w:val="007D07ED"/>
    <w:rsid w:val="007D2B4B"/>
    <w:rsid w:val="007D4A63"/>
    <w:rsid w:val="007E16B7"/>
    <w:rsid w:val="00802A49"/>
    <w:rsid w:val="00812303"/>
    <w:rsid w:val="008124BF"/>
    <w:rsid w:val="0081276B"/>
    <w:rsid w:val="00814D26"/>
    <w:rsid w:val="00820588"/>
    <w:rsid w:val="008221E6"/>
    <w:rsid w:val="0082265A"/>
    <w:rsid w:val="00830A10"/>
    <w:rsid w:val="008328D7"/>
    <w:rsid w:val="00836AFE"/>
    <w:rsid w:val="0086776B"/>
    <w:rsid w:val="00872D76"/>
    <w:rsid w:val="00876863"/>
    <w:rsid w:val="00876D73"/>
    <w:rsid w:val="00881F62"/>
    <w:rsid w:val="0088346B"/>
    <w:rsid w:val="00885C5F"/>
    <w:rsid w:val="00886A9D"/>
    <w:rsid w:val="00887552"/>
    <w:rsid w:val="00890607"/>
    <w:rsid w:val="00893B24"/>
    <w:rsid w:val="00893EE3"/>
    <w:rsid w:val="00894ADA"/>
    <w:rsid w:val="008A070B"/>
    <w:rsid w:val="008A5C8D"/>
    <w:rsid w:val="008A6CA7"/>
    <w:rsid w:val="008A75D2"/>
    <w:rsid w:val="008B0A41"/>
    <w:rsid w:val="008B0D3E"/>
    <w:rsid w:val="008B5152"/>
    <w:rsid w:val="008B5D3B"/>
    <w:rsid w:val="008C1758"/>
    <w:rsid w:val="008C3B75"/>
    <w:rsid w:val="008C7313"/>
    <w:rsid w:val="008D2230"/>
    <w:rsid w:val="008D2E71"/>
    <w:rsid w:val="008D3525"/>
    <w:rsid w:val="008D549D"/>
    <w:rsid w:val="008D67A1"/>
    <w:rsid w:val="008E3086"/>
    <w:rsid w:val="008E6D0C"/>
    <w:rsid w:val="008E79A2"/>
    <w:rsid w:val="008F038B"/>
    <w:rsid w:val="008F3C17"/>
    <w:rsid w:val="008F60AD"/>
    <w:rsid w:val="0090148F"/>
    <w:rsid w:val="009020A8"/>
    <w:rsid w:val="00904583"/>
    <w:rsid w:val="00906439"/>
    <w:rsid w:val="00910C56"/>
    <w:rsid w:val="00917690"/>
    <w:rsid w:val="00921AD3"/>
    <w:rsid w:val="00922D84"/>
    <w:rsid w:val="00923B93"/>
    <w:rsid w:val="00926805"/>
    <w:rsid w:val="009272F1"/>
    <w:rsid w:val="00934BBF"/>
    <w:rsid w:val="0093696F"/>
    <w:rsid w:val="009369B1"/>
    <w:rsid w:val="00937CA6"/>
    <w:rsid w:val="009401E9"/>
    <w:rsid w:val="00942460"/>
    <w:rsid w:val="00950B83"/>
    <w:rsid w:val="00952E30"/>
    <w:rsid w:val="00955695"/>
    <w:rsid w:val="00961B3C"/>
    <w:rsid w:val="00962A76"/>
    <w:rsid w:val="009663BE"/>
    <w:rsid w:val="009774E8"/>
    <w:rsid w:val="00980AB6"/>
    <w:rsid w:val="00983301"/>
    <w:rsid w:val="009836FA"/>
    <w:rsid w:val="009857CB"/>
    <w:rsid w:val="00990251"/>
    <w:rsid w:val="009919FA"/>
    <w:rsid w:val="009926E6"/>
    <w:rsid w:val="00994D44"/>
    <w:rsid w:val="00997CFE"/>
    <w:rsid w:val="009A412D"/>
    <w:rsid w:val="009B614F"/>
    <w:rsid w:val="009B6363"/>
    <w:rsid w:val="009C4F06"/>
    <w:rsid w:val="009C667D"/>
    <w:rsid w:val="009C72BD"/>
    <w:rsid w:val="009D4601"/>
    <w:rsid w:val="009D7928"/>
    <w:rsid w:val="009E6E9C"/>
    <w:rsid w:val="009F1195"/>
    <w:rsid w:val="009F359A"/>
    <w:rsid w:val="009F6C5C"/>
    <w:rsid w:val="009F6D44"/>
    <w:rsid w:val="009F77F6"/>
    <w:rsid w:val="00A027F6"/>
    <w:rsid w:val="00A048FB"/>
    <w:rsid w:val="00A0548B"/>
    <w:rsid w:val="00A056BC"/>
    <w:rsid w:val="00A06392"/>
    <w:rsid w:val="00A123A0"/>
    <w:rsid w:val="00A1528F"/>
    <w:rsid w:val="00A161C3"/>
    <w:rsid w:val="00A26470"/>
    <w:rsid w:val="00A271FA"/>
    <w:rsid w:val="00A34129"/>
    <w:rsid w:val="00A365D1"/>
    <w:rsid w:val="00A42E27"/>
    <w:rsid w:val="00A45C56"/>
    <w:rsid w:val="00A46C23"/>
    <w:rsid w:val="00A47F1F"/>
    <w:rsid w:val="00A50E41"/>
    <w:rsid w:val="00A511E6"/>
    <w:rsid w:val="00A5149E"/>
    <w:rsid w:val="00A5209D"/>
    <w:rsid w:val="00A53A2F"/>
    <w:rsid w:val="00A54CA4"/>
    <w:rsid w:val="00A55E4B"/>
    <w:rsid w:val="00A5611B"/>
    <w:rsid w:val="00A61F9A"/>
    <w:rsid w:val="00A634BF"/>
    <w:rsid w:val="00A83DC5"/>
    <w:rsid w:val="00A87AEB"/>
    <w:rsid w:val="00A96F3E"/>
    <w:rsid w:val="00AC18B9"/>
    <w:rsid w:val="00AC5B1E"/>
    <w:rsid w:val="00AD0D90"/>
    <w:rsid w:val="00AD1DD3"/>
    <w:rsid w:val="00AD2D54"/>
    <w:rsid w:val="00AD4135"/>
    <w:rsid w:val="00AD6D34"/>
    <w:rsid w:val="00AE07F6"/>
    <w:rsid w:val="00AE0B51"/>
    <w:rsid w:val="00AE1439"/>
    <w:rsid w:val="00AE4A5B"/>
    <w:rsid w:val="00AE51A8"/>
    <w:rsid w:val="00AE715D"/>
    <w:rsid w:val="00AF6EE9"/>
    <w:rsid w:val="00B012CE"/>
    <w:rsid w:val="00B02A43"/>
    <w:rsid w:val="00B046C2"/>
    <w:rsid w:val="00B10F14"/>
    <w:rsid w:val="00B174E5"/>
    <w:rsid w:val="00B17CF7"/>
    <w:rsid w:val="00B207E4"/>
    <w:rsid w:val="00B21FA1"/>
    <w:rsid w:val="00B2323E"/>
    <w:rsid w:val="00B23B22"/>
    <w:rsid w:val="00B247A5"/>
    <w:rsid w:val="00B26DFA"/>
    <w:rsid w:val="00B31759"/>
    <w:rsid w:val="00B37263"/>
    <w:rsid w:val="00B40904"/>
    <w:rsid w:val="00B428C0"/>
    <w:rsid w:val="00B42A3F"/>
    <w:rsid w:val="00B54343"/>
    <w:rsid w:val="00B56714"/>
    <w:rsid w:val="00B56EA4"/>
    <w:rsid w:val="00B61961"/>
    <w:rsid w:val="00B6403C"/>
    <w:rsid w:val="00B67587"/>
    <w:rsid w:val="00B75A1C"/>
    <w:rsid w:val="00B83F8C"/>
    <w:rsid w:val="00B90544"/>
    <w:rsid w:val="00B91DB5"/>
    <w:rsid w:val="00B92A28"/>
    <w:rsid w:val="00B97BD5"/>
    <w:rsid w:val="00BA6CB0"/>
    <w:rsid w:val="00BB382D"/>
    <w:rsid w:val="00BC110F"/>
    <w:rsid w:val="00BC1377"/>
    <w:rsid w:val="00BC269F"/>
    <w:rsid w:val="00BC3551"/>
    <w:rsid w:val="00BC7DBE"/>
    <w:rsid w:val="00BD391B"/>
    <w:rsid w:val="00BD4A5E"/>
    <w:rsid w:val="00BD510A"/>
    <w:rsid w:val="00BE0480"/>
    <w:rsid w:val="00BE0A20"/>
    <w:rsid w:val="00BF230C"/>
    <w:rsid w:val="00BF583B"/>
    <w:rsid w:val="00C019D5"/>
    <w:rsid w:val="00C04881"/>
    <w:rsid w:val="00C07220"/>
    <w:rsid w:val="00C15347"/>
    <w:rsid w:val="00C21E23"/>
    <w:rsid w:val="00C2343A"/>
    <w:rsid w:val="00C24848"/>
    <w:rsid w:val="00C41B6B"/>
    <w:rsid w:val="00C44A55"/>
    <w:rsid w:val="00C51FAE"/>
    <w:rsid w:val="00C542F5"/>
    <w:rsid w:val="00C54589"/>
    <w:rsid w:val="00C55969"/>
    <w:rsid w:val="00C70E0B"/>
    <w:rsid w:val="00C716A0"/>
    <w:rsid w:val="00C73ECF"/>
    <w:rsid w:val="00C81F81"/>
    <w:rsid w:val="00C82429"/>
    <w:rsid w:val="00C85633"/>
    <w:rsid w:val="00C936F3"/>
    <w:rsid w:val="00CA042E"/>
    <w:rsid w:val="00CA164A"/>
    <w:rsid w:val="00CA44ED"/>
    <w:rsid w:val="00CA6043"/>
    <w:rsid w:val="00CC046C"/>
    <w:rsid w:val="00CC5A07"/>
    <w:rsid w:val="00CD2730"/>
    <w:rsid w:val="00CE1399"/>
    <w:rsid w:val="00CE3FED"/>
    <w:rsid w:val="00CF0A2F"/>
    <w:rsid w:val="00CF3752"/>
    <w:rsid w:val="00CF43AC"/>
    <w:rsid w:val="00D05004"/>
    <w:rsid w:val="00D2133E"/>
    <w:rsid w:val="00D2202F"/>
    <w:rsid w:val="00D224B6"/>
    <w:rsid w:val="00D231D2"/>
    <w:rsid w:val="00D237CF"/>
    <w:rsid w:val="00D25B59"/>
    <w:rsid w:val="00D26F54"/>
    <w:rsid w:val="00D40066"/>
    <w:rsid w:val="00D55D46"/>
    <w:rsid w:val="00D6198E"/>
    <w:rsid w:val="00D62BC9"/>
    <w:rsid w:val="00D73A90"/>
    <w:rsid w:val="00D74117"/>
    <w:rsid w:val="00D85074"/>
    <w:rsid w:val="00D86F85"/>
    <w:rsid w:val="00D875DE"/>
    <w:rsid w:val="00D9029A"/>
    <w:rsid w:val="00D920B9"/>
    <w:rsid w:val="00D932BF"/>
    <w:rsid w:val="00D951D7"/>
    <w:rsid w:val="00D96B53"/>
    <w:rsid w:val="00DA41C7"/>
    <w:rsid w:val="00DA666F"/>
    <w:rsid w:val="00DB09DE"/>
    <w:rsid w:val="00DB0FF7"/>
    <w:rsid w:val="00DB2570"/>
    <w:rsid w:val="00DC63F5"/>
    <w:rsid w:val="00DC6D7D"/>
    <w:rsid w:val="00DD59BF"/>
    <w:rsid w:val="00DD7B02"/>
    <w:rsid w:val="00DE19D7"/>
    <w:rsid w:val="00DE5B66"/>
    <w:rsid w:val="00DF307D"/>
    <w:rsid w:val="00DF4240"/>
    <w:rsid w:val="00E00475"/>
    <w:rsid w:val="00E01408"/>
    <w:rsid w:val="00E14918"/>
    <w:rsid w:val="00E17892"/>
    <w:rsid w:val="00E22DF2"/>
    <w:rsid w:val="00E27B64"/>
    <w:rsid w:val="00E307EF"/>
    <w:rsid w:val="00E323EB"/>
    <w:rsid w:val="00E3469C"/>
    <w:rsid w:val="00E35890"/>
    <w:rsid w:val="00E36DEA"/>
    <w:rsid w:val="00E4102D"/>
    <w:rsid w:val="00E438F4"/>
    <w:rsid w:val="00E45E68"/>
    <w:rsid w:val="00E52880"/>
    <w:rsid w:val="00E572AC"/>
    <w:rsid w:val="00E5759F"/>
    <w:rsid w:val="00E57A01"/>
    <w:rsid w:val="00E6252D"/>
    <w:rsid w:val="00E62DA0"/>
    <w:rsid w:val="00E63B54"/>
    <w:rsid w:val="00E67116"/>
    <w:rsid w:val="00E73194"/>
    <w:rsid w:val="00E8107E"/>
    <w:rsid w:val="00E854CD"/>
    <w:rsid w:val="00E85CA0"/>
    <w:rsid w:val="00E85FB3"/>
    <w:rsid w:val="00E85FCE"/>
    <w:rsid w:val="00E87837"/>
    <w:rsid w:val="00E91A87"/>
    <w:rsid w:val="00E92669"/>
    <w:rsid w:val="00E92786"/>
    <w:rsid w:val="00E92EA8"/>
    <w:rsid w:val="00EA1FEC"/>
    <w:rsid w:val="00EA6845"/>
    <w:rsid w:val="00EB31C1"/>
    <w:rsid w:val="00EB47C1"/>
    <w:rsid w:val="00ED3293"/>
    <w:rsid w:val="00EE68BE"/>
    <w:rsid w:val="00EF31D6"/>
    <w:rsid w:val="00EF356D"/>
    <w:rsid w:val="00EF4B30"/>
    <w:rsid w:val="00EF62F6"/>
    <w:rsid w:val="00F074D3"/>
    <w:rsid w:val="00F138B0"/>
    <w:rsid w:val="00F13D3D"/>
    <w:rsid w:val="00F245B0"/>
    <w:rsid w:val="00F24DDC"/>
    <w:rsid w:val="00F3009F"/>
    <w:rsid w:val="00F303CA"/>
    <w:rsid w:val="00F30C75"/>
    <w:rsid w:val="00F3302C"/>
    <w:rsid w:val="00F36C36"/>
    <w:rsid w:val="00F4266A"/>
    <w:rsid w:val="00F51159"/>
    <w:rsid w:val="00F521FE"/>
    <w:rsid w:val="00F55AA4"/>
    <w:rsid w:val="00F619E3"/>
    <w:rsid w:val="00F67660"/>
    <w:rsid w:val="00F720D2"/>
    <w:rsid w:val="00F72274"/>
    <w:rsid w:val="00F819D2"/>
    <w:rsid w:val="00F82012"/>
    <w:rsid w:val="00F828D7"/>
    <w:rsid w:val="00F9270E"/>
    <w:rsid w:val="00F92E38"/>
    <w:rsid w:val="00F94420"/>
    <w:rsid w:val="00F97012"/>
    <w:rsid w:val="00F97102"/>
    <w:rsid w:val="00FA1CF3"/>
    <w:rsid w:val="00FA2E9B"/>
    <w:rsid w:val="00FA5B00"/>
    <w:rsid w:val="00FA6ED7"/>
    <w:rsid w:val="00FB0E5F"/>
    <w:rsid w:val="00FB1338"/>
    <w:rsid w:val="00FB4909"/>
    <w:rsid w:val="00FB7396"/>
    <w:rsid w:val="00FB77AE"/>
    <w:rsid w:val="00FC3506"/>
    <w:rsid w:val="00FD217E"/>
    <w:rsid w:val="00FD5768"/>
    <w:rsid w:val="00FE109A"/>
    <w:rsid w:val="00FE1ED8"/>
    <w:rsid w:val="00FE252E"/>
    <w:rsid w:val="00FE6FD1"/>
    <w:rsid w:val="00FF01DD"/>
    <w:rsid w:val="00FF28DC"/>
    <w:rsid w:val="00FF3A71"/>
    <w:rsid w:val="00FF4E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DC468"/>
  <w15:chartTrackingRefBased/>
  <w15:docId w15:val="{82BC98FE-DD4B-4A3C-85E1-D2C8A9FE1D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0F5"/>
  </w:style>
  <w:style w:type="paragraph" w:styleId="Heading1">
    <w:name w:val="heading 1"/>
    <w:basedOn w:val="Normal"/>
    <w:next w:val="Normal"/>
    <w:link w:val="Heading1Char"/>
    <w:uiPriority w:val="9"/>
    <w:qFormat/>
    <w:rsid w:val="00F300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00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009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009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009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009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009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009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009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009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009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009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009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009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009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009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009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009F"/>
    <w:rPr>
      <w:rFonts w:eastAsiaTheme="majorEastAsia" w:cstheme="majorBidi"/>
      <w:color w:val="272727" w:themeColor="text1" w:themeTint="D8"/>
    </w:rPr>
  </w:style>
  <w:style w:type="paragraph" w:styleId="Title">
    <w:name w:val="Title"/>
    <w:basedOn w:val="Normal"/>
    <w:next w:val="Normal"/>
    <w:link w:val="TitleChar"/>
    <w:uiPriority w:val="10"/>
    <w:qFormat/>
    <w:rsid w:val="00F300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09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009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009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009F"/>
    <w:pPr>
      <w:spacing w:before="160"/>
      <w:jc w:val="center"/>
    </w:pPr>
    <w:rPr>
      <w:i/>
      <w:iCs/>
      <w:color w:val="404040" w:themeColor="text1" w:themeTint="BF"/>
    </w:rPr>
  </w:style>
  <w:style w:type="character" w:customStyle="1" w:styleId="QuoteChar">
    <w:name w:val="Quote Char"/>
    <w:basedOn w:val="DefaultParagraphFont"/>
    <w:link w:val="Quote"/>
    <w:uiPriority w:val="29"/>
    <w:rsid w:val="00F3009F"/>
    <w:rPr>
      <w:i/>
      <w:iCs/>
      <w:color w:val="404040" w:themeColor="text1" w:themeTint="BF"/>
    </w:rPr>
  </w:style>
  <w:style w:type="paragraph" w:styleId="ListParagraph">
    <w:name w:val="List Paragraph"/>
    <w:basedOn w:val="Normal"/>
    <w:uiPriority w:val="34"/>
    <w:qFormat/>
    <w:rsid w:val="00F3009F"/>
    <w:pPr>
      <w:ind w:left="720"/>
      <w:contextualSpacing/>
    </w:pPr>
  </w:style>
  <w:style w:type="character" w:styleId="IntenseEmphasis">
    <w:name w:val="Intense Emphasis"/>
    <w:basedOn w:val="DefaultParagraphFont"/>
    <w:uiPriority w:val="21"/>
    <w:qFormat/>
    <w:rsid w:val="00F3009F"/>
    <w:rPr>
      <w:i/>
      <w:iCs/>
      <w:color w:val="0F4761" w:themeColor="accent1" w:themeShade="BF"/>
    </w:rPr>
  </w:style>
  <w:style w:type="paragraph" w:styleId="IntenseQuote">
    <w:name w:val="Intense Quote"/>
    <w:basedOn w:val="Normal"/>
    <w:next w:val="Normal"/>
    <w:link w:val="IntenseQuoteChar"/>
    <w:uiPriority w:val="30"/>
    <w:qFormat/>
    <w:rsid w:val="00F300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009F"/>
    <w:rPr>
      <w:i/>
      <w:iCs/>
      <w:color w:val="0F4761" w:themeColor="accent1" w:themeShade="BF"/>
    </w:rPr>
  </w:style>
  <w:style w:type="character" w:styleId="IntenseReference">
    <w:name w:val="Intense Reference"/>
    <w:basedOn w:val="DefaultParagraphFont"/>
    <w:uiPriority w:val="32"/>
    <w:qFormat/>
    <w:rsid w:val="00F3009F"/>
    <w:rPr>
      <w:b/>
      <w:bCs/>
      <w:smallCaps/>
      <w:color w:val="0F4761" w:themeColor="accent1" w:themeShade="BF"/>
      <w:spacing w:val="5"/>
    </w:rPr>
  </w:style>
  <w:style w:type="paragraph" w:styleId="Header">
    <w:name w:val="header"/>
    <w:basedOn w:val="Normal"/>
    <w:link w:val="HeaderChar"/>
    <w:uiPriority w:val="99"/>
    <w:unhideWhenUsed/>
    <w:rsid w:val="002F1A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A57"/>
  </w:style>
  <w:style w:type="paragraph" w:styleId="Footer">
    <w:name w:val="footer"/>
    <w:basedOn w:val="Normal"/>
    <w:link w:val="FooterChar"/>
    <w:uiPriority w:val="99"/>
    <w:unhideWhenUsed/>
    <w:rsid w:val="002F1A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A57"/>
  </w:style>
  <w:style w:type="paragraph" w:styleId="Bibliography">
    <w:name w:val="Bibliography"/>
    <w:basedOn w:val="Normal"/>
    <w:next w:val="Normal"/>
    <w:uiPriority w:val="37"/>
    <w:unhideWhenUsed/>
    <w:rsid w:val="00A50E41"/>
    <w:pPr>
      <w:spacing w:after="240" w:line="240" w:lineRule="auto"/>
      <w:ind w:left="720" w:hanging="720"/>
    </w:pPr>
  </w:style>
  <w:style w:type="table" w:styleId="TableGrid">
    <w:name w:val="Table Grid"/>
    <w:basedOn w:val="TableNormal"/>
    <w:uiPriority w:val="39"/>
    <w:rsid w:val="00F330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500</TotalTime>
  <Pages>39</Pages>
  <Words>28662</Words>
  <Characters>163374</Characters>
  <Application>Microsoft Office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cp:keywords/>
  <dc:description/>
  <cp:lastModifiedBy>Paul Scholes</cp:lastModifiedBy>
  <cp:revision>26</cp:revision>
  <dcterms:created xsi:type="dcterms:W3CDTF">2025-01-29T19:14:00Z</dcterms:created>
  <dcterms:modified xsi:type="dcterms:W3CDTF">2025-09-11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FLOG47D"/&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